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B9CE3" w14:textId="77777777" w:rsidR="00D46136" w:rsidRDefault="006305D7" w:rsidP="007C68BB">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5074C7BA" w:rsidR="007A4DD6" w:rsidRDefault="006C328B" w:rsidP="007C68BB">
      <w:pPr>
        <w:pStyle w:val="a3"/>
        <w:spacing w:before="0" w:beforeAutospacing="0" w:after="0" w:afterAutospacing="0"/>
      </w:pPr>
      <w:r>
        <w:rPr>
          <w:rFonts w:asciiTheme="minorHAnsi" w:hAnsiTheme="minorHAnsi" w:cstheme="minorHAnsi"/>
        </w:rPr>
        <w:t xml:space="preserve">A </w:t>
      </w:r>
      <w:r w:rsidR="003273E9">
        <w:t>Rhodopsin Transport Assay by High-Content Imaging Analysis</w:t>
      </w:r>
    </w:p>
    <w:p w14:paraId="571296D6" w14:textId="77777777" w:rsidR="00741C6A" w:rsidRDefault="00741C6A" w:rsidP="007C68BB">
      <w:pPr>
        <w:rPr>
          <w:rFonts w:asciiTheme="minorHAnsi" w:hAnsiTheme="minorHAnsi" w:cstheme="minorHAnsi"/>
          <w:b/>
          <w:bCs/>
        </w:rPr>
      </w:pPr>
    </w:p>
    <w:p w14:paraId="3D080DA3" w14:textId="46CB4405" w:rsidR="006305D7" w:rsidRPr="001B1519" w:rsidRDefault="006305D7" w:rsidP="007C68BB">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1C4D33B" w14:textId="334161F8" w:rsidR="00741C6A" w:rsidRPr="006A5813" w:rsidRDefault="00741C6A" w:rsidP="007C68BB">
      <w:pPr>
        <w:rPr>
          <w:vertAlign w:val="superscript"/>
        </w:rPr>
      </w:pPr>
      <w:r>
        <w:t>Bing Feng</w:t>
      </w:r>
      <w:r>
        <w:rPr>
          <w:vertAlign w:val="superscript"/>
        </w:rPr>
        <w:t>1</w:t>
      </w:r>
      <w:r>
        <w:t xml:space="preserve">, </w:t>
      </w:r>
      <w:proofErr w:type="spellStart"/>
      <w:r>
        <w:t>Xujie</w:t>
      </w:r>
      <w:proofErr w:type="spellEnd"/>
      <w:r>
        <w:t xml:space="preserve"> Liu</w:t>
      </w:r>
      <w:r>
        <w:rPr>
          <w:vertAlign w:val="superscript"/>
        </w:rPr>
        <w:t>1</w:t>
      </w:r>
      <w:r>
        <w:t xml:space="preserve"> and Yuanyuan Chen</w:t>
      </w:r>
      <w:r>
        <w:rPr>
          <w:vertAlign w:val="superscript"/>
        </w:rPr>
        <w:t>1,2</w:t>
      </w:r>
    </w:p>
    <w:p w14:paraId="2ED0B617" w14:textId="76730EA6" w:rsidR="00741C6A" w:rsidRDefault="00741C6A" w:rsidP="007C68BB">
      <w:r w:rsidRPr="00D46136">
        <w:rPr>
          <w:vertAlign w:val="superscript"/>
        </w:rPr>
        <w:t>1</w:t>
      </w:r>
      <w:r>
        <w:t>Department of Ophthalmology, University of Pittsburgh, Pittsburgh, PA</w:t>
      </w:r>
      <w:r w:rsidR="003273E9">
        <w:t>, USA</w:t>
      </w:r>
      <w:r>
        <w:t xml:space="preserve"> </w:t>
      </w:r>
    </w:p>
    <w:p w14:paraId="17E64E66" w14:textId="2E9E486E" w:rsidR="00741C6A" w:rsidRDefault="00741C6A" w:rsidP="007C68BB">
      <w:r w:rsidRPr="00D46136">
        <w:rPr>
          <w:vertAlign w:val="superscript"/>
        </w:rPr>
        <w:t>2</w:t>
      </w:r>
      <w:r w:rsidRPr="006A5813">
        <w:t>McGowan Institute for Regenerative Medicine</w:t>
      </w:r>
      <w:r>
        <w:t>, University of Pittsburgh, Pittsburgh, PA</w:t>
      </w:r>
      <w:r w:rsidR="003273E9">
        <w:t>, USA</w:t>
      </w:r>
      <w:r>
        <w:t xml:space="preserve"> </w:t>
      </w:r>
    </w:p>
    <w:p w14:paraId="1B07B4AA" w14:textId="77777777" w:rsidR="00741C6A" w:rsidRPr="00D46136" w:rsidRDefault="00741C6A" w:rsidP="007C68BB">
      <w:pPr>
        <w:rPr>
          <w:b/>
        </w:rPr>
      </w:pPr>
    </w:p>
    <w:p w14:paraId="2CBBA6F4" w14:textId="25DCFB8A" w:rsidR="00741C6A" w:rsidRPr="00D46136" w:rsidRDefault="00741C6A" w:rsidP="007C68BB">
      <w:pPr>
        <w:rPr>
          <w:b/>
        </w:rPr>
      </w:pPr>
      <w:r w:rsidRPr="00D46136">
        <w:rPr>
          <w:b/>
        </w:rPr>
        <w:t xml:space="preserve">Corresponding </w:t>
      </w:r>
      <w:r w:rsidR="003273E9">
        <w:rPr>
          <w:b/>
        </w:rPr>
        <w:t>A</w:t>
      </w:r>
      <w:r w:rsidRPr="00D46136">
        <w:rPr>
          <w:b/>
        </w:rPr>
        <w:t xml:space="preserve">uthor: </w:t>
      </w:r>
    </w:p>
    <w:p w14:paraId="529E433F" w14:textId="0307355E" w:rsidR="00741C6A" w:rsidRPr="003273E9" w:rsidRDefault="00741C6A" w:rsidP="007C68BB">
      <w:pPr>
        <w:tabs>
          <w:tab w:val="left" w:pos="2580"/>
        </w:tabs>
        <w:rPr>
          <w:color w:val="auto"/>
        </w:rPr>
      </w:pPr>
      <w:r w:rsidRPr="003273E9">
        <w:rPr>
          <w:color w:val="auto"/>
        </w:rPr>
        <w:t>Yuanyuan Chen</w:t>
      </w:r>
      <w:r w:rsidR="000D43EF" w:rsidRPr="003273E9">
        <w:rPr>
          <w:color w:val="auto"/>
        </w:rPr>
        <w:tab/>
      </w:r>
    </w:p>
    <w:p w14:paraId="795A61D0" w14:textId="1C86AE64" w:rsidR="00741C6A" w:rsidRPr="003273E9" w:rsidRDefault="00BB38EC" w:rsidP="007C68BB">
      <w:pPr>
        <w:rPr>
          <w:color w:val="auto"/>
        </w:rPr>
      </w:pPr>
      <w:hyperlink r:id="rId8" w:history="1">
        <w:r w:rsidR="00741C6A" w:rsidRPr="003273E9">
          <w:rPr>
            <w:rStyle w:val="a4"/>
            <w:color w:val="auto"/>
            <w:u w:val="none"/>
          </w:rPr>
          <w:t>cheny1@pitt.edu</w:t>
        </w:r>
      </w:hyperlink>
    </w:p>
    <w:p w14:paraId="74CC8B20" w14:textId="0EC99747" w:rsidR="00741C6A" w:rsidRPr="003273E9" w:rsidRDefault="00741C6A" w:rsidP="007C68BB">
      <w:pPr>
        <w:rPr>
          <w:color w:val="auto"/>
        </w:rPr>
      </w:pPr>
      <w:r w:rsidRPr="003273E9">
        <w:rPr>
          <w:color w:val="auto"/>
        </w:rPr>
        <w:t>Tel: (412)-624-5444</w:t>
      </w:r>
    </w:p>
    <w:p w14:paraId="66BD24C8" w14:textId="77777777" w:rsidR="00D46136" w:rsidRPr="003273E9" w:rsidRDefault="00D46136" w:rsidP="007C68BB">
      <w:pPr>
        <w:rPr>
          <w:color w:val="auto"/>
        </w:rPr>
      </w:pPr>
    </w:p>
    <w:p w14:paraId="3ACC4E0C" w14:textId="1F689654" w:rsidR="000F3F89" w:rsidRPr="003273E9" w:rsidRDefault="000F3F89" w:rsidP="007C68BB">
      <w:pPr>
        <w:rPr>
          <w:b/>
          <w:color w:val="auto"/>
        </w:rPr>
      </w:pPr>
      <w:r w:rsidRPr="003273E9">
        <w:rPr>
          <w:b/>
          <w:color w:val="auto"/>
        </w:rPr>
        <w:t xml:space="preserve">Email </w:t>
      </w:r>
      <w:r w:rsidR="003273E9">
        <w:rPr>
          <w:b/>
          <w:color w:val="auto"/>
        </w:rPr>
        <w:t>A</w:t>
      </w:r>
      <w:r w:rsidRPr="003273E9">
        <w:rPr>
          <w:b/>
          <w:color w:val="auto"/>
        </w:rPr>
        <w:t xml:space="preserve">ddresses for </w:t>
      </w:r>
      <w:r w:rsidR="003273E9">
        <w:rPr>
          <w:b/>
          <w:color w:val="auto"/>
        </w:rPr>
        <w:t>C</w:t>
      </w:r>
      <w:r w:rsidRPr="003273E9">
        <w:rPr>
          <w:b/>
          <w:color w:val="auto"/>
        </w:rPr>
        <w:t>o-authors:</w:t>
      </w:r>
    </w:p>
    <w:p w14:paraId="3DC6B397" w14:textId="49912DDB" w:rsidR="000F3F89" w:rsidRPr="003273E9" w:rsidRDefault="000F3F89" w:rsidP="007C68BB">
      <w:pPr>
        <w:rPr>
          <w:color w:val="auto"/>
        </w:rPr>
      </w:pPr>
      <w:r w:rsidRPr="003273E9">
        <w:rPr>
          <w:color w:val="auto"/>
        </w:rPr>
        <w:t>Bing Feng (</w:t>
      </w:r>
      <w:hyperlink r:id="rId9" w:history="1">
        <w:r w:rsidRPr="003273E9">
          <w:rPr>
            <w:rStyle w:val="a4"/>
            <w:color w:val="auto"/>
            <w:u w:val="none"/>
          </w:rPr>
          <w:t>bingfeng@pitt.edu</w:t>
        </w:r>
      </w:hyperlink>
      <w:r w:rsidRPr="003273E9">
        <w:rPr>
          <w:color w:val="auto"/>
        </w:rPr>
        <w:t>)</w:t>
      </w:r>
    </w:p>
    <w:p w14:paraId="2C8A4434" w14:textId="1C9B7DF6" w:rsidR="000F3F89" w:rsidRPr="003273E9" w:rsidRDefault="000F3F89" w:rsidP="007C68BB">
      <w:pPr>
        <w:rPr>
          <w:color w:val="auto"/>
          <w:lang w:val="fr-FR"/>
        </w:rPr>
      </w:pPr>
      <w:r w:rsidRPr="003273E9">
        <w:rPr>
          <w:color w:val="auto"/>
          <w:lang w:val="fr-FR"/>
        </w:rPr>
        <w:t>Xujie Liu (</w:t>
      </w:r>
      <w:r w:rsidRPr="003273E9">
        <w:rPr>
          <w:rStyle w:val="a4"/>
          <w:color w:val="auto"/>
          <w:u w:val="none"/>
          <w:lang w:val="fr-FR"/>
        </w:rPr>
        <w:t>xujieliu@pitt.edu</w:t>
      </w:r>
      <w:r w:rsidRPr="003273E9">
        <w:rPr>
          <w:color w:val="auto"/>
          <w:lang w:val="fr-FR"/>
        </w:rPr>
        <w:t>)</w:t>
      </w:r>
    </w:p>
    <w:p w14:paraId="60FCB589" w14:textId="42D11221" w:rsidR="00D04A95" w:rsidRPr="00D103C8" w:rsidRDefault="00D04A95" w:rsidP="007C68BB">
      <w:pPr>
        <w:rPr>
          <w:rFonts w:asciiTheme="minorHAnsi" w:hAnsiTheme="minorHAnsi" w:cstheme="minorHAnsi"/>
          <w:bCs/>
          <w:color w:val="808080" w:themeColor="background1" w:themeShade="80"/>
          <w:lang w:val="fr-FR"/>
        </w:rPr>
      </w:pPr>
    </w:p>
    <w:p w14:paraId="71B79AC9" w14:textId="02D5B6AF" w:rsidR="006305D7" w:rsidRPr="001B1519" w:rsidRDefault="006305D7" w:rsidP="007C68BB">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1C11B3D9" w:rsidR="007A4DD6" w:rsidRPr="00A379B1" w:rsidRDefault="00741C6A" w:rsidP="007C68BB">
      <w:pPr>
        <w:rPr>
          <w:rFonts w:asciiTheme="minorHAnsi" w:hAnsiTheme="minorHAnsi" w:cstheme="minorHAnsi"/>
        </w:rPr>
      </w:pPr>
      <w:r w:rsidRPr="00A379B1">
        <w:rPr>
          <w:rFonts w:asciiTheme="minorHAnsi" w:hAnsiTheme="minorHAnsi" w:cstheme="minorHAnsi"/>
        </w:rPr>
        <w:t xml:space="preserve">High-content imaging, misfolded protein, rhodopsin, retinitis pigmentosa, pharmacological chaperone, </w:t>
      </w:r>
      <w:r w:rsidR="00A379B1">
        <w:rPr>
          <w:rFonts w:asciiTheme="minorHAnsi" w:hAnsiTheme="minorHAnsi" w:cstheme="minorHAnsi"/>
        </w:rPr>
        <w:t>immunostain</w:t>
      </w:r>
      <w:r w:rsidR="005A0E7C">
        <w:rPr>
          <w:rFonts w:asciiTheme="minorHAnsi" w:hAnsiTheme="minorHAnsi" w:cstheme="minorHAnsi"/>
        </w:rPr>
        <w:t>ing</w:t>
      </w:r>
    </w:p>
    <w:p w14:paraId="1CB4E390" w14:textId="77777777" w:rsidR="006305D7" w:rsidRPr="001B1519" w:rsidRDefault="006305D7" w:rsidP="007C68BB">
      <w:pPr>
        <w:pStyle w:val="a3"/>
        <w:spacing w:before="0" w:beforeAutospacing="0" w:after="0" w:afterAutospacing="0"/>
        <w:rPr>
          <w:rFonts w:asciiTheme="minorHAnsi" w:hAnsiTheme="minorHAnsi" w:cstheme="minorHAnsi"/>
        </w:rPr>
      </w:pPr>
    </w:p>
    <w:p w14:paraId="32798D51" w14:textId="6E305A4C" w:rsidR="007A4DD6" w:rsidRDefault="00086FF5" w:rsidP="007C68BB">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1A981617" w:rsidR="00A379B1" w:rsidRDefault="00741C6A" w:rsidP="007C68BB">
      <w:pPr>
        <w:rPr>
          <w:rFonts w:asciiTheme="minorHAnsi" w:hAnsiTheme="minorHAnsi" w:cstheme="minorHAnsi"/>
        </w:rPr>
      </w:pPr>
      <w:r>
        <w:rPr>
          <w:rFonts w:asciiTheme="minorHAnsi" w:hAnsiTheme="minorHAnsi" w:cstheme="minorHAnsi"/>
        </w:rPr>
        <w:t>Here</w:t>
      </w:r>
      <w:r w:rsidR="003273E9">
        <w:rPr>
          <w:rFonts w:asciiTheme="minorHAnsi" w:hAnsiTheme="minorHAnsi" w:cstheme="minorHAnsi"/>
        </w:rPr>
        <w:t>,</w:t>
      </w:r>
      <w:r>
        <w:rPr>
          <w:rFonts w:asciiTheme="minorHAnsi" w:hAnsiTheme="minorHAnsi" w:cstheme="minorHAnsi"/>
        </w:rPr>
        <w:t xml:space="preserve"> we described a high-content imaging method </w:t>
      </w:r>
      <w:r w:rsidR="00242B5B">
        <w:rPr>
          <w:rFonts w:asciiTheme="minorHAnsi" w:hAnsiTheme="minorHAnsi" w:cstheme="minorHAnsi"/>
        </w:rPr>
        <w:t xml:space="preserve">to </w:t>
      </w:r>
      <w:r w:rsidR="005A0E7C">
        <w:rPr>
          <w:rFonts w:asciiTheme="minorHAnsi" w:hAnsiTheme="minorHAnsi" w:cstheme="minorHAnsi"/>
        </w:rPr>
        <w:t>quantify the transport of rhodopsin mutants associated with retinitis pigmentosa. A</w:t>
      </w:r>
      <w:r w:rsidR="00D72D7F">
        <w:rPr>
          <w:rFonts w:asciiTheme="minorHAnsi" w:hAnsiTheme="minorHAnsi" w:cstheme="minorHAnsi"/>
        </w:rPr>
        <w:t xml:space="preserve"> </w:t>
      </w:r>
      <w:r w:rsidR="009E1155">
        <w:rPr>
          <w:rFonts w:asciiTheme="minorHAnsi" w:hAnsiTheme="minorHAnsi" w:cstheme="minorHAnsi"/>
        </w:rPr>
        <w:t>multiple</w:t>
      </w:r>
      <w:r w:rsidR="00D72D7F">
        <w:rPr>
          <w:rFonts w:asciiTheme="minorHAnsi" w:hAnsiTheme="minorHAnsi" w:cstheme="minorHAnsi"/>
        </w:rPr>
        <w:t>-</w:t>
      </w:r>
      <w:r w:rsidR="009E1155">
        <w:rPr>
          <w:rFonts w:asciiTheme="minorHAnsi" w:hAnsiTheme="minorHAnsi" w:cstheme="minorHAnsi"/>
        </w:rPr>
        <w:t>wavelength scoring analysis</w:t>
      </w:r>
      <w:r w:rsidR="005A0E7C">
        <w:rPr>
          <w:rFonts w:asciiTheme="minorHAnsi" w:hAnsiTheme="minorHAnsi" w:cstheme="minorHAnsi"/>
        </w:rPr>
        <w:t xml:space="preserve"> was used</w:t>
      </w:r>
      <w:r w:rsidR="009E1155">
        <w:rPr>
          <w:rFonts w:asciiTheme="minorHAnsi" w:hAnsiTheme="minorHAnsi" w:cstheme="minorHAnsi"/>
        </w:rPr>
        <w:t xml:space="preserve"> </w:t>
      </w:r>
      <w:r>
        <w:rPr>
          <w:rFonts w:asciiTheme="minorHAnsi" w:hAnsiTheme="minorHAnsi" w:cstheme="minorHAnsi"/>
        </w:rPr>
        <w:t xml:space="preserve">to </w:t>
      </w:r>
      <w:r w:rsidR="009E1155">
        <w:rPr>
          <w:rFonts w:asciiTheme="minorHAnsi" w:hAnsiTheme="minorHAnsi" w:cstheme="minorHAnsi"/>
        </w:rPr>
        <w:t>quantify rhodopsin protein</w:t>
      </w:r>
      <w:r>
        <w:rPr>
          <w:rFonts w:asciiTheme="minorHAnsi" w:hAnsiTheme="minorHAnsi" w:cstheme="minorHAnsi"/>
        </w:rPr>
        <w:t xml:space="preserve"> </w:t>
      </w:r>
      <w:r w:rsidR="00D72D7F">
        <w:rPr>
          <w:rFonts w:asciiTheme="minorHAnsi" w:hAnsiTheme="minorHAnsi" w:cstheme="minorHAnsi"/>
        </w:rPr>
        <w:t xml:space="preserve">on the cell surface or </w:t>
      </w:r>
      <w:r>
        <w:rPr>
          <w:rFonts w:asciiTheme="minorHAnsi" w:hAnsiTheme="minorHAnsi" w:cstheme="minorHAnsi"/>
        </w:rPr>
        <w:t xml:space="preserve">in the </w:t>
      </w:r>
      <w:r w:rsidR="009E1155">
        <w:rPr>
          <w:rFonts w:asciiTheme="minorHAnsi" w:hAnsiTheme="minorHAnsi" w:cstheme="minorHAnsi"/>
        </w:rPr>
        <w:t xml:space="preserve">whole </w:t>
      </w:r>
      <w:r w:rsidR="00D72D7F">
        <w:rPr>
          <w:rFonts w:asciiTheme="minorHAnsi" w:hAnsiTheme="minorHAnsi" w:cstheme="minorHAnsi"/>
        </w:rPr>
        <w:t>cell</w:t>
      </w:r>
      <w:r>
        <w:rPr>
          <w:rFonts w:asciiTheme="minorHAnsi" w:hAnsiTheme="minorHAnsi" w:cstheme="minorHAnsi"/>
        </w:rPr>
        <w:t xml:space="preserve">. </w:t>
      </w:r>
    </w:p>
    <w:p w14:paraId="049BFAE5" w14:textId="77777777" w:rsidR="007C68BB" w:rsidRDefault="007C68BB" w:rsidP="007C68BB">
      <w:pPr>
        <w:rPr>
          <w:rFonts w:asciiTheme="minorHAnsi" w:hAnsiTheme="minorHAnsi" w:cstheme="minorHAnsi"/>
        </w:rPr>
      </w:pPr>
    </w:p>
    <w:p w14:paraId="64FB8590" w14:textId="04532415" w:rsidR="006305D7" w:rsidRPr="001B1519" w:rsidRDefault="006305D7" w:rsidP="007C68BB">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6B88BFF4" w:rsidR="00A379B1" w:rsidRDefault="00A261AC" w:rsidP="007C68BB">
      <w:pPr>
        <w:rPr>
          <w:rFonts w:asciiTheme="minorHAnsi" w:hAnsiTheme="minorHAnsi" w:cstheme="minorHAnsi"/>
        </w:rPr>
      </w:pPr>
      <w:r>
        <w:t>Rhodopsin misfolding mutations lead to rod photoreceptor death that is manifested as autosomal dominant retinitis pigmentosa</w:t>
      </w:r>
      <w:r w:rsidR="002F2E53">
        <w:t xml:space="preserve"> (RP)</w:t>
      </w:r>
      <w:r>
        <w:t>, a progressive blinding disease t</w:t>
      </w:r>
      <w:r w:rsidR="009E1155">
        <w:t>hat lacks effective treatment. We hypothesize that th</w:t>
      </w:r>
      <w:r>
        <w:t>e cytotoxicity of the misfolded rhodopsin mutant can be alleviated by pharmacologically stabilizing the mutant rhodopsin protein. The P23H mutation, among the other Class II rhodopsin mutations, encodes a structurally unstable rhodopsin mutant protein that is accumulated in the endoplasmic reticulum</w:t>
      </w:r>
      <w:r w:rsidR="00BE1A54">
        <w:t xml:space="preserve"> (ER)</w:t>
      </w:r>
      <w:r>
        <w:t>, whereas the wild</w:t>
      </w:r>
      <w:r w:rsidR="004C6424">
        <w:t xml:space="preserve"> </w:t>
      </w:r>
      <w:r>
        <w:t xml:space="preserve">type rhodopsin is transported to the plasma membrane in mammalian cells. We previously performed </w:t>
      </w:r>
      <w:r w:rsidR="00ED4B0A">
        <w:t>a</w:t>
      </w:r>
      <w:r>
        <w:t xml:space="preserve"> luminescen</w:t>
      </w:r>
      <w:r w:rsidR="00ED4B0A">
        <w:t>ce-based high-throughput screen</w:t>
      </w:r>
      <w:r w:rsidR="00BE1A54">
        <w:t xml:space="preserve"> (H</w:t>
      </w:r>
      <w:r w:rsidR="00ED4B0A">
        <w:t>TS</w:t>
      </w:r>
      <w:r w:rsidR="00BE1A54">
        <w:t>)</w:t>
      </w:r>
      <w:r>
        <w:t xml:space="preserve"> and identified a group of pharmacological chaperones that rescued the transport of the P23H rhodopsin from ER to the plasma membrane. Here, using </w:t>
      </w:r>
      <w:r w:rsidR="00ED4B0A">
        <w:t>a</w:t>
      </w:r>
      <w:r w:rsidR="004C6424">
        <w:t>n</w:t>
      </w:r>
      <w:r>
        <w:t xml:space="preserve"> immunostaining method followed by a high-content imaging </w:t>
      </w:r>
      <w:r w:rsidR="009E1155">
        <w:t>analysis</w:t>
      </w:r>
      <w:r>
        <w:t>, we quantified the mutant rhodopsin protein amount</w:t>
      </w:r>
      <w:r w:rsidR="0084179C">
        <w:t xml:space="preserve"> in the whole cell</w:t>
      </w:r>
      <w:r>
        <w:t xml:space="preserve"> </w:t>
      </w:r>
      <w:r w:rsidR="00ED4B0A">
        <w:t xml:space="preserve">and </w:t>
      </w:r>
      <w:r>
        <w:t xml:space="preserve">on the plasma membrane. </w:t>
      </w:r>
      <w:r w:rsidR="00ED4B0A">
        <w:t>This method is</w:t>
      </w:r>
      <w:r w:rsidR="003A4F7B">
        <w:t xml:space="preserve"> </w:t>
      </w:r>
      <w:r>
        <w:t xml:space="preserve">informative and effective to identify true hits from false positives </w:t>
      </w:r>
      <w:r w:rsidR="0084179C">
        <w:t>following</w:t>
      </w:r>
      <w:r>
        <w:t xml:space="preserve"> HTS. </w:t>
      </w:r>
      <w:r w:rsidR="00ED4B0A">
        <w:t>Additionally, t</w:t>
      </w:r>
      <w:r>
        <w:t xml:space="preserve">he high-content image analysis enabled us to quantify multiple parameters from a single experiment to evaluate the pharmacological properties of each compound. </w:t>
      </w:r>
      <w:r w:rsidR="00947C3E">
        <w:t>Using this</w:t>
      </w:r>
      <w:r w:rsidR="0084179C">
        <w:t xml:space="preserve"> assay</w:t>
      </w:r>
      <w:r w:rsidR="0006399C">
        <w:t xml:space="preserve">, we </w:t>
      </w:r>
      <w:r w:rsidR="002F2E53">
        <w:t>analyzed</w:t>
      </w:r>
      <w:r w:rsidR="0006399C">
        <w:t xml:space="preserve"> the effect of </w:t>
      </w:r>
      <w:r w:rsidR="009E1155">
        <w:t>11 different</w:t>
      </w:r>
      <w:r w:rsidR="0006399C">
        <w:t xml:space="preserve"> compound</w:t>
      </w:r>
      <w:r w:rsidR="009E1155">
        <w:t>s</w:t>
      </w:r>
      <w:r w:rsidR="0006399C">
        <w:t xml:space="preserve"> towards </w:t>
      </w:r>
      <w:r w:rsidR="00473184">
        <w:t>six</w:t>
      </w:r>
      <w:r w:rsidR="0006399C">
        <w:t xml:space="preserve"> </w:t>
      </w:r>
      <w:r w:rsidR="002F2E53">
        <w:t xml:space="preserve">RP associated </w:t>
      </w:r>
      <w:r w:rsidR="0006399C">
        <w:t xml:space="preserve">rhodopsin mutants, obtaining a 2-D pharmacological profile for a </w:t>
      </w:r>
      <w:r w:rsidR="00473184">
        <w:t>quantitative and qualitative</w:t>
      </w:r>
      <w:r w:rsidR="0006399C">
        <w:t xml:space="preserve"> understanding about the structural </w:t>
      </w:r>
      <w:r w:rsidR="00062C6A">
        <w:t xml:space="preserve">stability </w:t>
      </w:r>
      <w:r w:rsidR="0084179C">
        <w:t>of these</w:t>
      </w:r>
      <w:r w:rsidR="0006399C">
        <w:t xml:space="preserve"> rhodopsin mutants and </w:t>
      </w:r>
      <w:r w:rsidR="00473184">
        <w:t>efficacy</w:t>
      </w:r>
      <w:r w:rsidR="0006399C">
        <w:t xml:space="preserve"> of different compounds </w:t>
      </w:r>
      <w:r w:rsidR="0006399C">
        <w:lastRenderedPageBreak/>
        <w:t xml:space="preserve">towards </w:t>
      </w:r>
      <w:r w:rsidR="002F2E53">
        <w:t>these mutants</w:t>
      </w:r>
      <w:r w:rsidR="00947C3E">
        <w:t>.</w:t>
      </w:r>
    </w:p>
    <w:p w14:paraId="2157B055" w14:textId="77777777" w:rsidR="007C68BB" w:rsidRPr="00A379B1" w:rsidRDefault="007C68BB" w:rsidP="007C68BB"/>
    <w:p w14:paraId="00D25F73" w14:textId="26C34D84" w:rsidR="006305D7" w:rsidRPr="001B1519" w:rsidRDefault="006305D7" w:rsidP="007C68BB">
      <w:pPr>
        <w:rPr>
          <w:rFonts w:asciiTheme="minorHAnsi" w:hAnsiTheme="minorHAnsi" w:cstheme="minorHAnsi"/>
          <w:color w:val="808080"/>
        </w:rPr>
      </w:pPr>
      <w:r w:rsidRPr="001B1519">
        <w:rPr>
          <w:rFonts w:asciiTheme="minorHAnsi" w:hAnsiTheme="minorHAnsi" w:cstheme="minorHAnsi"/>
          <w:b/>
        </w:rPr>
        <w:t>INTRODUCTION</w:t>
      </w:r>
      <w:r w:rsidR="00A379B1">
        <w:rPr>
          <w:rFonts w:asciiTheme="minorHAnsi" w:hAnsiTheme="minorHAnsi" w:cstheme="minorHAnsi"/>
          <w:b/>
        </w:rPr>
        <w:t>:</w:t>
      </w:r>
      <w:r w:rsidRPr="001B1519">
        <w:rPr>
          <w:rFonts w:asciiTheme="minorHAnsi" w:hAnsiTheme="minorHAnsi" w:cstheme="minorHAnsi"/>
          <w:color w:val="808080"/>
        </w:rPr>
        <w:t xml:space="preserve"> </w:t>
      </w:r>
    </w:p>
    <w:p w14:paraId="673085ED" w14:textId="65BA4C19" w:rsidR="00124A7A" w:rsidRDefault="00124A7A" w:rsidP="007C68BB">
      <w:r w:rsidRPr="00C121E0">
        <w:t>Protein misfolding is involved in muscular dystrophy, neural degenerations, as well as blinding diseases, including retinitis pigmentosa (RP)</w:t>
      </w:r>
      <w:hyperlink w:anchor="_ENREF_1" w:tooltip="Gregersen, 2006 #606" w:history="1">
        <w:r w:rsidR="002B7F72" w:rsidRPr="00C121E0">
          <w:fldChar w:fldCharType="begin"/>
        </w:r>
        <w:r w:rsidR="002B7F72" w:rsidRPr="00C121E0">
          <w:instrText xml:space="preserve"> ADDIN EN.CITE &lt;EndNote&gt;&lt;Cite&gt;&lt;Author&gt;Gregersen&lt;/Author&gt;&lt;Year&gt;2006&lt;/Year&gt;&lt;RecNum&gt;606&lt;/RecNum&gt;&lt;DisplayText&gt;&lt;style face="superscript"&gt;1&lt;/style&gt;&lt;/DisplayText&gt;&lt;record&gt;&lt;rec-number&gt;606&lt;/rec-number&gt;&lt;foreign-keys&gt;&lt;key app="EN" db-id="ppdt909acr9eabepwvbvsd2lapt5wrpszf0w"&gt;606&lt;/key&gt;&lt;/foreign-keys&gt;&lt;ref-type name="Journal Article"&gt;17&lt;/ref-type&gt;&lt;contributors&gt;&lt;authors&gt;&lt;author&gt;Gregersen, N.&lt;/author&gt;&lt;author&gt;Bross, P.&lt;/author&gt;&lt;author&gt;Vang, S.&lt;/author&gt;&lt;author&gt;Christensen, J. H.&lt;/author&gt;&lt;/authors&gt;&lt;/contributors&gt;&lt;auth-address&gt;Research Unit for Molecular Medicine, Institute of Clinical Medicine, Aarhus University Hospital and Faculty of Health Sciences, University of Aarhus, Skejby Sygehus, 8200 Aarhus N, Denmark. nig@ki.au.dk&lt;/auth-address&gt;&lt;titles&gt;&lt;title&gt;Protein misfolding and human disease&lt;/title&gt;&lt;secondary-title&gt;Annu Rev Genomics Hum Genet&lt;/secondary-title&gt;&lt;alt-title&gt;Annual review of genomics and human genetics&lt;/alt-title&gt;&lt;/titles&gt;&lt;periodical&gt;&lt;full-title&gt;Annu Rev Genomics Hum Genet&lt;/full-title&gt;&lt;abbr-1&gt;Annual review of genomics and human genetics&lt;/abbr-1&gt;&lt;/periodical&gt;&lt;alt-periodical&gt;&lt;full-title&gt;Annu Rev Genomics Hum Genet&lt;/full-title&gt;&lt;abbr-1&gt;Annual review of genomics and human genetics&lt;/abbr-1&gt;&lt;/alt-periodical&gt;&lt;pages&gt;103-24&lt;/pages&gt;&lt;volume&gt;7&lt;/volume&gt;&lt;edition&gt;2006/05/26&lt;/edition&gt;&lt;keywords&gt;&lt;keyword&gt;Aging&lt;/keyword&gt;&lt;keyword&gt;Disease Susceptibility/*etiology&lt;/keyword&gt;&lt;keyword&gt;Genetic Diseases, Inborn/*etiology&lt;/keyword&gt;&lt;keyword&gt;Humans&lt;/keyword&gt;&lt;keyword&gt;Neurodegenerative Diseases/etiology&lt;/keyword&gt;&lt;keyword&gt;Protein Denaturation&lt;/keyword&gt;&lt;keyword&gt;*Protein Folding&lt;/keyword&gt;&lt;/keywords&gt;&lt;dates&gt;&lt;year&gt;2006&lt;/year&gt;&lt;/dates&gt;&lt;isbn&gt;1527-8204 (Print)&amp;#xD;1527-8204 (Linking)&lt;/isbn&gt;&lt;accession-num&gt;16722804&lt;/accession-num&gt;&lt;work-type&gt;Research Support, Non-U.S. Gov&amp;apos;t&amp;#xD;Review&lt;/work-type&gt;&lt;urls&gt;&lt;related-urls&gt;&lt;url&gt;http://www.ncbi.nlm.nih.gov/pubmed/16722804&lt;/url&gt;&lt;/related-urls&gt;&lt;/urls&gt;&lt;electronic-resource-num&gt;10.1146/annurev.genom.7.080505.115737&lt;/electronic-resource-num&gt;&lt;language&gt;eng&lt;/language&gt;&lt;/record&gt;&lt;/Cite&gt;&lt;/EndNote&gt;</w:instrText>
        </w:r>
        <w:r w:rsidR="002B7F72" w:rsidRPr="00C121E0">
          <w:fldChar w:fldCharType="separate"/>
        </w:r>
        <w:r w:rsidR="002B7F72" w:rsidRPr="00C121E0">
          <w:rPr>
            <w:noProof/>
            <w:vertAlign w:val="superscript"/>
          </w:rPr>
          <w:t>1</w:t>
        </w:r>
        <w:r w:rsidR="002B7F72" w:rsidRPr="00C121E0">
          <w:fldChar w:fldCharType="end"/>
        </w:r>
      </w:hyperlink>
      <w:r w:rsidRPr="00C121E0">
        <w:t>. RP is an inherited and progressive retinal degeneration associated with mutations in over 60 genes affecting the function and homeostasis of rod photoreceptors or the retinal pigmented epitheliums (RPEs)</w:t>
      </w:r>
      <w:r w:rsidRPr="00C121E0">
        <w:fldChar w:fldCharType="begin">
          <w:fldData xml:space="preserve">PEVuZE5vdGU+PENpdGU+PEF1dGhvcj5EYWlnZXI8L0F1dGhvcj48WWVhcj4yMDA3PC9ZZWFyPjxS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</w:fldData>
        </w:fldChar>
      </w:r>
      <w:r w:rsidRPr="00C121E0">
        <w:instrText xml:space="preserve"> ADDIN EN.CITE </w:instrText>
      </w:r>
      <w:r w:rsidRPr="00C121E0">
        <w:fldChar w:fldCharType="begin">
          <w:fldData xml:space="preserve">PEVuZE5vdGU+PENpdGU+PEF1dGhvcj5EYWlnZXI8L0F1dGhvcj48WWVhcj4yMDA3PC9ZZWFyPjxS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</w:fldData>
        </w:fldChar>
      </w:r>
      <w:r w:rsidRPr="00C121E0">
        <w:instrText xml:space="preserve"> ADDIN EN.CITE.DATA </w:instrText>
      </w:r>
      <w:r w:rsidRPr="00C121E0">
        <w:fldChar w:fldCharType="end"/>
      </w:r>
      <w:r w:rsidRPr="00C121E0">
        <w:fldChar w:fldCharType="separate"/>
      </w:r>
      <w:hyperlink w:anchor="_ENREF_2" w:tooltip="Daiger, 2007 #109" w:history="1">
        <w:r w:rsidR="002B7F72" w:rsidRPr="00C121E0">
          <w:rPr>
            <w:noProof/>
            <w:vertAlign w:val="superscript"/>
          </w:rPr>
          <w:t>2</w:t>
        </w:r>
      </w:hyperlink>
      <w:r w:rsidRPr="00C121E0">
        <w:rPr>
          <w:noProof/>
          <w:vertAlign w:val="superscript"/>
        </w:rPr>
        <w:t>,</w:t>
      </w:r>
      <w:hyperlink w:anchor="_ENREF_3" w:tooltip="Daiger, 2013 #415" w:history="1">
        <w:r w:rsidR="002B7F72" w:rsidRPr="00C121E0">
          <w:rPr>
            <w:noProof/>
            <w:vertAlign w:val="superscript"/>
          </w:rPr>
          <w:t>3</w:t>
        </w:r>
      </w:hyperlink>
      <w:r w:rsidRPr="00C121E0">
        <w:fldChar w:fldCharType="end"/>
      </w:r>
      <w:r w:rsidRPr="00C121E0">
        <w:t xml:space="preserve">. No effective treatment is currently available for RP. </w:t>
      </w:r>
      <w:r w:rsidRPr="00C121E0">
        <w:rPr>
          <w:i/>
        </w:rPr>
        <w:t xml:space="preserve">Rhodopsin </w:t>
      </w:r>
      <w:r w:rsidRPr="00C121E0">
        <w:t>mutations account for about 25-30% of autosomal dominant (ad) RP</w:t>
      </w:r>
      <w:r w:rsidR="00473184">
        <w:t xml:space="preserve"> cases</w:t>
      </w:r>
      <w:r w:rsidRPr="00C121E0">
        <w:t xml:space="preserve">. </w:t>
      </w:r>
      <w:r w:rsidR="00473184">
        <w:t>A</w:t>
      </w:r>
      <w:r w:rsidRPr="00C121E0">
        <w:t xml:space="preserve">mong the more than 150 </w:t>
      </w:r>
      <w:r w:rsidRPr="00C121E0">
        <w:rPr>
          <w:i/>
        </w:rPr>
        <w:t xml:space="preserve">Rhodopsin </w:t>
      </w:r>
      <w:r w:rsidRPr="00C121E0">
        <w:t>mutations</w:t>
      </w:r>
      <w:hyperlink w:anchor="_ENREF_4" w:tooltip="Stenson, 2017 #615" w:history="1">
        <w:r w:rsidR="002B7F72" w:rsidRPr="00C121E0">
          <w:fldChar w:fldCharType="begin">
            <w:fldData xml:space="preserve">PEVuZE5vdGU+PENpdGU+PEF1dGhvcj5TdGVuc29uPC9BdXRob3I+PFllYXI+MjAxNzwvWWVhcj48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</w:fldData>
          </w:fldChar>
        </w:r>
        <w:r w:rsidR="002B7F72" w:rsidRPr="00C121E0">
          <w:instrText xml:space="preserve"> ADDIN EN.CITE </w:instrText>
        </w:r>
        <w:r w:rsidR="002B7F72" w:rsidRPr="00C121E0">
          <w:fldChar w:fldCharType="begin">
            <w:fldData xml:space="preserve">PEVuZE5vdGU+PENpdGU+PEF1dGhvcj5TdGVuc29uPC9BdXRob3I+PFllYXI+MjAxNzwvWWVhcj48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</w:fldData>
          </w:fldChar>
        </w:r>
        <w:r w:rsidR="002B7F72" w:rsidRPr="00C121E0">
          <w:instrText xml:space="preserve"> ADDIN EN.CITE.DATA </w:instrText>
        </w:r>
        <w:r w:rsidR="002B7F72" w:rsidRPr="00C121E0">
          <w:fldChar w:fldCharType="end"/>
        </w:r>
        <w:r w:rsidR="002B7F72" w:rsidRPr="00C121E0">
          <w:fldChar w:fldCharType="separate"/>
        </w:r>
        <w:r w:rsidR="002B7F72" w:rsidRPr="00C121E0">
          <w:rPr>
            <w:noProof/>
            <w:vertAlign w:val="superscript"/>
          </w:rPr>
          <w:t>4</w:t>
        </w:r>
        <w:r w:rsidR="002B7F72" w:rsidRPr="00C121E0">
          <w:fldChar w:fldCharType="end"/>
        </w:r>
      </w:hyperlink>
      <w:r w:rsidRPr="00C121E0">
        <w:t xml:space="preserve"> (Human Gene Mutation Database, http:/www.hgmd.cf.ac.uk/), the Class II mutations cause the structural instability of the rhodopsin protein that contributes to the rod photoreceptor death and vision loss</w:t>
      </w:r>
      <w:hyperlink w:anchor="_ENREF_5" w:tooltip="Sung, 1991 #632" w:history="1">
        <w:r w:rsidR="002B7F72" w:rsidRPr="00C121E0">
          <w:fldChar w:fldCharType="begin">
            <w:fldData xml:space="preserve">PEVuZE5vdGU+PENpdGU+PEF1dGhvcj5TdW5nPC9BdXRob3I+PFllYXI+MTk5MTwvWWVhcj48UmVj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g4NDAtNDwvcGFnZXM+PHZvbHVtZT44ODwvdm9sdW1lPjxudW1iZXI+MTk8L251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1MjcwMzcwPC91cmw+PC9yZWxhdGVkLXVybHM+PC91cmxzPjxjdXN0b20y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A1NTEtNjc8L3BhZ2VzPjx2b2x1bWU+Mjg2PC92b2x1bWU+PG51bWJlcj4xMjwvbnVtYmVyPjxl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==
</w:fldData>
          </w:fldChar>
        </w:r>
        <w:r w:rsidR="002B7F72">
          <w:instrText xml:space="preserve"> ADDIN EN.CITE </w:instrText>
        </w:r>
        <w:r w:rsidR="002B7F72">
          <w:fldChar w:fldCharType="begin">
            <w:fldData xml:space="preserve">PEVuZE5vdGU+PENpdGU+PEF1dGhvcj5TdW5nPC9BdXRob3I+PFllYXI+MTk5MTwvWWVhcj48UmVj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g4NDAtNDwvcGFnZXM+PHZvbHVtZT44ODwvdm9sdW1lPjxudW1iZXI+MTk8L251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1MjcwMzcwPC91cmw+PC9yZWxhdGVkLXVybHM+PC91cmxzPjxjdXN0b20y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A1NTEtNjc8L3BhZ2VzPjx2b2x1bWU+Mjg2PC92b2x1bWU+PG51bWJlcj4xMjwvbnVtYmVyPjxl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==
</w:fldData>
          </w:fldChar>
        </w:r>
        <w:r w:rsidR="002B7F72">
          <w:instrText xml:space="preserve"> ADDIN EN.CITE.DATA </w:instrText>
        </w:r>
        <w:r w:rsidR="002B7F72">
          <w:fldChar w:fldCharType="end"/>
        </w:r>
        <w:r w:rsidR="002B7F72" w:rsidRPr="00C121E0">
          <w:fldChar w:fldCharType="separate"/>
        </w:r>
        <w:r w:rsidR="002B7F72" w:rsidRPr="002B7F72">
          <w:rPr>
            <w:noProof/>
            <w:vertAlign w:val="superscript"/>
          </w:rPr>
          <w:t>5-8</w:t>
        </w:r>
        <w:r w:rsidR="002B7F72" w:rsidRPr="00C121E0">
          <w:fldChar w:fldCharType="end"/>
        </w:r>
      </w:hyperlink>
      <w:hyperlink w:anchor="_ENREF_5" w:tooltip="Athanasiou, 2018 #598" w:history="1"/>
      <w:r w:rsidRPr="00C121E0">
        <w:t xml:space="preserve">. The P23H is the most frequent </w:t>
      </w:r>
      <w:r w:rsidRPr="00C121E0">
        <w:rPr>
          <w:i/>
        </w:rPr>
        <w:t xml:space="preserve">Rhodopsin </w:t>
      </w:r>
      <w:r w:rsidRPr="00C121E0">
        <w:t xml:space="preserve">mutation in North America, which </w:t>
      </w:r>
      <w:r w:rsidR="002F2E53">
        <w:t xml:space="preserve">is </w:t>
      </w:r>
      <w:r w:rsidRPr="00C121E0">
        <w:t xml:space="preserve">also </w:t>
      </w:r>
      <w:r w:rsidR="002F2E53">
        <w:t>a typical example of the</w:t>
      </w:r>
      <w:r w:rsidRPr="00C121E0">
        <w:t xml:space="preserve"> Class II rhodopsin mutation</w:t>
      </w:r>
      <w:r w:rsidR="002F2E53">
        <w:t>s</w:t>
      </w:r>
      <w:r w:rsidRPr="00C121E0">
        <w:fldChar w:fldCharType="begin">
          <w:fldData xml:space="preserve">PEVuZE5vdGU+PENpdGU+PEF1dGhvcj5EcnlqYTwvQXV0aG9yPjxZZWFyPjE5OTA8L1llYXI+PFJl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zMDItNzwvcGFnZXM+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</w:fldData>
        </w:fldChar>
      </w:r>
      <w:r w:rsidR="002B7F72">
        <w:instrText xml:space="preserve"> ADDIN EN.CITE </w:instrText>
      </w:r>
      <w:r w:rsidR="002B7F72">
        <w:fldChar w:fldCharType="begin">
          <w:fldData xml:space="preserve">PEVuZE5vdGU+PENpdGU+PEF1dGhvcj5EcnlqYTwvQXV0aG9yPjxZZWFyPjE5OTA8L1llYXI+PFJl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zMDItNzwvcGFnZXM+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</w:fldData>
        </w:fldChar>
      </w:r>
      <w:r w:rsidR="002B7F72">
        <w:instrText xml:space="preserve"> ADDIN EN.CITE.DATA </w:instrText>
      </w:r>
      <w:r w:rsidR="002B7F72">
        <w:fldChar w:fldCharType="end"/>
      </w:r>
      <w:r w:rsidRPr="00C121E0">
        <w:fldChar w:fldCharType="separate"/>
      </w:r>
      <w:hyperlink w:anchor="_ENREF_9" w:tooltip="Dryja, 1990 #612" w:history="1">
        <w:r w:rsidR="002B7F72" w:rsidRPr="002B7F72">
          <w:rPr>
            <w:noProof/>
            <w:vertAlign w:val="superscript"/>
          </w:rPr>
          <w:t>9</w:t>
        </w:r>
      </w:hyperlink>
      <w:r w:rsidR="002B7F72" w:rsidRPr="002B7F72">
        <w:rPr>
          <w:noProof/>
          <w:vertAlign w:val="superscript"/>
        </w:rPr>
        <w:t>,</w:t>
      </w:r>
      <w:hyperlink w:anchor="_ENREF_10" w:tooltip="Sohocki, 2001 #100" w:history="1">
        <w:r w:rsidR="002B7F72" w:rsidRPr="002B7F72">
          <w:rPr>
            <w:noProof/>
            <w:vertAlign w:val="superscript"/>
          </w:rPr>
          <w:t>10</w:t>
        </w:r>
      </w:hyperlink>
      <w:r w:rsidRPr="00C121E0">
        <w:fldChar w:fldCharType="end"/>
      </w:r>
      <w:r w:rsidRPr="00C121E0">
        <w:t>.</w:t>
      </w:r>
      <w:r w:rsidR="00BB38EC">
        <w:t xml:space="preserve"> </w:t>
      </w:r>
      <w:r w:rsidRPr="00C121E0">
        <w:t>Due to its inherent structural instability, the misfolded rhodopsin is accumulated in the endoplasmic reticulum (ER) in mammalian cells, whereas the wild</w:t>
      </w:r>
      <w:r w:rsidR="004C6424">
        <w:t xml:space="preserve"> </w:t>
      </w:r>
      <w:r w:rsidRPr="00C121E0">
        <w:t>type rhodopsin is located on the plasma membrane</w:t>
      </w:r>
      <w:hyperlink w:anchor="_ENREF_5" w:tooltip="Sung, 1991 #632" w:history="1">
        <w:r w:rsidR="002B7F72" w:rsidRPr="00C121E0">
          <w:fldChar w:fldCharType="begin">
            <w:fldData xml:space="preserve">PEVuZE5vdGU+PENpdGU+PEF1dGhvcj5TdW5nPC9BdXRob3I+PFllYXI+MTk5MTwvWWVhcj48UmVj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ODQwLTQ8L3BhZ2VzPjx2b2x1bWU+ODg8L3ZvbHVtZT48bnVtYmVyPjE5PC9udW1i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</w:fldData>
          </w:fldChar>
        </w:r>
        <w:r w:rsidR="002B7F72">
          <w:instrText xml:space="preserve"> ADDIN EN.CITE </w:instrText>
        </w:r>
        <w:r w:rsidR="002B7F72">
          <w:fldChar w:fldCharType="begin">
            <w:fldData xml:space="preserve">PEVuZE5vdGU+PENpdGU+PEF1dGhvcj5TdW5nPC9BdXRob3I+PFllYXI+MTk5MTwvWWVhcj48UmVj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ODQwLTQ8L3BhZ2VzPjx2b2x1bWU+ODg8L3ZvbHVtZT48bnVtYmVyPjE5PC9udW1i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</w:fldData>
          </w:fldChar>
        </w:r>
        <w:r w:rsidR="002B7F72">
          <w:instrText xml:space="preserve"> ADDIN EN.CITE.DATA </w:instrText>
        </w:r>
        <w:r w:rsidR="002B7F72">
          <w:fldChar w:fldCharType="end"/>
        </w:r>
        <w:r w:rsidR="002B7F72" w:rsidRPr="00C121E0">
          <w:fldChar w:fldCharType="separate"/>
        </w:r>
        <w:r w:rsidR="002B7F72" w:rsidRPr="00C121E0">
          <w:rPr>
            <w:noProof/>
            <w:vertAlign w:val="superscript"/>
          </w:rPr>
          <w:t>5</w:t>
        </w:r>
        <w:r w:rsidR="002B7F72" w:rsidRPr="00C121E0">
          <w:fldChar w:fldCharType="end"/>
        </w:r>
      </w:hyperlink>
      <w:r w:rsidRPr="00C121E0">
        <w:t xml:space="preserve">. </w:t>
      </w:r>
      <w:r w:rsidR="00447820">
        <w:t>The misfolded</w:t>
      </w:r>
      <w:r w:rsidR="002A5620">
        <w:t xml:space="preserve"> rhodopsin P23H mutant exhibits</w:t>
      </w:r>
      <w:r w:rsidR="00447820">
        <w:t xml:space="preserve"> </w:t>
      </w:r>
      <w:r w:rsidR="003037DD">
        <w:t xml:space="preserve">dominant negative </w:t>
      </w:r>
      <w:r w:rsidR="002A5620">
        <w:t>cytotoxicity</w:t>
      </w:r>
      <w:r w:rsidR="003037DD">
        <w:t xml:space="preserve"> </w:t>
      </w:r>
      <w:r w:rsidR="002A5620">
        <w:t>that is not due to haploinsufficiency, but is related to</w:t>
      </w:r>
      <w:r w:rsidR="003037DD">
        <w:t xml:space="preserve"> the activation of ER associated protein degradation pathway and </w:t>
      </w:r>
      <w:r w:rsidR="002A5620">
        <w:t xml:space="preserve">the </w:t>
      </w:r>
      <w:r w:rsidR="003037DD">
        <w:t>interrupted</w:t>
      </w:r>
      <w:r w:rsidR="007B0E53">
        <w:t xml:space="preserve"> rod outer segment organization. To alleviate</w:t>
      </w:r>
      <w:r w:rsidR="00B64ADE">
        <w:t xml:space="preserve"> rod photoreceptor cell stress, one strategy is to stabilize the native folding of the mutant rhodopsin using a pharmacological chaperone.</w:t>
      </w:r>
      <w:r w:rsidR="00BB38EC">
        <w:t xml:space="preserve"> </w:t>
      </w:r>
    </w:p>
    <w:p w14:paraId="05C46394" w14:textId="77777777" w:rsidR="007C68BB" w:rsidRPr="00C121E0" w:rsidRDefault="007C68BB" w:rsidP="007C68BB"/>
    <w:p w14:paraId="4B8ECB2F" w14:textId="0684B840" w:rsidR="00124A7A" w:rsidRDefault="00947C3E" w:rsidP="007C68BB">
      <w:r>
        <w:t>To achieve this goal</w:t>
      </w:r>
      <w:r w:rsidR="004C6424">
        <w:t>,</w:t>
      </w:r>
      <w:r w:rsidR="00124A7A" w:rsidRPr="00C121E0">
        <w:t xml:space="preserve"> we performed </w:t>
      </w:r>
      <w:r>
        <w:t>a</w:t>
      </w:r>
      <w:r w:rsidR="00124A7A" w:rsidRPr="00C121E0">
        <w:t xml:space="preserve"> cell-based high-throughput screen</w:t>
      </w:r>
      <w:r w:rsidR="00473184">
        <w:t xml:space="preserve"> (HTSs)</w:t>
      </w:r>
      <w:hyperlink w:anchor="_ENREF_11" w:tooltip="Chen, 2018 #614" w:history="1">
        <w:r w:rsidR="002B7F72" w:rsidRPr="00C121E0">
          <w:fldChar w:fldCharType="begin">
            <w:fldData xml:space="preserve">PEVuZE5vdGU+PENpdGU+PEF1dGhvcj5DaGVuPC9BdXRob3I+PFllYXI+MjAxODwvWWVhcj48UmVj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</w:fldData>
          </w:fldChar>
        </w:r>
        <w:r w:rsidR="002B7F72">
          <w:instrText xml:space="preserve"> ADDIN EN.CITE </w:instrText>
        </w:r>
        <w:r w:rsidR="002B7F72">
          <w:fldChar w:fldCharType="begin">
            <w:fldData xml:space="preserve">PEVuZE5vdGU+PENpdGU+PEF1dGhvcj5DaGVuPC9BdXRob3I+PFllYXI+MjAxODwvWWVhcj48UmVj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</w:fldData>
          </w:fldChar>
        </w:r>
        <w:r w:rsidR="002B7F72">
          <w:instrText xml:space="preserve"> ADDIN EN.CITE.DATA </w:instrText>
        </w:r>
        <w:r w:rsidR="002B7F72">
          <w:fldChar w:fldCharType="end"/>
        </w:r>
        <w:r w:rsidR="002B7F72" w:rsidRPr="00C121E0">
          <w:fldChar w:fldCharType="separate"/>
        </w:r>
        <w:r w:rsidR="002B7F72" w:rsidRPr="002B7F72">
          <w:rPr>
            <w:noProof/>
            <w:vertAlign w:val="superscript"/>
          </w:rPr>
          <w:t>11-13</w:t>
        </w:r>
        <w:r w:rsidR="002B7F72" w:rsidRPr="00C121E0">
          <w:fldChar w:fldCharType="end"/>
        </w:r>
      </w:hyperlink>
      <w:r>
        <w:t xml:space="preserve"> using a</w:t>
      </w:r>
      <w:r w:rsidR="00124A7A" w:rsidRPr="00C121E0">
        <w:t xml:space="preserve"> β-galactosidase fragment complementation </w:t>
      </w:r>
      <w:r w:rsidR="00473184">
        <w:t>assay</w:t>
      </w:r>
      <w:r w:rsidR="00124A7A" w:rsidRPr="00C121E0">
        <w:t xml:space="preserve"> to quantify the P23H rhodopsin mutant transported on the plasma membrane. The robust </w:t>
      </w:r>
      <w:r w:rsidR="0004054B">
        <w:t xml:space="preserve">and </w:t>
      </w:r>
      <w:r w:rsidR="00124A7A" w:rsidRPr="00C121E0">
        <w:t>simple protocol</w:t>
      </w:r>
      <w:r w:rsidR="00473184">
        <w:t xml:space="preserve"> of</w:t>
      </w:r>
      <w:r w:rsidR="00124A7A" w:rsidRPr="00C121E0">
        <w:t xml:space="preserve"> </w:t>
      </w:r>
      <w:r w:rsidR="002A5620">
        <w:t>this</w:t>
      </w:r>
      <w:r w:rsidR="00124A7A" w:rsidRPr="00C121E0">
        <w:t xml:space="preserve"> HTS</w:t>
      </w:r>
      <w:r w:rsidR="00473184">
        <w:t xml:space="preserve"> assay</w:t>
      </w:r>
      <w:r w:rsidR="00124A7A" w:rsidRPr="00C121E0">
        <w:t xml:space="preserve"> enabled us to explore the activities of about </w:t>
      </w:r>
      <w:r w:rsidR="00BE1A54">
        <w:t>79</w:t>
      </w:r>
      <w:r w:rsidR="00124A7A" w:rsidRPr="00C121E0">
        <w:t>,000 small molecules</w:t>
      </w:r>
      <w:r w:rsidR="00473184">
        <w:t xml:space="preserve"> for each </w:t>
      </w:r>
      <w:r w:rsidR="001033E8">
        <w:t>screen</w:t>
      </w:r>
      <w:r w:rsidR="00124A7A" w:rsidRPr="00C121E0">
        <w:t xml:space="preserve">. </w:t>
      </w:r>
      <w:r w:rsidR="00473184">
        <w:t>However, b</w:t>
      </w:r>
      <w:r w:rsidR="00124A7A" w:rsidRPr="00C121E0">
        <w:t xml:space="preserve">ecause </w:t>
      </w:r>
      <w:r w:rsidR="00E92BF6">
        <w:t>this</w:t>
      </w:r>
      <w:r w:rsidR="00F01A42">
        <w:t xml:space="preserve"> HTS assay</w:t>
      </w:r>
      <w:r w:rsidR="00124A7A" w:rsidRPr="00C121E0">
        <w:t xml:space="preserve"> read</w:t>
      </w:r>
      <w:r w:rsidR="00E92BF6">
        <w:t>s</w:t>
      </w:r>
      <w:r w:rsidR="00124A7A" w:rsidRPr="00C121E0">
        <w:t xml:space="preserve"> luminescence signa</w:t>
      </w:r>
      <w:r w:rsidR="00F01A42">
        <w:t>ls, false positives including the</w:t>
      </w:r>
      <w:r w:rsidR="00124A7A" w:rsidRPr="00C121E0">
        <w:t xml:space="preserve"> β-gal inhibitors, colored or cytotoxic compounds are included in the hit list waiting to be </w:t>
      </w:r>
      <w:r w:rsidR="0004054B">
        <w:t xml:space="preserve">identified </w:t>
      </w:r>
      <w:r w:rsidR="00124A7A" w:rsidRPr="00C121E0">
        <w:t>by a secondary assay.</w:t>
      </w:r>
      <w:r w:rsidR="00BB38EC">
        <w:t xml:space="preserve"> </w:t>
      </w:r>
    </w:p>
    <w:p w14:paraId="75B8627B" w14:textId="77777777" w:rsidR="007C68BB" w:rsidRPr="00C121E0" w:rsidRDefault="007C68BB" w:rsidP="007C68BB"/>
    <w:p w14:paraId="4015AE1B" w14:textId="290407C0" w:rsidR="00124A7A" w:rsidRDefault="000F16B0" w:rsidP="007C68BB">
      <w:r>
        <w:t xml:space="preserve">The </w:t>
      </w:r>
      <w:r w:rsidR="00261028">
        <w:t xml:space="preserve">traditional immunostaining and </w:t>
      </w:r>
      <w:r w:rsidR="00B545B0">
        <w:t xml:space="preserve">fluorescence imaging methods </w:t>
      </w:r>
      <w:r>
        <w:t>have been used for years to study th</w:t>
      </w:r>
      <w:r w:rsidR="00B545B0">
        <w:t>e rhodopsin transport</w:t>
      </w:r>
      <w:r w:rsidR="00BB38EC">
        <w:t xml:space="preserve"> </w:t>
      </w:r>
      <w:r>
        <w:t>in mammalian cells</w:t>
      </w:r>
      <w:r w:rsidR="00B545B0">
        <w:rPr>
          <w:rFonts w:asciiTheme="minorHAnsi" w:eastAsiaTheme="minorEastAsia" w:hAnsiTheme="minorHAnsi" w:cstheme="minorBidi"/>
          <w:color w:val="auto"/>
          <w:lang w:eastAsia="zh-CN"/>
        </w:rPr>
        <w:fldChar w:fldCharType="begin">
          <w:fldData xml:space="preserve">PEVuZE5vdGU+PENpdGU+PEF1dGhvcj5TdW5nPC9BdXRob3I+PFllYXI+MTk5MTwvWWVhcj48UmVj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4ODQwLTQ8L3BhZ2VzPjx2b2x1bWU+ODg8L3ZvbHVtZT48bnVtYmVyPjE5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DQ0Mi01MDwvcGFnZXM+PHZvbHVtZT4yNzg8L3ZvbHVtZT48bnVtYmVyPjE2PC9udW1iZXI+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</w:fldData>
        </w:fldChar>
      </w:r>
      <w:r w:rsidR="002B7F72">
        <w:rPr>
          <w:rFonts w:asciiTheme="minorHAnsi" w:eastAsiaTheme="minorEastAsia" w:hAnsiTheme="minorHAnsi" w:cstheme="minorBidi"/>
          <w:color w:val="auto"/>
          <w:lang w:eastAsia="zh-CN"/>
        </w:rPr>
        <w:instrText xml:space="preserve"> ADDIN EN.CITE </w:instrText>
      </w:r>
      <w:r w:rsidR="002B7F72">
        <w:rPr>
          <w:rFonts w:asciiTheme="minorHAnsi" w:eastAsiaTheme="minorEastAsia" w:hAnsiTheme="minorHAnsi" w:cstheme="minorBidi"/>
          <w:color w:val="auto"/>
          <w:lang w:eastAsia="zh-CN"/>
        </w:rPr>
        <w:fldChar w:fldCharType="begin">
          <w:fldData xml:space="preserve">PEVuZE5vdGU+PENpdGU+PEF1dGhvcj5TdW5nPC9BdXRob3I+PFllYXI+MTk5MTwvWWVhcj48UmVj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4ODQwLTQ8L3BhZ2VzPjx2b2x1bWU+ODg8L3ZvbHVtZT48bnVtYmVyPjE5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DQ0Mi01MDwvcGFnZXM+PHZvbHVtZT4yNzg8L3ZvbHVtZT48bnVtYmVyPjE2PC9udW1iZXI+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</w:fldData>
        </w:fldChar>
      </w:r>
      <w:r w:rsidR="002B7F72">
        <w:rPr>
          <w:rFonts w:asciiTheme="minorHAnsi" w:eastAsiaTheme="minorEastAsia" w:hAnsiTheme="minorHAnsi" w:cstheme="minorBidi"/>
          <w:color w:val="auto"/>
          <w:lang w:eastAsia="zh-CN"/>
        </w:rPr>
        <w:instrText xml:space="preserve"> ADDIN EN.CITE.DATA </w:instrText>
      </w:r>
      <w:r w:rsidR="002B7F72">
        <w:rPr>
          <w:rFonts w:asciiTheme="minorHAnsi" w:eastAsiaTheme="minorEastAsia" w:hAnsiTheme="minorHAnsi" w:cstheme="minorBidi"/>
          <w:color w:val="auto"/>
          <w:lang w:eastAsia="zh-CN"/>
        </w:rPr>
      </w:r>
      <w:r w:rsidR="002B7F72">
        <w:rPr>
          <w:rFonts w:asciiTheme="minorHAnsi" w:eastAsiaTheme="minorEastAsia" w:hAnsiTheme="minorHAnsi" w:cstheme="minorBidi"/>
          <w:color w:val="auto"/>
          <w:lang w:eastAsia="zh-CN"/>
        </w:rPr>
        <w:fldChar w:fldCharType="end"/>
      </w:r>
      <w:r w:rsidR="00B545B0">
        <w:rPr>
          <w:rFonts w:asciiTheme="minorHAnsi" w:eastAsiaTheme="minorEastAsia" w:hAnsiTheme="minorHAnsi" w:cstheme="minorBidi"/>
          <w:color w:val="auto"/>
          <w:lang w:eastAsia="zh-CN"/>
        </w:rPr>
      </w:r>
      <w:r w:rsidR="00B545B0">
        <w:rPr>
          <w:rFonts w:asciiTheme="minorHAnsi" w:eastAsiaTheme="minorEastAsia" w:hAnsiTheme="minorHAnsi" w:cstheme="minorBidi"/>
          <w:color w:val="auto"/>
          <w:lang w:eastAsia="zh-CN"/>
        </w:rPr>
        <w:fldChar w:fldCharType="separate"/>
      </w:r>
      <w:hyperlink w:anchor="_ENREF_5" w:tooltip="Sung, 1991 #632" w:history="1">
        <w:r w:rsidR="002B7F72" w:rsidRPr="002B7F72">
          <w:rPr>
            <w:rFonts w:asciiTheme="minorHAnsi" w:eastAsiaTheme="minorEastAsia" w:hAnsiTheme="minorHAnsi" w:cstheme="minorBidi"/>
            <w:noProof/>
            <w:color w:val="auto"/>
            <w:vertAlign w:val="superscript"/>
            <w:lang w:eastAsia="zh-CN"/>
          </w:rPr>
          <w:t>5</w:t>
        </w:r>
      </w:hyperlink>
      <w:r w:rsidR="002B7F72" w:rsidRPr="002B7F72">
        <w:rPr>
          <w:rFonts w:asciiTheme="minorHAnsi" w:eastAsiaTheme="minorEastAsia" w:hAnsiTheme="minorHAnsi" w:cstheme="minorBidi"/>
          <w:noProof/>
          <w:color w:val="auto"/>
          <w:vertAlign w:val="superscript"/>
          <w:lang w:eastAsia="zh-CN"/>
        </w:rPr>
        <w:t>,</w:t>
      </w:r>
      <w:hyperlink w:anchor="_ENREF_14" w:tooltip="Noorwez, 2003 #137" w:history="1">
        <w:r w:rsidR="002B7F72" w:rsidRPr="002B7F72">
          <w:rPr>
            <w:rFonts w:asciiTheme="minorHAnsi" w:eastAsiaTheme="minorEastAsia" w:hAnsiTheme="minorHAnsi" w:cstheme="minorBidi"/>
            <w:noProof/>
            <w:color w:val="auto"/>
            <w:vertAlign w:val="superscript"/>
            <w:lang w:eastAsia="zh-CN"/>
          </w:rPr>
          <w:t>14-16</w:t>
        </w:r>
      </w:hyperlink>
      <w:r w:rsidR="00B545B0">
        <w:rPr>
          <w:rFonts w:asciiTheme="minorHAnsi" w:eastAsiaTheme="minorEastAsia" w:hAnsiTheme="minorHAnsi" w:cstheme="minorBidi"/>
          <w:color w:val="auto"/>
          <w:lang w:eastAsia="zh-CN"/>
        </w:rPr>
        <w:fldChar w:fldCharType="end"/>
      </w:r>
      <w:r>
        <w:t xml:space="preserve">. </w:t>
      </w:r>
      <w:r w:rsidR="004B48CE">
        <w:t>However, these conventional methods cannot be used to quantify pharmacological effects of more than 10 compounds towards rhodopsin transport</w:t>
      </w:r>
      <w:r w:rsidR="007070AB">
        <w:t xml:space="preserve"> because a reliable </w:t>
      </w:r>
      <w:r w:rsidR="002A5620">
        <w:t xml:space="preserve">imaging analysis requires a large number of images taken under a </w:t>
      </w:r>
      <w:r w:rsidR="007070AB">
        <w:t>highly consistent condition</w:t>
      </w:r>
      <w:r w:rsidR="002A5620">
        <w:t>,</w:t>
      </w:r>
      <w:r w:rsidR="007070AB">
        <w:t xml:space="preserve"> which </w:t>
      </w:r>
      <w:r w:rsidR="002A5620">
        <w:t>is</w:t>
      </w:r>
      <w:r w:rsidR="007070AB">
        <w:t xml:space="preserve"> not amendable by the conventional imaging methods. H</w:t>
      </w:r>
      <w:r w:rsidR="00124A7A" w:rsidRPr="00C121E0">
        <w:t>ere</w:t>
      </w:r>
      <w:r w:rsidR="00EC509B">
        <w:t>,</w:t>
      </w:r>
      <w:r w:rsidR="00124A7A" w:rsidRPr="00C121E0">
        <w:t xml:space="preserve"> we developed </w:t>
      </w:r>
      <w:r w:rsidR="000634CD">
        <w:t xml:space="preserve">an </w:t>
      </w:r>
      <w:r w:rsidR="00124A7A" w:rsidRPr="00C121E0">
        <w:t xml:space="preserve">immunostaining based high-content imaging protocol as </w:t>
      </w:r>
      <w:r w:rsidR="000634CD">
        <w:t xml:space="preserve">a </w:t>
      </w:r>
      <w:r w:rsidR="00124A7A" w:rsidRPr="00C121E0">
        <w:t xml:space="preserve">secondary assay to </w:t>
      </w:r>
      <w:r w:rsidR="00BE1A54">
        <w:t xml:space="preserve">quantify the cell surface transport of </w:t>
      </w:r>
      <w:r w:rsidR="008E7535">
        <w:t>misfolded rhodopsin mutants</w:t>
      </w:r>
      <w:r w:rsidR="00124A7A" w:rsidRPr="00C121E0">
        <w:fldChar w:fldCharType="begin">
          <w:fldData xml:space="preserve">PEVuZE5vdGU+PENpdGU+PEF1dGhvcj5DaGVuPC9BdXRob3I+PFllYXI+MjAxNTwvWWVhcj48UmVj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xhYmJyLTE+SW52ZXN0aWdhdGl2ZSBvcGh0aGFsbW9sb2d5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MS0xMzwvcGFnZXM+PHZvbHVt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</w:fldData>
        </w:fldChar>
      </w:r>
      <w:r w:rsidR="002B7F72">
        <w:instrText xml:space="preserve"> ADDIN EN.CITE </w:instrText>
      </w:r>
      <w:r w:rsidR="002B7F72">
        <w:fldChar w:fldCharType="begin">
          <w:fldData xml:space="preserve">PEVuZE5vdGU+PENpdGU+PEF1dGhvcj5DaGVuPC9BdXRob3I+PFllYXI+MjAxNTwvWWVhcj48UmVj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xhYmJyLTE+SW52ZXN0aWdhdGl2ZSBvcGh0aGFsbW9sb2d5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MS0xMzwvcGFnZXM+PHZvbHVt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</w:fldData>
        </w:fldChar>
      </w:r>
      <w:r w:rsidR="002B7F72">
        <w:instrText xml:space="preserve"> ADDIN EN.CITE.DATA </w:instrText>
      </w:r>
      <w:r w:rsidR="002B7F72">
        <w:fldChar w:fldCharType="end"/>
      </w:r>
      <w:r w:rsidR="00124A7A" w:rsidRPr="00C121E0">
        <w:fldChar w:fldCharType="separate"/>
      </w:r>
      <w:hyperlink w:anchor="_ENREF_11" w:tooltip="Chen, 2018 #614" w:history="1">
        <w:r w:rsidR="002B7F72" w:rsidRPr="002B7F72">
          <w:rPr>
            <w:noProof/>
            <w:vertAlign w:val="superscript"/>
          </w:rPr>
          <w:t>11</w:t>
        </w:r>
      </w:hyperlink>
      <w:r w:rsidR="002B7F72" w:rsidRPr="002B7F72">
        <w:rPr>
          <w:noProof/>
          <w:vertAlign w:val="superscript"/>
        </w:rPr>
        <w:t>,</w:t>
      </w:r>
      <w:hyperlink w:anchor="_ENREF_13" w:tooltip="Chen, 2015 #505" w:history="1">
        <w:r w:rsidR="002B7F72" w:rsidRPr="002B7F72">
          <w:rPr>
            <w:noProof/>
            <w:vertAlign w:val="superscript"/>
          </w:rPr>
          <w:t>13</w:t>
        </w:r>
      </w:hyperlink>
      <w:r w:rsidR="002B7F72" w:rsidRPr="002B7F72">
        <w:rPr>
          <w:noProof/>
          <w:vertAlign w:val="superscript"/>
        </w:rPr>
        <w:t>,</w:t>
      </w:r>
      <w:hyperlink w:anchor="_ENREF_17" w:tooltip="Chen, 2016 #507" w:history="1">
        <w:r w:rsidR="002B7F72" w:rsidRPr="002B7F72">
          <w:rPr>
            <w:noProof/>
            <w:vertAlign w:val="superscript"/>
          </w:rPr>
          <w:t>17</w:t>
        </w:r>
      </w:hyperlink>
      <w:r w:rsidR="00124A7A" w:rsidRPr="00C121E0">
        <w:fldChar w:fldCharType="end"/>
      </w:r>
      <w:r w:rsidR="00124A7A" w:rsidRPr="00C121E0">
        <w:t>.</w:t>
      </w:r>
      <w:r w:rsidR="00BB38EC">
        <w:t xml:space="preserve"> </w:t>
      </w:r>
      <w:r w:rsidR="008E7535">
        <w:t xml:space="preserve">To label </w:t>
      </w:r>
      <w:r w:rsidR="00124A7A" w:rsidRPr="00C121E0">
        <w:t>rhodopsin on the plasma membrane, we skipped the step of cell membrane permeabil</w:t>
      </w:r>
      <w:r w:rsidR="001033E8">
        <w:t>i</w:t>
      </w:r>
      <w:r w:rsidR="00124A7A" w:rsidRPr="00C121E0">
        <w:t>zation and immunostained the rhodopsin mutant</w:t>
      </w:r>
      <w:r w:rsidR="00F03FF3">
        <w:t>s</w:t>
      </w:r>
      <w:r w:rsidR="00124A7A" w:rsidRPr="00C121E0">
        <w:t xml:space="preserve"> by a monoclonal </w:t>
      </w:r>
      <w:r w:rsidR="00473184">
        <w:t xml:space="preserve">(B6-30) </w:t>
      </w:r>
      <w:r w:rsidR="00124A7A" w:rsidRPr="00C121E0">
        <w:t>anti-rhodopsin recognizing the N-terminal epitope of rhodopsin at the extracell</w:t>
      </w:r>
      <w:r w:rsidR="008E7535">
        <w:t>ular side of the cell membrane</w:t>
      </w:r>
      <w:hyperlink w:anchor="_ENREF_18" w:tooltip="Adamus, 1991 #637" w:history="1">
        <w:r w:rsidR="002B7F72">
          <w:fldChar w:fldCharType="begin">
            <w:fldData xml:space="preserve">PEVuZE5vdGU+PENpdGU+PEF1dGhvcj5BZGFtdXM8L0F1dGhvcj48WWVhcj4xOTkxPC9ZZWFyPjxS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</w:fldData>
          </w:fldChar>
        </w:r>
        <w:r w:rsidR="002B7F72">
          <w:instrText xml:space="preserve"> ADDIN EN.CITE </w:instrText>
        </w:r>
        <w:r w:rsidR="002B7F72">
          <w:fldChar w:fldCharType="begin">
            <w:fldData xml:space="preserve">PEVuZE5vdGU+PENpdGU+PEF1dGhvcj5BZGFtdXM8L0F1dGhvcj48WWVhcj4xOTkxPC9ZZWFyPjxS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</w:fldData>
          </w:fldChar>
        </w:r>
        <w:r w:rsidR="002B7F72">
          <w:instrText xml:space="preserve"> ADDIN EN.CITE.DATA </w:instrText>
        </w:r>
        <w:r w:rsidR="002B7F72">
          <w:fldChar w:fldCharType="end"/>
        </w:r>
        <w:r w:rsidR="002B7F72">
          <w:fldChar w:fldCharType="separate"/>
        </w:r>
        <w:r w:rsidR="002B7F72" w:rsidRPr="002B7F72">
          <w:rPr>
            <w:noProof/>
            <w:vertAlign w:val="superscript"/>
          </w:rPr>
          <w:t>18</w:t>
        </w:r>
        <w:r w:rsidR="002B7F72">
          <w:fldChar w:fldCharType="end"/>
        </w:r>
      </w:hyperlink>
      <w:r w:rsidR="008E7535">
        <w:t>.</w:t>
      </w:r>
      <w:r w:rsidR="00BB38EC">
        <w:t xml:space="preserve"> </w:t>
      </w:r>
      <w:r w:rsidR="00124A7A" w:rsidRPr="00C121E0">
        <w:t xml:space="preserve">To </w:t>
      </w:r>
      <w:r w:rsidR="008E7535">
        <w:t>visualize</w:t>
      </w:r>
      <w:r w:rsidR="00124A7A" w:rsidRPr="00C121E0">
        <w:t xml:space="preserve"> the mutant rhodopsin in the whole cell,</w:t>
      </w:r>
      <w:r w:rsidR="008E7535">
        <w:t xml:space="preserve"> we fused rhodopsin with the Venus fluorescence protein. </w:t>
      </w:r>
      <w:r w:rsidR="00F03FF3" w:rsidRPr="00F03FF3">
        <w:t>By</w:t>
      </w:r>
      <w:r w:rsidR="00B545B0">
        <w:t xml:space="preserve"> </w:t>
      </w:r>
      <w:r w:rsidR="005F6AEC">
        <w:t>the</w:t>
      </w:r>
      <w:r w:rsidR="00B545B0">
        <w:t xml:space="preserve"> </w:t>
      </w:r>
      <w:r w:rsidR="00F03FF3" w:rsidRPr="00F03FF3">
        <w:t>quantif</w:t>
      </w:r>
      <w:r w:rsidR="00B545B0">
        <w:t>ication of</w:t>
      </w:r>
      <w:r w:rsidR="00F03FF3" w:rsidRPr="00F03FF3">
        <w:t xml:space="preserve"> the fluorescence intensities in </w:t>
      </w:r>
      <w:r w:rsidR="00B545B0">
        <w:t>different</w:t>
      </w:r>
      <w:r w:rsidR="00F03FF3" w:rsidRPr="00F03FF3">
        <w:t xml:space="preserve"> fluorescence channels, we </w:t>
      </w:r>
      <w:proofErr w:type="gramStart"/>
      <w:r w:rsidR="00595B68">
        <w:t>are</w:t>
      </w:r>
      <w:r w:rsidR="00F03FF3" w:rsidRPr="00F03FF3">
        <w:t xml:space="preserve"> able to</w:t>
      </w:r>
      <w:proofErr w:type="gramEnd"/>
      <w:r w:rsidR="00F03FF3" w:rsidRPr="00F03FF3">
        <w:t xml:space="preserve"> obtain multiple parameters from one single experiment including the total rhodopsin intensity in the whole cell</w:t>
      </w:r>
      <w:r w:rsidR="00B545B0">
        <w:t>,</w:t>
      </w:r>
      <w:r w:rsidR="00F03FF3" w:rsidRPr="00F03FF3">
        <w:t xml:space="preserve"> on the cell surface, </w:t>
      </w:r>
      <w:r w:rsidR="00B545B0">
        <w:t>and</w:t>
      </w:r>
      <w:r w:rsidR="00F03FF3" w:rsidRPr="00F03FF3">
        <w:t xml:space="preserve"> the ratio of rhodopsin </w:t>
      </w:r>
      <w:r w:rsidR="00B545B0">
        <w:t xml:space="preserve">fluorescence </w:t>
      </w:r>
      <w:r w:rsidR="00F03FF3" w:rsidRPr="00F03FF3">
        <w:t xml:space="preserve">on the cell surface to </w:t>
      </w:r>
      <w:r w:rsidR="00B545B0">
        <w:t>that in</w:t>
      </w:r>
      <w:r w:rsidR="00F03FF3" w:rsidRPr="00F03FF3">
        <w:t xml:space="preserve"> the whole cell. </w:t>
      </w:r>
      <w:r w:rsidR="00F03FF3">
        <w:t xml:space="preserve">Applying this method to stable cells expressing a total of six misfolded rhodopsin mutants, we </w:t>
      </w:r>
      <w:r w:rsidR="00595B68">
        <w:t>can</w:t>
      </w:r>
      <w:r w:rsidR="00F03FF3">
        <w:t xml:space="preserve"> generate a pharmacological profile of multiple small molecule chaperones towards these mutants</w:t>
      </w:r>
      <w:r w:rsidR="00595B68">
        <w:t>.</w:t>
      </w:r>
      <w:r w:rsidR="000634CD">
        <w:t xml:space="preserve"> </w:t>
      </w:r>
      <w:r w:rsidR="00523F6C">
        <w:t>In</w:t>
      </w:r>
      <w:r w:rsidR="000634CD">
        <w:t xml:space="preserve"> this </w:t>
      </w:r>
      <w:r w:rsidR="00B4165C">
        <w:t>protocol, all</w:t>
      </w:r>
      <w:r w:rsidR="000634CD">
        <w:t xml:space="preserve"> cells are immunostained in a 384-well plate and imaged using an automated imaging system under a highly consistent imaging condition. An image analysis is performed </w:t>
      </w:r>
      <w:r w:rsidR="00B4165C">
        <w:t xml:space="preserve">to </w:t>
      </w:r>
      <w:r w:rsidR="000634CD">
        <w:t>each well</w:t>
      </w:r>
      <w:r w:rsidR="00AC68A9">
        <w:t>,</w:t>
      </w:r>
      <w:r w:rsidR="000634CD">
        <w:t xml:space="preserve"> containing images of more than 600 cells to </w:t>
      </w:r>
      <w:r w:rsidR="008E78D8">
        <w:t>reduce variation due to</w:t>
      </w:r>
      <w:r w:rsidR="00B4165C">
        <w:t xml:space="preserve"> the heterogeneity of the cells with varying cell shape and protein expression level.</w:t>
      </w:r>
      <w:r w:rsidR="00BB38EC">
        <w:t xml:space="preserve"> </w:t>
      </w:r>
      <w:r w:rsidR="00B4165C">
        <w:t xml:space="preserve">The workflow of this protocol is summarized in </w:t>
      </w:r>
      <w:r w:rsidR="00124A7A" w:rsidRPr="005F6AEC">
        <w:rPr>
          <w:b/>
        </w:rPr>
        <w:t>Figure 1</w:t>
      </w:r>
      <w:r w:rsidR="00124A7A" w:rsidRPr="00C121E0">
        <w:t xml:space="preserve">. The advantage of </w:t>
      </w:r>
      <w:r w:rsidR="00B4165C">
        <w:t>this method</w:t>
      </w:r>
      <w:r w:rsidR="00124A7A" w:rsidRPr="00C121E0">
        <w:t xml:space="preserve"> </w:t>
      </w:r>
      <w:r w:rsidR="00B4165C">
        <w:t xml:space="preserve">is that </w:t>
      </w:r>
      <w:r w:rsidR="00124A7A" w:rsidRPr="00C121E0">
        <w:t xml:space="preserve">we obtain high-resolution images as well as multi-parameter quantifications from </w:t>
      </w:r>
      <w:r w:rsidR="00ED706A">
        <w:t xml:space="preserve">the </w:t>
      </w:r>
      <w:r w:rsidR="00124A7A" w:rsidRPr="00C121E0">
        <w:t xml:space="preserve">image-based analysis. In general, </w:t>
      </w:r>
      <w:r w:rsidR="00B4165C">
        <w:t>this protocol</w:t>
      </w:r>
      <w:r w:rsidR="00124A7A" w:rsidRPr="00C121E0">
        <w:t xml:space="preserve"> can be modified </w:t>
      </w:r>
      <w:r w:rsidR="005E1547">
        <w:t>and</w:t>
      </w:r>
      <w:r w:rsidR="00124A7A" w:rsidRPr="00C121E0">
        <w:t xml:space="preserve"> applied to </w:t>
      </w:r>
      <w:r w:rsidR="00664438">
        <w:t>quantify</w:t>
      </w:r>
      <w:r w:rsidR="00124A7A" w:rsidRPr="00C121E0">
        <w:t xml:space="preserve"> the </w:t>
      </w:r>
      <w:r w:rsidR="00B4165C">
        <w:t xml:space="preserve">transport </w:t>
      </w:r>
      <w:r w:rsidR="00124A7A" w:rsidRPr="00C121E0">
        <w:t xml:space="preserve">of any misfolded membrane protein of interest. </w:t>
      </w:r>
    </w:p>
    <w:p w14:paraId="0353381C" w14:textId="77777777" w:rsidR="000B7C79" w:rsidRPr="00C121E0" w:rsidRDefault="000B7C79" w:rsidP="007C68BB"/>
    <w:p w14:paraId="3D4CD2F3" w14:textId="173A6339" w:rsidR="006305D7" w:rsidRDefault="006305D7" w:rsidP="007C68BB">
      <w:pPr>
        <w:rPr>
          <w:rFonts w:asciiTheme="minorHAnsi" w:hAnsiTheme="minorHAnsi" w:cstheme="minorHAnsi"/>
        </w:rPr>
      </w:pPr>
      <w:r w:rsidRPr="001B1519">
        <w:rPr>
          <w:rFonts w:asciiTheme="minorHAnsi" w:hAnsiTheme="minorHAnsi" w:cstheme="minorHAnsi"/>
          <w:b/>
        </w:rPr>
        <w:t>PROTOCOL</w:t>
      </w:r>
      <w:r w:rsidR="00353F2A">
        <w:rPr>
          <w:rFonts w:asciiTheme="minorHAnsi" w:hAnsiTheme="minorHAnsi" w:cstheme="minorHAnsi"/>
          <w:b/>
        </w:rPr>
        <w:t>S</w:t>
      </w:r>
      <w:r w:rsidRPr="001B1519">
        <w:rPr>
          <w:rFonts w:asciiTheme="minorHAnsi" w:hAnsiTheme="minorHAnsi" w:cstheme="minorHAnsi"/>
          <w:b/>
        </w:rPr>
        <w:t>:</w:t>
      </w:r>
      <w:r w:rsidRPr="001B1519">
        <w:rPr>
          <w:rFonts w:asciiTheme="minorHAnsi" w:hAnsiTheme="minorHAnsi" w:cstheme="minorHAnsi"/>
        </w:rPr>
        <w:t xml:space="preserve"> </w:t>
      </w:r>
    </w:p>
    <w:p w14:paraId="35FD5015" w14:textId="77777777" w:rsidR="007C68BB" w:rsidRPr="001B1519" w:rsidRDefault="007C68BB" w:rsidP="007C68BB">
      <w:pPr>
        <w:rPr>
          <w:rFonts w:asciiTheme="minorHAnsi" w:hAnsiTheme="minorHAnsi" w:cstheme="minorHAnsi"/>
          <w:color w:val="808080" w:themeColor="background1" w:themeShade="80"/>
        </w:rPr>
      </w:pPr>
    </w:p>
    <w:p w14:paraId="682B3B50" w14:textId="49D18730" w:rsidR="004C3216" w:rsidRPr="005F6AEC" w:rsidRDefault="005F6AEC" w:rsidP="007C68BB">
      <w:pPr>
        <w:rPr>
          <w:b/>
        </w:rPr>
      </w:pPr>
      <w:bookmarkStart w:id="0" w:name="_Hlk522299487"/>
      <w:r w:rsidRPr="005F6AEC">
        <w:t>Note:</w:t>
      </w:r>
      <w:r w:rsidR="00353F2A" w:rsidRPr="005F6AEC">
        <w:t xml:space="preserve"> </w:t>
      </w:r>
      <w:r w:rsidR="000B7C79" w:rsidRPr="005F6AEC">
        <w:t>The rhodopsin transport assay</w:t>
      </w:r>
      <w:r>
        <w:rPr>
          <w:b/>
        </w:rPr>
        <w:t>.</w:t>
      </w:r>
      <w:r w:rsidR="000B7C79" w:rsidRPr="005F6AEC">
        <w:rPr>
          <w:b/>
        </w:rPr>
        <w:t xml:space="preserve"> </w:t>
      </w:r>
    </w:p>
    <w:p w14:paraId="188DBAB4" w14:textId="77777777" w:rsidR="007C68BB" w:rsidRPr="00C121E0" w:rsidRDefault="007C68BB" w:rsidP="007C68BB">
      <w:pPr>
        <w:rPr>
          <w:b/>
        </w:rPr>
      </w:pPr>
    </w:p>
    <w:p w14:paraId="76D69CE0" w14:textId="23FBF38D" w:rsidR="00E36496" w:rsidRDefault="00E36496" w:rsidP="00491D53">
      <w:pPr>
        <w:pStyle w:val="af3"/>
        <w:numPr>
          <w:ilvl w:val="0"/>
          <w:numId w:val="29"/>
        </w:numPr>
      </w:pPr>
      <w:r w:rsidRPr="00491D53">
        <w:rPr>
          <w:b/>
        </w:rPr>
        <w:t>Prepar</w:t>
      </w:r>
      <w:r w:rsidR="00F344BB">
        <w:rPr>
          <w:b/>
        </w:rPr>
        <w:t>ation</w:t>
      </w:r>
      <w:r w:rsidRPr="00491D53">
        <w:rPr>
          <w:b/>
        </w:rPr>
        <w:t xml:space="preserve"> and </w:t>
      </w:r>
      <w:r w:rsidR="005F6AEC" w:rsidRPr="00491D53">
        <w:rPr>
          <w:b/>
        </w:rPr>
        <w:t xml:space="preserve">Culture </w:t>
      </w:r>
      <w:r w:rsidR="00F344BB">
        <w:rPr>
          <w:b/>
        </w:rPr>
        <w:t xml:space="preserve">of </w:t>
      </w:r>
      <w:r w:rsidR="005F6AEC" w:rsidRPr="00491D53">
        <w:rPr>
          <w:b/>
        </w:rPr>
        <w:t>Cells</w:t>
      </w:r>
    </w:p>
    <w:p w14:paraId="4C4A45FC" w14:textId="77777777" w:rsidR="007C68BB" w:rsidRDefault="007C68BB" w:rsidP="007C68BB"/>
    <w:p w14:paraId="26050BE1" w14:textId="4D058DE9" w:rsidR="00CB455E" w:rsidRDefault="00C3466C" w:rsidP="00491D53">
      <w:pPr>
        <w:pStyle w:val="af3"/>
        <w:numPr>
          <w:ilvl w:val="1"/>
          <w:numId w:val="29"/>
        </w:numPr>
      </w:pPr>
      <w:r>
        <w:t>Revive cryo-preserved</w:t>
      </w:r>
      <w:r w:rsidR="00025699">
        <w:t xml:space="preserve"> U2OS</w:t>
      </w:r>
      <w:r>
        <w:t xml:space="preserve"> stable cells expressing </w:t>
      </w:r>
      <w:r w:rsidR="00025699">
        <w:t xml:space="preserve">the </w:t>
      </w:r>
      <w:r w:rsidR="00F370AA">
        <w:t>wild</w:t>
      </w:r>
      <w:r w:rsidR="00DC6874">
        <w:t xml:space="preserve"> </w:t>
      </w:r>
      <w:r w:rsidR="00F370AA">
        <w:t>type</w:t>
      </w:r>
      <w:r w:rsidR="005A6F9B">
        <w:t xml:space="preserve"> </w:t>
      </w:r>
      <w:r w:rsidR="00F370AA">
        <w:t xml:space="preserve">(WT) or mutant </w:t>
      </w:r>
      <w:r w:rsidR="00E64E1B">
        <w:t xml:space="preserve">mouse </w:t>
      </w:r>
      <w:r>
        <w:t xml:space="preserve">rhodopsin-Venus fusion </w:t>
      </w:r>
      <w:r w:rsidR="00025699">
        <w:t>protein</w:t>
      </w:r>
      <w:r w:rsidR="00B73EC1">
        <w:t>s</w:t>
      </w:r>
      <w:r w:rsidR="00025699">
        <w:t xml:space="preserve">. Thaw the cells at 37 </w:t>
      </w:r>
      <w:r w:rsidR="005F6AEC">
        <w:t>°</w:t>
      </w:r>
      <w:r w:rsidR="00025699">
        <w:t xml:space="preserve">C until only small ice crystals are left in the vial. </w:t>
      </w:r>
    </w:p>
    <w:p w14:paraId="5AE87ADC" w14:textId="77777777" w:rsidR="007C68BB" w:rsidRDefault="007C68BB" w:rsidP="007C68BB">
      <w:pPr>
        <w:pStyle w:val="af3"/>
        <w:ind w:left="0"/>
      </w:pPr>
    </w:p>
    <w:p w14:paraId="62D826ED" w14:textId="5955E808" w:rsidR="005A6F9B" w:rsidRDefault="002A5620" w:rsidP="007C68BB">
      <w:r>
        <w:t>Note:</w:t>
      </w:r>
      <w:r w:rsidR="00BB38EC">
        <w:t xml:space="preserve"> </w:t>
      </w:r>
      <w:r w:rsidR="00290B09">
        <w:t xml:space="preserve">The </w:t>
      </w:r>
      <w:r w:rsidR="00290B09" w:rsidRPr="00290B09">
        <w:t>U2OS cells</w:t>
      </w:r>
      <w:r w:rsidR="00290B09">
        <w:t xml:space="preserve"> are used</w:t>
      </w:r>
      <w:r w:rsidR="00290B09" w:rsidRPr="00290B09">
        <w:t xml:space="preserve"> in this protocol </w:t>
      </w:r>
      <w:r w:rsidR="00290B09">
        <w:t xml:space="preserve">because there is no photoreceptor cell line available for </w:t>
      </w:r>
      <w:r w:rsidR="00290B09" w:rsidRPr="005F6AEC">
        <w:rPr>
          <w:i/>
        </w:rPr>
        <w:t>in vitro</w:t>
      </w:r>
      <w:r w:rsidR="00290B09">
        <w:t xml:space="preserve"> studies and the </w:t>
      </w:r>
      <w:r w:rsidR="00290B09" w:rsidRPr="00290B09">
        <w:t xml:space="preserve">pre-ciliary biosynthesis of rhodopsin is regulated by similar molecular mechanisms in mammalian cells. </w:t>
      </w:r>
      <w:r w:rsidR="00290B09">
        <w:t xml:space="preserve">Additionally, the </w:t>
      </w:r>
      <w:r w:rsidR="00290B09" w:rsidRPr="00290B09">
        <w:t xml:space="preserve">U2OS cells attach </w:t>
      </w:r>
      <w:r w:rsidR="00290B09">
        <w:t>tightly</w:t>
      </w:r>
      <w:r w:rsidR="00290B09" w:rsidRPr="00290B09">
        <w:t xml:space="preserve"> to the bottom of the plate and have large cell bo</w:t>
      </w:r>
      <w:r w:rsidR="00AA302D">
        <w:t>dies</w:t>
      </w:r>
      <w:r w:rsidR="00290B09" w:rsidRPr="00290B09">
        <w:t xml:space="preserve">, </w:t>
      </w:r>
      <w:r w:rsidR="00290B09">
        <w:t xml:space="preserve">so </w:t>
      </w:r>
      <w:r w:rsidR="00290B09" w:rsidRPr="00290B09">
        <w:t>they are ideal for the rhodopsin transport assay.</w:t>
      </w:r>
      <w:r w:rsidR="00BB38EC">
        <w:t xml:space="preserve"> </w:t>
      </w:r>
      <w:r w:rsidR="00B73EC1">
        <w:t>Seven U2OS stable cells expressing the</w:t>
      </w:r>
      <w:r w:rsidR="008B24E4">
        <w:t xml:space="preserve"> WT, T4R, P23H, P53R, C110Y, D190N and P267L rhodopsin mutants </w:t>
      </w:r>
      <w:r w:rsidR="00B73EC1">
        <w:t xml:space="preserve">are used here </w:t>
      </w:r>
      <w:r w:rsidR="008B24E4">
        <w:t>as an example to show the quality and reliability of the assay.</w:t>
      </w:r>
      <w:r w:rsidR="002D6C84">
        <w:t xml:space="preserve"> Stable cells expressing other rhodopsin mutants or other membrane proteins can be used</w:t>
      </w:r>
      <w:r w:rsidR="00866641">
        <w:t>,</w:t>
      </w:r>
      <w:r w:rsidR="002D6C84">
        <w:t xml:space="preserve"> depending on the goal of the assay. </w:t>
      </w:r>
      <w:r w:rsidR="00B26D4D">
        <w:t xml:space="preserve">Stable cells expressing human rhodopsin can be used in this assay if available. </w:t>
      </w:r>
      <w:r w:rsidR="00E64E1B">
        <w:t>The mouse rhodopsin was used here because mouse and human rhodopsin proteins share 95% homology</w:t>
      </w:r>
      <w:r w:rsidR="00866641">
        <w:t>,</w:t>
      </w:r>
      <w:r w:rsidR="00B26D4D">
        <w:t xml:space="preserve"> and the compounds identified by this assay will be tested </w:t>
      </w:r>
      <w:r w:rsidR="00B26D4D" w:rsidRPr="005F6AEC">
        <w:rPr>
          <w:i/>
        </w:rPr>
        <w:t>in</w:t>
      </w:r>
      <w:r w:rsidR="00B73EC1" w:rsidRPr="005F6AEC">
        <w:rPr>
          <w:i/>
        </w:rPr>
        <w:t xml:space="preserve"> vivo</w:t>
      </w:r>
      <w:r w:rsidR="00B73EC1">
        <w:t xml:space="preserve"> using</w:t>
      </w:r>
      <w:r w:rsidR="00B26D4D">
        <w:t xml:space="preserve"> a mouse</w:t>
      </w:r>
      <w:r w:rsidR="00B73EC1">
        <w:t xml:space="preserve"> </w:t>
      </w:r>
      <w:proofErr w:type="spellStart"/>
      <w:r w:rsidR="00B73EC1">
        <w:t>adRP</w:t>
      </w:r>
      <w:proofErr w:type="spellEnd"/>
      <w:r w:rsidR="00B26D4D">
        <w:t xml:space="preserve"> model carrying the rhodopsin P23H mutation</w:t>
      </w:r>
      <w:hyperlink w:anchor="_ENREF_8" w:tooltip="Sakami, 2011 #144" w:history="1">
        <w:r w:rsidR="002B7F72">
          <w:fldChar w:fldCharType="begin">
            <w:fldData xml:space="preserve">PEVuZE5vdGU+PENpdGU+PEF1dGhvcj5TYWthbWk8L0F1dGhvcj48WWVhcj4yMDExPC9ZZWFyPjxS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A1NTEt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</w:fldData>
          </w:fldChar>
        </w:r>
        <w:r w:rsidR="002B7F72">
          <w:instrText xml:space="preserve"> ADDIN EN.CITE </w:instrText>
        </w:r>
        <w:r w:rsidR="002B7F72">
          <w:fldChar w:fldCharType="begin">
            <w:fldData xml:space="preserve">PEVuZE5vdGU+PENpdGU+PEF1dGhvcj5TYWthbWk8L0F1dGhvcj48WWVhcj4yMDExPC9ZZWFyPjxS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A1NTEt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</w:fldData>
          </w:fldChar>
        </w:r>
        <w:r w:rsidR="002B7F72">
          <w:instrText xml:space="preserve"> ADDIN EN.CITE.DATA </w:instrText>
        </w:r>
        <w:r w:rsidR="002B7F72">
          <w:fldChar w:fldCharType="end"/>
        </w:r>
        <w:r w:rsidR="002B7F72">
          <w:fldChar w:fldCharType="separate"/>
        </w:r>
        <w:r w:rsidR="002B7F72" w:rsidRPr="002B7F72">
          <w:rPr>
            <w:noProof/>
            <w:vertAlign w:val="superscript"/>
          </w:rPr>
          <w:t>8</w:t>
        </w:r>
        <w:r w:rsidR="002B7F72">
          <w:fldChar w:fldCharType="end"/>
        </w:r>
      </w:hyperlink>
      <w:r w:rsidR="00E64E1B">
        <w:t>.</w:t>
      </w:r>
      <w:r w:rsidR="00B26D4D">
        <w:t xml:space="preserve"> </w:t>
      </w:r>
      <w:r w:rsidR="000C3555">
        <w:t>The stable cells were generated as described previously</w:t>
      </w:r>
      <w:hyperlink w:anchor="_ENREF_19" w:tooltip="Goodson, 2010 #635" w:history="1">
        <w:r w:rsidR="002B7F72">
          <w:fldChar w:fldCharType="begin">
            <w:fldData xml:space="preserve">PEVuZE5vdGU+PENpdGU+PEF1dGhvcj5Hb29kc29uPC9BdXRob3I+PFllYXI+MjAxMDwvWWVhcj48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</w:fldData>
          </w:fldChar>
        </w:r>
        <w:r w:rsidR="002B7F72">
          <w:instrText xml:space="preserve"> ADDIN EN.CITE </w:instrText>
        </w:r>
        <w:r w:rsidR="002B7F72">
          <w:fldChar w:fldCharType="begin">
            <w:fldData xml:space="preserve">PEVuZE5vdGU+PENpdGU+PEF1dGhvcj5Hb29kc29uPC9BdXRob3I+PFllYXI+MjAxMDwvWWVhcj48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</w:fldData>
          </w:fldChar>
        </w:r>
        <w:r w:rsidR="002B7F72">
          <w:instrText xml:space="preserve"> ADDIN EN.CITE.DATA </w:instrText>
        </w:r>
        <w:r w:rsidR="002B7F72">
          <w:fldChar w:fldCharType="end"/>
        </w:r>
        <w:r w:rsidR="002B7F72">
          <w:fldChar w:fldCharType="separate"/>
        </w:r>
        <w:r w:rsidR="002B7F72" w:rsidRPr="002B7F72">
          <w:rPr>
            <w:noProof/>
            <w:vertAlign w:val="superscript"/>
          </w:rPr>
          <w:t>19</w:t>
        </w:r>
        <w:r w:rsidR="002B7F72">
          <w:fldChar w:fldCharType="end"/>
        </w:r>
      </w:hyperlink>
      <w:r w:rsidR="000C3555">
        <w:t xml:space="preserve">. </w:t>
      </w:r>
      <w:r w:rsidR="00AE1565" w:rsidRPr="00AE1565">
        <w:t xml:space="preserve">The </w:t>
      </w:r>
      <w:r w:rsidR="004B610D">
        <w:t>WT and mutant rhodopsin transcripts were quantified by q-PCR</w:t>
      </w:r>
      <w:r w:rsidR="00866641">
        <w:t>,</w:t>
      </w:r>
      <w:r w:rsidR="004B610D">
        <w:t xml:space="preserve"> and the </w:t>
      </w:r>
      <w:r w:rsidR="0057706D">
        <w:t xml:space="preserve">clones of stable cells expressing similar levels of </w:t>
      </w:r>
      <w:r w:rsidR="00AE1565" w:rsidRPr="00AE1565">
        <w:t xml:space="preserve">WT </w:t>
      </w:r>
      <w:r w:rsidR="00AE1565">
        <w:t xml:space="preserve">and mutant </w:t>
      </w:r>
      <w:r w:rsidR="0057706D">
        <w:t>rh</w:t>
      </w:r>
      <w:r w:rsidR="00AE1565" w:rsidRPr="00AE1565">
        <w:t>odopsin</w:t>
      </w:r>
      <w:r w:rsidR="0057706D">
        <w:t xml:space="preserve"> transcripts</w:t>
      </w:r>
      <w:r w:rsidR="004B610D">
        <w:t xml:space="preserve"> </w:t>
      </w:r>
      <w:r w:rsidR="0057706D">
        <w:t xml:space="preserve">were selected for this assay. </w:t>
      </w:r>
      <w:r w:rsidR="005A6F9B">
        <w:t xml:space="preserve">The </w:t>
      </w:r>
      <w:r w:rsidR="000C3555">
        <w:t>e</w:t>
      </w:r>
      <w:r w:rsidR="000C3555" w:rsidRPr="00C121E0">
        <w:t>xpression of rhodopsin</w:t>
      </w:r>
      <w:r w:rsidR="004B610D">
        <w:t xml:space="preserve"> proteins </w:t>
      </w:r>
      <w:r>
        <w:t>was</w:t>
      </w:r>
      <w:r w:rsidR="005A6F9B">
        <w:t xml:space="preserve"> </w:t>
      </w:r>
      <w:r w:rsidR="005A6F9B" w:rsidRPr="00C121E0">
        <w:t>confirmed by immunoblot and immunostaining. The passage of cells used in this assay should be lower than 20.</w:t>
      </w:r>
    </w:p>
    <w:p w14:paraId="375E38B5" w14:textId="77777777" w:rsidR="007C68BB" w:rsidRDefault="007C68BB" w:rsidP="007C68BB"/>
    <w:p w14:paraId="73893000" w14:textId="21086B64" w:rsidR="00CB455E" w:rsidRDefault="00025699" w:rsidP="00491D53">
      <w:pPr>
        <w:pStyle w:val="af3"/>
        <w:numPr>
          <w:ilvl w:val="1"/>
          <w:numId w:val="29"/>
        </w:numPr>
      </w:pPr>
      <w:r>
        <w:t xml:space="preserve">Transfer </w:t>
      </w:r>
      <w:r w:rsidR="00B73EC1">
        <w:t>each line of cells</w:t>
      </w:r>
      <w:r>
        <w:t xml:space="preserve"> into a 15 mL conical tube containing 10 mL </w:t>
      </w:r>
      <w:r w:rsidR="005F6AEC">
        <w:t xml:space="preserve">of </w:t>
      </w:r>
      <w:r>
        <w:t>growth medium (</w:t>
      </w:r>
      <w:r w:rsidRPr="00C121E0">
        <w:t xml:space="preserve">high glucose </w:t>
      </w:r>
      <w:r w:rsidRPr="00022A24">
        <w:t xml:space="preserve">Dulbecco's </w:t>
      </w:r>
      <w:r>
        <w:t>m</w:t>
      </w:r>
      <w:r w:rsidRPr="00022A24">
        <w:t>odified Eagle's medium</w:t>
      </w:r>
      <w:r>
        <w:t xml:space="preserve"> (</w:t>
      </w:r>
      <w:r w:rsidRPr="00C121E0">
        <w:t>DMEM</w:t>
      </w:r>
      <w:r>
        <w:t>)</w:t>
      </w:r>
      <w:r w:rsidRPr="00C121E0">
        <w:t xml:space="preserve"> with 10% </w:t>
      </w:r>
      <w:r>
        <w:t>fetal bovine serum (</w:t>
      </w:r>
      <w:r w:rsidRPr="00C121E0">
        <w:t>FBS</w:t>
      </w:r>
      <w:r>
        <w:t>)</w:t>
      </w:r>
      <w:r w:rsidRPr="00C121E0">
        <w:t xml:space="preserve"> and </w:t>
      </w:r>
      <w:r>
        <w:t xml:space="preserve">5 µg/mL </w:t>
      </w:r>
      <w:proofErr w:type="spellStart"/>
      <w:r>
        <w:t>Plasmocin</w:t>
      </w:r>
      <w:proofErr w:type="spellEnd"/>
      <w:r w:rsidRPr="00C121E0">
        <w:t>)</w:t>
      </w:r>
      <w:r w:rsidR="00CB455E">
        <w:t xml:space="preserve">. </w:t>
      </w:r>
    </w:p>
    <w:p w14:paraId="05A36DFD" w14:textId="77777777" w:rsidR="007C68BB" w:rsidRDefault="007C68BB" w:rsidP="007C68BB">
      <w:pPr>
        <w:pStyle w:val="af3"/>
        <w:ind w:left="0"/>
      </w:pPr>
    </w:p>
    <w:p w14:paraId="56346258" w14:textId="3AFACBD4" w:rsidR="00C3466C" w:rsidRDefault="00CB455E" w:rsidP="00491D53">
      <w:pPr>
        <w:pStyle w:val="af3"/>
        <w:numPr>
          <w:ilvl w:val="1"/>
          <w:numId w:val="29"/>
        </w:numPr>
      </w:pPr>
      <w:r>
        <w:t xml:space="preserve">Centrifuge the tube at 200 </w:t>
      </w:r>
      <w:r w:rsidR="005F6AEC">
        <w:t>x</w:t>
      </w:r>
      <w:r w:rsidR="007D1341">
        <w:t xml:space="preserve"> </w:t>
      </w:r>
      <w:r>
        <w:t>g for 5 min. Discard the supernatant and resuspend the cell</w:t>
      </w:r>
      <w:r w:rsidR="000E6388">
        <w:t xml:space="preserve"> pellet</w:t>
      </w:r>
      <w:r>
        <w:t xml:space="preserve"> with 5 mL </w:t>
      </w:r>
      <w:r w:rsidR="005F6AEC">
        <w:t xml:space="preserve">of </w:t>
      </w:r>
      <w:r>
        <w:t>cell growth medium</w:t>
      </w:r>
      <w:r w:rsidR="00B73EC1">
        <w:t xml:space="preserve"> for each cell line</w:t>
      </w:r>
      <w:r>
        <w:t xml:space="preserve">. Transfer </w:t>
      </w:r>
      <w:r w:rsidR="00EB0193">
        <w:t>each line of</w:t>
      </w:r>
      <w:r>
        <w:t xml:space="preserve"> cell suspension into a 60 mm tissue culture dish and incubate at 37 </w:t>
      </w:r>
      <w:r w:rsidR="005F6AEC">
        <w:t>°</w:t>
      </w:r>
      <w:r>
        <w:t>C with 5% CO</w:t>
      </w:r>
      <w:r w:rsidRPr="00F64BD6">
        <w:rPr>
          <w:vertAlign w:val="subscript"/>
        </w:rPr>
        <w:t>2</w:t>
      </w:r>
      <w:r w:rsidR="00F370AA">
        <w:t>.</w:t>
      </w:r>
    </w:p>
    <w:p w14:paraId="497AD853" w14:textId="77777777" w:rsidR="007C68BB" w:rsidRDefault="007C68BB" w:rsidP="007C68BB">
      <w:pPr>
        <w:pStyle w:val="af3"/>
        <w:ind w:left="0"/>
      </w:pPr>
    </w:p>
    <w:p w14:paraId="187B2956" w14:textId="133D488A" w:rsidR="005A6F9B" w:rsidRDefault="00F370AA" w:rsidP="00491D53">
      <w:pPr>
        <w:pStyle w:val="af3"/>
        <w:numPr>
          <w:ilvl w:val="1"/>
          <w:numId w:val="29"/>
        </w:numPr>
      </w:pPr>
      <w:r>
        <w:t>Subculture the cells</w:t>
      </w:r>
      <w:r w:rsidR="00A52F14">
        <w:t xml:space="preserve"> when the tissue culture dish reaches 90% confluence</w:t>
      </w:r>
      <w:r w:rsidR="005A6F9B">
        <w:t xml:space="preserve"> as described in reference</w:t>
      </w:r>
      <w:hyperlink w:anchor="_ENREF_12" w:tooltip="Chen, 2015 #378" w:history="1">
        <w:r w:rsidR="002B7F72" w:rsidRPr="00C121E0">
          <w:fldChar w:fldCharType="begin"/>
        </w:r>
        <w:r w:rsidR="002B7F72">
          <w:instrText xml:space="preserve"> ADDIN EN.CITE &lt;EndNote&gt;&lt;Cite&gt;&lt;Author&gt;Chen&lt;/Author&gt;&lt;Year&gt;2015&lt;/Year&gt;&lt;RecNum&gt;378&lt;/RecNum&gt;&lt;DisplayText&gt;&lt;style face="superscript"&gt;12&lt;/style&gt;&lt;/DisplayText&gt;&lt;record&gt;&lt;rec-number&gt;378&lt;/rec-number&gt;&lt;foreign-keys&gt;&lt;key app="EN" db-id="ppdt909acr9eabepwvbvsd2lapt5wrpszf0w"&gt;378&lt;/key&gt;&lt;/foreign-keys&gt;&lt;ref-type name="Journal Article"&gt;17&lt;/ref-type&gt;&lt;contributors&gt;&lt;authors&gt;&lt;author&gt;Chen, Y.&lt;/author&gt;&lt;author&gt;Tang, H.&lt;/author&gt;&lt;/authors&gt;&lt;/contributors&gt;&lt;auth-address&gt;Department of Pharmacology, School of Medicine, Case Western Reserve University, 10900 Euclid Avenue, Cleveland, OH, 44106-4965, USA, yxc93@case.edu.&lt;/auth-address&gt;&lt;titles&gt;&lt;title&gt;High-throughput screening assays to identify small molecules preventing photoreceptor degeneration caused by the rhodopsin P23H mutation&lt;/title&gt;&lt;secondary-title&gt;Methods Mol Biol&lt;/secondary-title&gt;&lt;/titles&gt;&lt;periodical&gt;&lt;full-title&gt;Methods Mol Biol&lt;/full-title&gt;&lt;/periodical&gt;&lt;pages&gt;369-90&lt;/pages&gt;&lt;volume&gt;1271&lt;/volume&gt;&lt;edition&gt;2015/02/24&lt;/edition&gt;&lt;dates&gt;&lt;year&gt;2015&lt;/year&gt;&lt;/dates&gt;&lt;isbn&gt;1940-6029 (Electronic)&amp;#xD;1064-3745 (Linking)&lt;/isbn&gt;&lt;accession-num&gt;25697536&lt;/accession-num&gt;&lt;urls&gt;&lt;related-urls&gt;&lt;url&gt;http://www.ncbi.nlm.nih.gov/pubmed/25697536&lt;/url&gt;&lt;/related-urls&gt;&lt;/urls&gt;&lt;electronic-resource-num&gt;10.1007/978-1-4939-2330-4_24&lt;/electronic-resource-num&gt;&lt;language&gt;eng&lt;/language&gt;&lt;/record&gt;&lt;/Cite&gt;&lt;/EndNote&gt;</w:instrText>
        </w:r>
        <w:r w:rsidR="002B7F72" w:rsidRPr="00C121E0">
          <w:fldChar w:fldCharType="separate"/>
        </w:r>
        <w:r w:rsidR="002B7F72" w:rsidRPr="002B7F72">
          <w:rPr>
            <w:noProof/>
            <w:vertAlign w:val="superscript"/>
          </w:rPr>
          <w:t>12</w:t>
        </w:r>
        <w:r w:rsidR="002B7F72" w:rsidRPr="00C121E0">
          <w:fldChar w:fldCharType="end"/>
        </w:r>
      </w:hyperlink>
      <w:r w:rsidR="005A6F9B" w:rsidRPr="00C121E0">
        <w:t>.</w:t>
      </w:r>
    </w:p>
    <w:p w14:paraId="0AF17D75" w14:textId="77777777" w:rsidR="005A6F9B" w:rsidRDefault="005A6F9B" w:rsidP="007C68BB">
      <w:pPr>
        <w:pStyle w:val="af3"/>
        <w:ind w:left="0"/>
      </w:pPr>
    </w:p>
    <w:p w14:paraId="4E5E6155" w14:textId="32C992B5" w:rsidR="007C68BB" w:rsidRPr="00491D53" w:rsidRDefault="004C3216" w:rsidP="00491D53">
      <w:pPr>
        <w:pStyle w:val="af3"/>
        <w:numPr>
          <w:ilvl w:val="0"/>
          <w:numId w:val="29"/>
        </w:numPr>
        <w:rPr>
          <w:b/>
        </w:rPr>
      </w:pPr>
      <w:r w:rsidRPr="00491D53">
        <w:rPr>
          <w:b/>
        </w:rPr>
        <w:t>Seed</w:t>
      </w:r>
      <w:r w:rsidR="00F344BB">
        <w:rPr>
          <w:b/>
        </w:rPr>
        <w:t>ing</w:t>
      </w:r>
      <w:r w:rsidRPr="00491D53">
        <w:rPr>
          <w:b/>
        </w:rPr>
        <w:t xml:space="preserve"> </w:t>
      </w:r>
      <w:r w:rsidR="005F6AEC">
        <w:rPr>
          <w:b/>
        </w:rPr>
        <w:t>C</w:t>
      </w:r>
      <w:r w:rsidRPr="00491D53">
        <w:rPr>
          <w:b/>
        </w:rPr>
        <w:t>ells at 5</w:t>
      </w:r>
      <w:r w:rsidR="005F6AEC">
        <w:rPr>
          <w:b/>
        </w:rPr>
        <w:t>,</w:t>
      </w:r>
      <w:r w:rsidRPr="00491D53">
        <w:rPr>
          <w:b/>
        </w:rPr>
        <w:t xml:space="preserve">000 cells per </w:t>
      </w:r>
      <w:r w:rsidR="005F6AEC">
        <w:rPr>
          <w:b/>
        </w:rPr>
        <w:t>W</w:t>
      </w:r>
      <w:r w:rsidRPr="00491D53">
        <w:rPr>
          <w:b/>
        </w:rPr>
        <w:t>ell</w:t>
      </w:r>
      <w:r w:rsidR="00F60355" w:rsidRPr="00491D53">
        <w:rPr>
          <w:b/>
        </w:rPr>
        <w:t xml:space="preserve"> </w:t>
      </w:r>
    </w:p>
    <w:p w14:paraId="3A5B870A" w14:textId="77777777" w:rsidR="005F6AEC" w:rsidRDefault="005F6AEC" w:rsidP="007C68BB"/>
    <w:p w14:paraId="5B6FE9E8" w14:textId="2BF55ECB" w:rsidR="004C3216" w:rsidRDefault="005F6AEC" w:rsidP="007C68BB">
      <w:r>
        <w:t xml:space="preserve">Note: </w:t>
      </w:r>
      <w:r w:rsidR="004C3216" w:rsidRPr="000869D7">
        <w:t xml:space="preserve">Perform the following procedures </w:t>
      </w:r>
      <w:r w:rsidR="005A6F9B" w:rsidRPr="000869D7">
        <w:t xml:space="preserve">in </w:t>
      </w:r>
      <w:r w:rsidR="004C3216" w:rsidRPr="000869D7">
        <w:t xml:space="preserve">a tissue culture hood. </w:t>
      </w:r>
    </w:p>
    <w:p w14:paraId="25B370BD" w14:textId="77777777" w:rsidR="007C68BB" w:rsidRPr="000869D7" w:rsidRDefault="007C68BB" w:rsidP="007C68BB"/>
    <w:p w14:paraId="417457EC" w14:textId="40E0FABD" w:rsidR="007D1341" w:rsidRDefault="004C3216" w:rsidP="00491D53">
      <w:pPr>
        <w:pStyle w:val="af3"/>
        <w:numPr>
          <w:ilvl w:val="1"/>
          <w:numId w:val="29"/>
        </w:numPr>
      </w:pPr>
      <w:r w:rsidRPr="00687E49">
        <w:t xml:space="preserve">Treat </w:t>
      </w:r>
      <w:r w:rsidR="005F6AEC">
        <w:t xml:space="preserve">the </w:t>
      </w:r>
      <w:r w:rsidRPr="00687E49">
        <w:t xml:space="preserve">plate with poly-lysine. </w:t>
      </w:r>
    </w:p>
    <w:p w14:paraId="130390E6" w14:textId="77777777" w:rsidR="007C68BB" w:rsidRPr="00687E49" w:rsidRDefault="007C68BB" w:rsidP="007C68BB"/>
    <w:p w14:paraId="143BC98F" w14:textId="37CC981C" w:rsidR="007D1341" w:rsidRDefault="004C3216" w:rsidP="00491D53">
      <w:pPr>
        <w:pStyle w:val="af3"/>
        <w:numPr>
          <w:ilvl w:val="2"/>
          <w:numId w:val="29"/>
        </w:numPr>
      </w:pPr>
      <w:r w:rsidRPr="00687E49">
        <w:t xml:space="preserve">One day before seeding </w:t>
      </w:r>
      <w:r w:rsidR="005F6AEC">
        <w:t xml:space="preserve">the </w:t>
      </w:r>
      <w:r w:rsidRPr="00687E49">
        <w:t xml:space="preserve">cells, treat a black-wall and clear bottom 384-well plate with 20 µL/well of poly-lysine solution for 30 min. </w:t>
      </w:r>
    </w:p>
    <w:p w14:paraId="6D6EB60A" w14:textId="77777777" w:rsidR="007C68BB" w:rsidRPr="00687E49" w:rsidRDefault="007C68BB" w:rsidP="007C68BB"/>
    <w:p w14:paraId="6F6D56D3" w14:textId="22EEF798" w:rsidR="004C3216" w:rsidRDefault="004C3216" w:rsidP="00491D53">
      <w:pPr>
        <w:pStyle w:val="af3"/>
        <w:numPr>
          <w:ilvl w:val="2"/>
          <w:numId w:val="29"/>
        </w:numPr>
      </w:pPr>
      <w:r w:rsidRPr="00687E49">
        <w:t>Aspirate the liquid</w:t>
      </w:r>
      <w:r w:rsidR="002E023A">
        <w:t xml:space="preserve"> and</w:t>
      </w:r>
      <w:r w:rsidRPr="00687E49">
        <w:t xml:space="preserve"> allow all wells to dry for 1 h. Put back the plate lid and store the plate at 4 </w:t>
      </w:r>
      <w:r w:rsidR="005F6AEC">
        <w:t>°</w:t>
      </w:r>
      <w:r w:rsidRPr="00687E49">
        <w:t xml:space="preserve">C overnight for cell seeding. </w:t>
      </w:r>
    </w:p>
    <w:p w14:paraId="36EC8AEC" w14:textId="77777777" w:rsidR="007C68BB" w:rsidRPr="00687E49" w:rsidRDefault="007C68BB" w:rsidP="007C68BB"/>
    <w:p w14:paraId="3DE55A03" w14:textId="584E0270" w:rsidR="001B43C4" w:rsidRDefault="004C3216" w:rsidP="00491D53">
      <w:pPr>
        <w:pStyle w:val="af3"/>
        <w:numPr>
          <w:ilvl w:val="1"/>
          <w:numId w:val="29"/>
        </w:numPr>
      </w:pPr>
      <w:r w:rsidRPr="00687E49">
        <w:t xml:space="preserve">Prepare </w:t>
      </w:r>
      <w:r w:rsidR="005F6AEC">
        <w:t xml:space="preserve">the </w:t>
      </w:r>
      <w:r w:rsidRPr="00687E49">
        <w:t xml:space="preserve">cell suspension. </w:t>
      </w:r>
    </w:p>
    <w:p w14:paraId="50E95314" w14:textId="77777777" w:rsidR="007C68BB" w:rsidRPr="00687E49" w:rsidRDefault="007C68BB" w:rsidP="007C68BB"/>
    <w:p w14:paraId="48A98FFD" w14:textId="2FA9DF55" w:rsidR="001B43C4" w:rsidRDefault="004C3216" w:rsidP="00491D53">
      <w:pPr>
        <w:pStyle w:val="af3"/>
        <w:numPr>
          <w:ilvl w:val="2"/>
          <w:numId w:val="29"/>
        </w:numPr>
      </w:pPr>
      <w:r w:rsidRPr="00687E49">
        <w:t xml:space="preserve">Culture each cell line in growth medium </w:t>
      </w:r>
      <w:r w:rsidR="00F60355" w:rsidRPr="00687E49">
        <w:t xml:space="preserve">in a 100 mm tissue culture dish </w:t>
      </w:r>
      <w:r w:rsidRPr="00687E49">
        <w:t>until 90% confluence.</w:t>
      </w:r>
      <w:r w:rsidR="00BB38EC">
        <w:t xml:space="preserve"> </w:t>
      </w:r>
    </w:p>
    <w:p w14:paraId="52849E43" w14:textId="77777777" w:rsidR="007C68BB" w:rsidRPr="00687E49" w:rsidRDefault="007C68BB" w:rsidP="007C68BB"/>
    <w:p w14:paraId="0E2163DA" w14:textId="30EECDB3" w:rsidR="001B43C4" w:rsidRDefault="00DE52B7" w:rsidP="00491D53">
      <w:pPr>
        <w:pStyle w:val="af3"/>
        <w:numPr>
          <w:ilvl w:val="2"/>
          <w:numId w:val="29"/>
        </w:numPr>
      </w:pPr>
      <w:r w:rsidRPr="00687E49">
        <w:t xml:space="preserve">Wash </w:t>
      </w:r>
      <w:r w:rsidR="00EB0193">
        <w:t>each</w:t>
      </w:r>
      <w:r w:rsidRPr="00687E49">
        <w:t xml:space="preserve"> dish with phosphate buffered saline (PBS) and d</w:t>
      </w:r>
      <w:r w:rsidR="004C3216" w:rsidRPr="00687E49">
        <w:t>etach</w:t>
      </w:r>
      <w:r w:rsidRPr="00687E49">
        <w:t xml:space="preserve"> </w:t>
      </w:r>
      <w:r w:rsidR="005F6AEC">
        <w:t xml:space="preserve">the </w:t>
      </w:r>
      <w:r w:rsidRPr="00687E49">
        <w:t xml:space="preserve">cells with </w:t>
      </w:r>
      <w:r w:rsidR="00F60355" w:rsidRPr="00687E49">
        <w:t xml:space="preserve">1 mL of </w:t>
      </w:r>
      <w:r w:rsidRPr="00687E49">
        <w:t xml:space="preserve">0.05% Trypsin at room temperature. </w:t>
      </w:r>
    </w:p>
    <w:p w14:paraId="58318B1F" w14:textId="77777777" w:rsidR="007C68BB" w:rsidRPr="00687E49" w:rsidRDefault="007C68BB" w:rsidP="007C68BB"/>
    <w:p w14:paraId="55F25B34" w14:textId="0C74865C" w:rsidR="00F60355" w:rsidRDefault="00DE52B7" w:rsidP="00491D53">
      <w:pPr>
        <w:pStyle w:val="af3"/>
        <w:numPr>
          <w:ilvl w:val="2"/>
          <w:numId w:val="29"/>
        </w:numPr>
      </w:pPr>
      <w:r w:rsidRPr="00687E49">
        <w:t>R</w:t>
      </w:r>
      <w:r w:rsidR="004C3216" w:rsidRPr="00687E49">
        <w:t xml:space="preserve">esuspend </w:t>
      </w:r>
      <w:r w:rsidR="00EB0193">
        <w:t xml:space="preserve">each line of </w:t>
      </w:r>
      <w:r w:rsidR="004C3216" w:rsidRPr="00687E49">
        <w:t xml:space="preserve">cells in 10 mL </w:t>
      </w:r>
      <w:r w:rsidR="005F6AEC">
        <w:t xml:space="preserve">of </w:t>
      </w:r>
      <w:r w:rsidR="004C3216" w:rsidRPr="00687E49">
        <w:t xml:space="preserve">assay medium </w:t>
      </w:r>
      <w:r w:rsidRPr="00687E49">
        <w:t>(</w:t>
      </w:r>
      <w:r w:rsidR="004C3216" w:rsidRPr="00687E49">
        <w:t>high-glucose DMEM with 10% FBS</w:t>
      </w:r>
      <w:r w:rsidRPr="00687E49">
        <w:t>,</w:t>
      </w:r>
      <w:r w:rsidR="004C3216" w:rsidRPr="00687E49">
        <w:t>100 units/mL penicillin</w:t>
      </w:r>
      <w:r w:rsidRPr="00687E49">
        <w:t xml:space="preserve"> and</w:t>
      </w:r>
      <w:r w:rsidR="004C3216" w:rsidRPr="00687E49">
        <w:t xml:space="preserve"> 100 </w:t>
      </w:r>
      <w:proofErr w:type="spellStart"/>
      <w:r w:rsidR="004C3216" w:rsidRPr="00687E49">
        <w:t>μg</w:t>
      </w:r>
      <w:proofErr w:type="spellEnd"/>
      <w:r w:rsidR="004C3216" w:rsidRPr="00687E49">
        <w:t>/mL streptomycin</w:t>
      </w:r>
      <w:r w:rsidRPr="00687E49">
        <w:t>)</w:t>
      </w:r>
      <w:r w:rsidR="004C3216" w:rsidRPr="00687E49">
        <w:t xml:space="preserve">. </w:t>
      </w:r>
    </w:p>
    <w:p w14:paraId="55BDDF11" w14:textId="77777777" w:rsidR="007C68BB" w:rsidRPr="00687E49" w:rsidRDefault="007C68BB" w:rsidP="007C68BB"/>
    <w:p w14:paraId="50A8CBEC" w14:textId="7664BD64" w:rsidR="004C3216" w:rsidRDefault="00E36496" w:rsidP="00491D53">
      <w:pPr>
        <w:pStyle w:val="af3"/>
        <w:numPr>
          <w:ilvl w:val="2"/>
          <w:numId w:val="29"/>
        </w:numPr>
      </w:pPr>
      <w:r w:rsidRPr="00687E49">
        <w:t>C</w:t>
      </w:r>
      <w:r w:rsidR="004C3216" w:rsidRPr="00687E49">
        <w:t>ount</w:t>
      </w:r>
      <w:r w:rsidR="005F6AEC">
        <w:t xml:space="preserve"> the</w:t>
      </w:r>
      <w:r w:rsidR="004C3216" w:rsidRPr="00687E49">
        <w:t xml:space="preserve"> cells and dilute</w:t>
      </w:r>
      <w:r w:rsidR="00EB0193">
        <w:t xml:space="preserve"> each line of cells</w:t>
      </w:r>
      <w:r w:rsidR="004C3216" w:rsidRPr="00687E49">
        <w:t xml:space="preserve"> to 1.25 </w:t>
      </w:r>
      <w:r w:rsidR="005F6AEC">
        <w:sym w:font="Symbol" w:char="F0B4"/>
      </w:r>
      <w:r w:rsidR="004C3216" w:rsidRPr="00687E49">
        <w:t xml:space="preserve"> 10</w:t>
      </w:r>
      <w:r w:rsidR="004C3216" w:rsidRPr="00491D53">
        <w:rPr>
          <w:vertAlign w:val="superscript"/>
        </w:rPr>
        <w:t xml:space="preserve">4 </w:t>
      </w:r>
      <w:r w:rsidR="004C3216" w:rsidRPr="00687E49">
        <w:t>cells/mL</w:t>
      </w:r>
      <w:r w:rsidR="00134660" w:rsidRPr="00687E49">
        <w:t xml:space="preserve"> with </w:t>
      </w:r>
      <w:r w:rsidR="00E60EE3" w:rsidRPr="00687E49">
        <w:t xml:space="preserve">the </w:t>
      </w:r>
      <w:r w:rsidR="00DE52B7" w:rsidRPr="00687E49">
        <w:t>assay medium</w:t>
      </w:r>
      <w:r w:rsidR="004C3216" w:rsidRPr="00687E49">
        <w:t>.</w:t>
      </w:r>
      <w:r w:rsidR="00BB38EC">
        <w:t xml:space="preserve"> </w:t>
      </w:r>
    </w:p>
    <w:p w14:paraId="448632FB" w14:textId="77777777" w:rsidR="007C68BB" w:rsidRPr="00687E49" w:rsidRDefault="007C68BB" w:rsidP="007C68BB"/>
    <w:p w14:paraId="7BBE265F" w14:textId="79BB8E24" w:rsidR="001B43C4" w:rsidRDefault="004C3216" w:rsidP="00491D53">
      <w:pPr>
        <w:pStyle w:val="af3"/>
        <w:numPr>
          <w:ilvl w:val="1"/>
          <w:numId w:val="29"/>
        </w:numPr>
      </w:pPr>
      <w:r w:rsidRPr="00D20175">
        <w:t xml:space="preserve">Seed </w:t>
      </w:r>
      <w:r w:rsidR="005F6AEC">
        <w:t xml:space="preserve">the </w:t>
      </w:r>
      <w:r w:rsidRPr="00D20175">
        <w:t xml:space="preserve">cells. </w:t>
      </w:r>
    </w:p>
    <w:p w14:paraId="7AC0C096" w14:textId="77777777" w:rsidR="007C68BB" w:rsidRPr="00D20175" w:rsidRDefault="007C68BB" w:rsidP="007C68BB"/>
    <w:p w14:paraId="3604314B" w14:textId="3A2CD648" w:rsidR="001B43C4" w:rsidRDefault="004C3216" w:rsidP="00491D53">
      <w:pPr>
        <w:pStyle w:val="af3"/>
        <w:numPr>
          <w:ilvl w:val="2"/>
          <w:numId w:val="29"/>
        </w:numPr>
      </w:pPr>
      <w:r w:rsidRPr="00D20175">
        <w:t>Use a</w:t>
      </w:r>
      <w:r w:rsidR="00EB0193">
        <w:t>n</w:t>
      </w:r>
      <w:r w:rsidRPr="00D20175">
        <w:t xml:space="preserve"> </w:t>
      </w:r>
      <w:r w:rsidR="00EB0193">
        <w:t xml:space="preserve">electronic </w:t>
      </w:r>
      <w:r w:rsidRPr="00D20175">
        <w:t xml:space="preserve">multichannel pipette or an automated reagent dispenser to dispense 40 µL/well of </w:t>
      </w:r>
      <w:r w:rsidR="005F6AEC">
        <w:t xml:space="preserve">the </w:t>
      </w:r>
      <w:r w:rsidRPr="00D20175">
        <w:t>cell suspension to three columns</w:t>
      </w:r>
      <w:r w:rsidR="00EB0193">
        <w:t xml:space="preserve"> per cell line</w:t>
      </w:r>
      <w:r w:rsidRPr="00D20175">
        <w:t xml:space="preserve"> </w:t>
      </w:r>
      <w:r w:rsidR="001B43C4" w:rsidRPr="00D20175">
        <w:t xml:space="preserve">and fill columns 1-21 </w:t>
      </w:r>
      <w:r w:rsidRPr="00D20175">
        <w:t>of the 384-well plate</w:t>
      </w:r>
      <w:r w:rsidR="00E60EE3" w:rsidRPr="00D20175">
        <w:t xml:space="preserve"> (</w:t>
      </w:r>
      <w:r w:rsidR="00E60EE3" w:rsidRPr="005F6AEC">
        <w:rPr>
          <w:b/>
        </w:rPr>
        <w:t xml:space="preserve">Figure </w:t>
      </w:r>
      <w:r w:rsidR="008E7926" w:rsidRPr="005F6AEC">
        <w:rPr>
          <w:b/>
        </w:rPr>
        <w:t>2</w:t>
      </w:r>
      <w:r w:rsidR="00E60EE3" w:rsidRPr="00D20175">
        <w:t>)</w:t>
      </w:r>
      <w:r w:rsidRPr="00D20175">
        <w:t xml:space="preserve">. </w:t>
      </w:r>
    </w:p>
    <w:p w14:paraId="3380FA29" w14:textId="77777777" w:rsidR="007C68BB" w:rsidRPr="00D20175" w:rsidRDefault="007C68BB" w:rsidP="007C68BB"/>
    <w:p w14:paraId="5E16119B" w14:textId="748B962F" w:rsidR="007D1341" w:rsidRDefault="004C3216" w:rsidP="00491D53">
      <w:pPr>
        <w:pStyle w:val="af3"/>
        <w:numPr>
          <w:ilvl w:val="2"/>
          <w:numId w:val="29"/>
        </w:numPr>
      </w:pPr>
      <w:r w:rsidRPr="00D20175">
        <w:t>Add 40 µL/well of U2OS (P23H-Rhodopsin-Venus) to columns 22-23 and 40 µL/well of U2OS (Rhodopsin-Venus) to column 24</w:t>
      </w:r>
      <w:r w:rsidR="00E60EE3" w:rsidRPr="00D20175">
        <w:t xml:space="preserve">, </w:t>
      </w:r>
      <w:r w:rsidR="008E7926" w:rsidRPr="00D20175">
        <w:t>as</w:t>
      </w:r>
      <w:r w:rsidR="00E60EE3" w:rsidRPr="00D20175">
        <w:t xml:space="preserve"> controls</w:t>
      </w:r>
      <w:r w:rsidRPr="00D20175">
        <w:t>.</w:t>
      </w:r>
      <w:r w:rsidR="00BB38EC">
        <w:t xml:space="preserve"> </w:t>
      </w:r>
    </w:p>
    <w:p w14:paraId="6AC23804" w14:textId="77777777" w:rsidR="007C68BB" w:rsidRPr="00D20175" w:rsidRDefault="007C68BB" w:rsidP="007C68BB"/>
    <w:p w14:paraId="4BCA7E37" w14:textId="0247AFC9" w:rsidR="001B43C4" w:rsidRDefault="004C3216" w:rsidP="00491D53">
      <w:pPr>
        <w:pStyle w:val="af3"/>
        <w:numPr>
          <w:ilvl w:val="2"/>
          <w:numId w:val="29"/>
        </w:numPr>
      </w:pPr>
      <w:r w:rsidRPr="00D20175">
        <w:t xml:space="preserve">Centrifuge the plate at 300 </w:t>
      </w:r>
      <w:r w:rsidR="005F6AEC">
        <w:t>x</w:t>
      </w:r>
      <w:r w:rsidR="00F22B92" w:rsidRPr="00D20175">
        <w:t xml:space="preserve"> </w:t>
      </w:r>
      <w:r w:rsidRPr="00D20175">
        <w:t>g for 30 s to bring down all cells</w:t>
      </w:r>
      <w:r w:rsidR="00F60355" w:rsidRPr="00D20175">
        <w:t xml:space="preserve"> to the bottom of </w:t>
      </w:r>
      <w:r w:rsidR="00EB0193">
        <w:t xml:space="preserve">the 384-well </w:t>
      </w:r>
      <w:r w:rsidR="00F60355" w:rsidRPr="00D20175">
        <w:t>plate</w:t>
      </w:r>
      <w:r w:rsidRPr="00D20175">
        <w:t xml:space="preserve">. </w:t>
      </w:r>
    </w:p>
    <w:p w14:paraId="2DC3B43D" w14:textId="77777777" w:rsidR="007C68BB" w:rsidRPr="00D20175" w:rsidRDefault="007C68BB" w:rsidP="007C68BB"/>
    <w:p w14:paraId="7E9175AD" w14:textId="651FBA6A" w:rsidR="00687E49" w:rsidRDefault="00D37D2A" w:rsidP="007C68BB">
      <w:r>
        <w:t>Note:</w:t>
      </w:r>
      <w:r w:rsidR="00687E49" w:rsidRPr="00D20175">
        <w:t xml:space="preserve"> Avoid physical shock to the plate after cell</w:t>
      </w:r>
      <w:r w:rsidR="00EB0193">
        <w:t xml:space="preserve"> seeding</w:t>
      </w:r>
      <w:r w:rsidR="00687E49" w:rsidRPr="00D20175">
        <w:t xml:space="preserve">. </w:t>
      </w:r>
      <w:r w:rsidR="00EB0193">
        <w:t>Otherwise</w:t>
      </w:r>
      <w:r w:rsidR="002E023A">
        <w:t>,</w:t>
      </w:r>
      <w:r w:rsidR="00687E49" w:rsidRPr="00D20175">
        <w:t xml:space="preserve"> cells will be </w:t>
      </w:r>
      <w:r w:rsidR="00EB0193">
        <w:t>crushed</w:t>
      </w:r>
      <w:r w:rsidR="00687E49" w:rsidRPr="00D20175">
        <w:t xml:space="preserve"> to one corner of each well</w:t>
      </w:r>
      <w:r w:rsidR="002E023A">
        <w:t>,</w:t>
      </w:r>
      <w:r w:rsidR="00687E49" w:rsidRPr="00D20175">
        <w:t xml:space="preserve"> and </w:t>
      </w:r>
      <w:r w:rsidR="00EB0193">
        <w:t xml:space="preserve">the plate will </w:t>
      </w:r>
      <w:r w:rsidR="00687E49" w:rsidRPr="00D20175">
        <w:t>not</w:t>
      </w:r>
      <w:r w:rsidR="00EB0193">
        <w:t xml:space="preserve"> be</w:t>
      </w:r>
      <w:r w:rsidR="00687E49" w:rsidRPr="00D20175">
        <w:t xml:space="preserve"> suitable for high-content imaging.</w:t>
      </w:r>
    </w:p>
    <w:p w14:paraId="4A3DF491" w14:textId="77777777" w:rsidR="007C68BB" w:rsidRPr="00D20175" w:rsidRDefault="007C68BB" w:rsidP="007C68BB"/>
    <w:p w14:paraId="76A3EC88" w14:textId="70D6051D" w:rsidR="004C3216" w:rsidRDefault="004C3216" w:rsidP="00491D53">
      <w:pPr>
        <w:pStyle w:val="af3"/>
        <w:numPr>
          <w:ilvl w:val="2"/>
          <w:numId w:val="29"/>
        </w:numPr>
      </w:pPr>
      <w:r w:rsidRPr="00D20175">
        <w:t xml:space="preserve">Incubate the 384-well plate at 37 </w:t>
      </w:r>
      <w:r w:rsidR="005F6AEC">
        <w:t>°</w:t>
      </w:r>
      <w:r w:rsidRPr="00D20175">
        <w:t>C with 5% CO</w:t>
      </w:r>
      <w:r w:rsidRPr="00491D53">
        <w:rPr>
          <w:vertAlign w:val="subscript"/>
        </w:rPr>
        <w:t>2</w:t>
      </w:r>
      <w:r w:rsidRPr="00D20175">
        <w:t xml:space="preserve"> for </w:t>
      </w:r>
      <w:r w:rsidR="003462AE" w:rsidRPr="00D20175">
        <w:t>3</w:t>
      </w:r>
      <w:r w:rsidRPr="00D20175">
        <w:t xml:space="preserve"> h for </w:t>
      </w:r>
      <w:r w:rsidR="005F6AEC">
        <w:t xml:space="preserve">the </w:t>
      </w:r>
      <w:r w:rsidRPr="00D20175">
        <w:t>cells to attach to the bottom of the p</w:t>
      </w:r>
      <w:r w:rsidR="00E30911" w:rsidRPr="00D20175">
        <w:t>l</w:t>
      </w:r>
      <w:r w:rsidRPr="00D20175">
        <w:t>ate.</w:t>
      </w:r>
    </w:p>
    <w:p w14:paraId="258D76C1" w14:textId="77777777" w:rsidR="007C68BB" w:rsidRPr="00D20175" w:rsidRDefault="007C68BB" w:rsidP="007C68BB"/>
    <w:p w14:paraId="09B60868" w14:textId="3333BFA7" w:rsidR="004C3216" w:rsidRPr="00491D53" w:rsidRDefault="004C3216" w:rsidP="00491D53">
      <w:pPr>
        <w:pStyle w:val="af3"/>
        <w:numPr>
          <w:ilvl w:val="0"/>
          <w:numId w:val="29"/>
        </w:numPr>
        <w:rPr>
          <w:b/>
          <w:highlight w:val="yellow"/>
        </w:rPr>
      </w:pPr>
      <w:bookmarkStart w:id="1" w:name="_Hlk522214026"/>
      <w:r w:rsidRPr="00491D53">
        <w:rPr>
          <w:b/>
          <w:highlight w:val="yellow"/>
        </w:rPr>
        <w:t>Treat</w:t>
      </w:r>
      <w:r w:rsidR="00F344BB">
        <w:rPr>
          <w:b/>
          <w:highlight w:val="yellow"/>
        </w:rPr>
        <w:t>ing</w:t>
      </w:r>
      <w:r w:rsidRPr="00491D53">
        <w:rPr>
          <w:b/>
          <w:highlight w:val="yellow"/>
        </w:rPr>
        <w:t xml:space="preserve"> </w:t>
      </w:r>
      <w:r w:rsidR="005F6AEC">
        <w:rPr>
          <w:b/>
          <w:highlight w:val="yellow"/>
        </w:rPr>
        <w:t>the C</w:t>
      </w:r>
      <w:r w:rsidRPr="00491D53">
        <w:rPr>
          <w:b/>
          <w:highlight w:val="yellow"/>
        </w:rPr>
        <w:t xml:space="preserve">ells with </w:t>
      </w:r>
      <w:r w:rsidR="005F6AEC">
        <w:rPr>
          <w:b/>
          <w:highlight w:val="yellow"/>
        </w:rPr>
        <w:t>C</w:t>
      </w:r>
      <w:r w:rsidRPr="00491D53">
        <w:rPr>
          <w:b/>
          <w:highlight w:val="yellow"/>
        </w:rPr>
        <w:t>ompounds</w:t>
      </w:r>
    </w:p>
    <w:p w14:paraId="7FBDA51C" w14:textId="77777777" w:rsidR="007C68BB" w:rsidRPr="007468AC" w:rsidRDefault="007C68BB" w:rsidP="007C68BB">
      <w:pPr>
        <w:rPr>
          <w:b/>
          <w:highlight w:val="yellow"/>
        </w:rPr>
      </w:pPr>
    </w:p>
    <w:p w14:paraId="276D3FF2" w14:textId="61DCF732" w:rsidR="004C3216" w:rsidRPr="00491D53" w:rsidRDefault="004C3216" w:rsidP="00491D53">
      <w:pPr>
        <w:pStyle w:val="af3"/>
        <w:numPr>
          <w:ilvl w:val="1"/>
          <w:numId w:val="29"/>
        </w:numPr>
        <w:rPr>
          <w:color w:val="FF0000"/>
          <w:highlight w:val="yellow"/>
        </w:rPr>
      </w:pPr>
      <w:r w:rsidRPr="00491D53">
        <w:rPr>
          <w:highlight w:val="yellow"/>
        </w:rPr>
        <w:t>Generate</w:t>
      </w:r>
      <w:r w:rsidR="00EB0193" w:rsidRPr="00491D53">
        <w:rPr>
          <w:highlight w:val="yellow"/>
        </w:rPr>
        <w:t xml:space="preserve"> a</w:t>
      </w:r>
      <w:r w:rsidRPr="00491D53">
        <w:rPr>
          <w:highlight w:val="yellow"/>
        </w:rPr>
        <w:t xml:space="preserve"> plate map </w:t>
      </w:r>
      <w:r w:rsidR="00EB0193" w:rsidRPr="00491D53">
        <w:rPr>
          <w:highlight w:val="yellow"/>
        </w:rPr>
        <w:t>with</w:t>
      </w:r>
      <w:r w:rsidRPr="00491D53">
        <w:rPr>
          <w:highlight w:val="yellow"/>
        </w:rPr>
        <w:t xml:space="preserve"> treatment conditions as shown in </w:t>
      </w:r>
      <w:r w:rsidRPr="005F6AEC">
        <w:rPr>
          <w:b/>
          <w:highlight w:val="yellow"/>
        </w:rPr>
        <w:t>Figure 2</w:t>
      </w:r>
      <w:r w:rsidRPr="00491D53">
        <w:rPr>
          <w:highlight w:val="yellow"/>
        </w:rPr>
        <w:t>.</w:t>
      </w:r>
      <w:r w:rsidR="00BB38EC">
        <w:rPr>
          <w:highlight w:val="yellow"/>
        </w:rPr>
        <w:t xml:space="preserve"> </w:t>
      </w:r>
    </w:p>
    <w:p w14:paraId="6023A76A" w14:textId="77777777" w:rsidR="007C68BB" w:rsidRPr="00B82922" w:rsidRDefault="007C68BB" w:rsidP="007C68BB">
      <w:pPr>
        <w:rPr>
          <w:color w:val="FF0000"/>
          <w:highlight w:val="yellow"/>
        </w:rPr>
      </w:pPr>
    </w:p>
    <w:p w14:paraId="62980DB8" w14:textId="7ADE2E69" w:rsidR="00024F3D" w:rsidRDefault="004C3216" w:rsidP="00491D53">
      <w:pPr>
        <w:pStyle w:val="af3"/>
        <w:numPr>
          <w:ilvl w:val="1"/>
          <w:numId w:val="29"/>
        </w:numPr>
      </w:pPr>
      <w:r w:rsidRPr="00B82922">
        <w:t xml:space="preserve">Prepare 300 µL </w:t>
      </w:r>
      <w:r w:rsidR="005F6AEC">
        <w:t xml:space="preserve">of </w:t>
      </w:r>
      <w:r w:rsidR="00ED706A" w:rsidRPr="00B82922">
        <w:t>5</w:t>
      </w:r>
      <w:r w:rsidR="005F6AEC">
        <w:t>x</w:t>
      </w:r>
      <w:r w:rsidRPr="00B82922">
        <w:t xml:space="preserve"> working solutions of </w:t>
      </w:r>
      <w:r w:rsidR="000D41F7" w:rsidRPr="00B82922">
        <w:t xml:space="preserve">up to 15 compounds </w:t>
      </w:r>
      <w:r w:rsidR="00B82922">
        <w:t>in a 96-wel</w:t>
      </w:r>
      <w:r w:rsidR="005F6AEC">
        <w:t>l</w:t>
      </w:r>
      <w:r w:rsidR="00B82922">
        <w:t xml:space="preserve"> plate</w:t>
      </w:r>
      <w:r w:rsidR="00024F3D" w:rsidRPr="00B82922">
        <w:t>.</w:t>
      </w:r>
    </w:p>
    <w:p w14:paraId="08504118" w14:textId="77777777" w:rsidR="007C68BB" w:rsidRPr="00B82922" w:rsidRDefault="007C68BB" w:rsidP="007C68BB"/>
    <w:p w14:paraId="55E8EA2A" w14:textId="1199173B" w:rsidR="007C68BB" w:rsidRDefault="00024F3D" w:rsidP="00491D53">
      <w:pPr>
        <w:pStyle w:val="af3"/>
        <w:numPr>
          <w:ilvl w:val="2"/>
          <w:numId w:val="29"/>
        </w:numPr>
      </w:pPr>
      <w:r w:rsidRPr="00B82922">
        <w:t>Dilute cps 1 to 15 with the assay medium</w:t>
      </w:r>
      <w:r w:rsidR="00B82922">
        <w:t xml:space="preserve"> to five times of their </w:t>
      </w:r>
      <w:r w:rsidR="00EB0193">
        <w:t>final</w:t>
      </w:r>
      <w:r w:rsidR="00B82922">
        <w:t xml:space="preserve"> concentrations</w:t>
      </w:r>
      <w:r w:rsidR="00290B09">
        <w:t xml:space="preserve"> </w:t>
      </w:r>
      <w:r w:rsidR="004C3216" w:rsidRPr="00B82922">
        <w:t>in</w:t>
      </w:r>
      <w:r w:rsidRPr="00B82922">
        <w:t xml:space="preserve"> wells</w:t>
      </w:r>
      <w:r w:rsidR="004C3216" w:rsidRPr="00B82922">
        <w:t xml:space="preserve"> </w:t>
      </w:r>
      <w:r w:rsidRPr="00B82922">
        <w:t xml:space="preserve">A1 to G2 </w:t>
      </w:r>
      <w:r w:rsidR="004C3216" w:rsidRPr="00B82922">
        <w:t xml:space="preserve">of </w:t>
      </w:r>
      <w:r w:rsidR="005F6AEC">
        <w:t>the</w:t>
      </w:r>
      <w:r w:rsidR="004C3216" w:rsidRPr="00B82922">
        <w:t xml:space="preserve"> 96-well plate </w:t>
      </w:r>
      <w:r w:rsidR="00EB0193">
        <w:t>(</w:t>
      </w:r>
      <w:r w:rsidR="004C3216" w:rsidRPr="005F6AEC">
        <w:rPr>
          <w:b/>
        </w:rPr>
        <w:t>Figure 2</w:t>
      </w:r>
      <w:r w:rsidR="00ED706A" w:rsidRPr="005F6AEC">
        <w:rPr>
          <w:b/>
        </w:rPr>
        <w:t>A</w:t>
      </w:r>
      <w:r w:rsidR="00EB0193">
        <w:t>)</w:t>
      </w:r>
      <w:r w:rsidR="004C3216" w:rsidRPr="00B82922">
        <w:t xml:space="preserve">. Add 300 µL of assay medium in </w:t>
      </w:r>
      <w:r w:rsidRPr="00B82922">
        <w:t xml:space="preserve">well </w:t>
      </w:r>
      <w:r w:rsidR="004C3216" w:rsidRPr="00B82922">
        <w:t xml:space="preserve">H2. </w:t>
      </w:r>
    </w:p>
    <w:p w14:paraId="57DB3FD2" w14:textId="3217CB8F" w:rsidR="00024F3D" w:rsidRDefault="004C3216" w:rsidP="007C68BB">
      <w:r w:rsidRPr="00B82922">
        <w:t xml:space="preserve"> </w:t>
      </w:r>
    </w:p>
    <w:p w14:paraId="291B8242" w14:textId="38E0F8F5" w:rsidR="00290B09" w:rsidRDefault="00290B09" w:rsidP="007C68BB">
      <w:r>
        <w:t>Note</w:t>
      </w:r>
      <w:r w:rsidR="00D37D2A">
        <w:t>:</w:t>
      </w:r>
      <w:r>
        <w:t xml:space="preserve"> The final concentration of each compound </w:t>
      </w:r>
      <w:r w:rsidR="001525AE">
        <w:t>is</w:t>
      </w:r>
      <w:r>
        <w:t xml:space="preserve"> used at the most effective concentration for rescuing the transport of the P23H rhodopsin</w:t>
      </w:r>
      <w:r w:rsidR="00BD08A4">
        <w:t xml:space="preserve"> by the HTS</w:t>
      </w:r>
      <w:r w:rsidR="00BD08A4">
        <w:fldChar w:fldCharType="begin">
          <w:fldData xml:space="preserve">PEVuZE5vdGU+PENpdGU+PEF1dGhvcj5DaGVuPC9BdXRob3I+PFllYXI+MjAxNTwvWWVhcj48UmVj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yNTUzLTY3PC9w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</w:fldData>
        </w:fldChar>
      </w:r>
      <w:r w:rsidR="002B7F72">
        <w:instrText xml:space="preserve"> ADDIN EN.CITE </w:instrText>
      </w:r>
      <w:r w:rsidR="002B7F72">
        <w:fldChar w:fldCharType="begin">
          <w:fldData xml:space="preserve">PEVuZE5vdGU+PENpdGU+PEF1dGhvcj5DaGVuPC9BdXRob3I+PFllYXI+MjAxNTwvWWVhcj48UmVj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yNTUzLTY3PC9w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</w:fldData>
        </w:fldChar>
      </w:r>
      <w:r w:rsidR="002B7F72">
        <w:instrText xml:space="preserve"> ADDIN EN.CITE.DATA </w:instrText>
      </w:r>
      <w:r w:rsidR="002B7F72">
        <w:fldChar w:fldCharType="end"/>
      </w:r>
      <w:r w:rsidR="00BD08A4">
        <w:fldChar w:fldCharType="separate"/>
      </w:r>
      <w:hyperlink w:anchor="_ENREF_12" w:tooltip="Chen, 2015 #378" w:history="1">
        <w:r w:rsidR="002B7F72" w:rsidRPr="002B7F72">
          <w:rPr>
            <w:noProof/>
            <w:vertAlign w:val="superscript"/>
          </w:rPr>
          <w:t>12</w:t>
        </w:r>
      </w:hyperlink>
      <w:r w:rsidR="002B7F72" w:rsidRPr="002B7F72">
        <w:rPr>
          <w:noProof/>
          <w:vertAlign w:val="superscript"/>
        </w:rPr>
        <w:t>,</w:t>
      </w:r>
      <w:hyperlink w:anchor="_ENREF_13" w:tooltip="Chen, 2015 #505" w:history="1">
        <w:r w:rsidR="002B7F72" w:rsidRPr="002B7F72">
          <w:rPr>
            <w:noProof/>
            <w:vertAlign w:val="superscript"/>
          </w:rPr>
          <w:t>13</w:t>
        </w:r>
      </w:hyperlink>
      <w:r w:rsidR="00BD08A4">
        <w:fldChar w:fldCharType="end"/>
      </w:r>
      <w:r w:rsidR="00BD08A4">
        <w:t>.</w:t>
      </w:r>
      <w:r w:rsidR="00BB38EC">
        <w:t xml:space="preserve"> </w:t>
      </w:r>
    </w:p>
    <w:p w14:paraId="3EDFF9BD" w14:textId="77777777" w:rsidR="007C68BB" w:rsidRPr="00B82922" w:rsidRDefault="007C68BB" w:rsidP="007C68BB"/>
    <w:p w14:paraId="6155C051" w14:textId="35879396" w:rsidR="007C68BB" w:rsidRDefault="004C3216" w:rsidP="00491D53">
      <w:pPr>
        <w:pStyle w:val="af3"/>
        <w:numPr>
          <w:ilvl w:val="2"/>
          <w:numId w:val="29"/>
        </w:numPr>
      </w:pPr>
      <w:r w:rsidRPr="005F6AEC">
        <w:t xml:space="preserve">Add 100 µL per well of </w:t>
      </w:r>
      <w:r w:rsidR="003462AE" w:rsidRPr="005F6AEC">
        <w:t>2</w:t>
      </w:r>
      <w:r w:rsidRPr="005F6AEC">
        <w:t xml:space="preserve">% </w:t>
      </w:r>
      <w:r w:rsidR="005F6AEC" w:rsidRPr="005F6AEC">
        <w:t xml:space="preserve">dimethyl sulfoxide (DMSO) </w:t>
      </w:r>
      <w:r w:rsidRPr="005F6AEC">
        <w:t>and</w:t>
      </w:r>
      <w:r w:rsidRPr="00B82922">
        <w:t xml:space="preserve"> 25 µM 9-</w:t>
      </w:r>
      <w:r w:rsidRPr="00491D53">
        <w:rPr>
          <w:i/>
        </w:rPr>
        <w:t>cis</w:t>
      </w:r>
      <w:r w:rsidRPr="00B82922">
        <w:t>-retinal</w:t>
      </w:r>
      <w:r w:rsidR="001525AE">
        <w:t xml:space="preserve"> that are diluted in the assay medium</w:t>
      </w:r>
      <w:r w:rsidR="00024F3D" w:rsidRPr="00B82922">
        <w:t xml:space="preserve"> to columns 11 and 12</w:t>
      </w:r>
      <w:r w:rsidRPr="00B82922">
        <w:t>, respectively. Add 9-</w:t>
      </w:r>
      <w:r w:rsidRPr="00491D53">
        <w:rPr>
          <w:i/>
        </w:rPr>
        <w:t>cis</w:t>
      </w:r>
      <w:r w:rsidRPr="00B82922">
        <w:t xml:space="preserve">-retinal </w:t>
      </w:r>
      <w:r w:rsidR="007D1341" w:rsidRPr="00B82922">
        <w:t xml:space="preserve">in </w:t>
      </w:r>
      <w:r w:rsidRPr="00B82922">
        <w:t xml:space="preserve">dim light. </w:t>
      </w:r>
    </w:p>
    <w:p w14:paraId="253AE94D" w14:textId="2FB22C2E" w:rsidR="004C3216" w:rsidRPr="00B82922" w:rsidRDefault="004C3216" w:rsidP="007C68BB">
      <w:r w:rsidRPr="00B82922">
        <w:t xml:space="preserve"> </w:t>
      </w:r>
    </w:p>
    <w:p w14:paraId="0829194D" w14:textId="0C2AC89E" w:rsidR="00024F3D" w:rsidRPr="00491D53" w:rsidRDefault="004C3216" w:rsidP="00491D53">
      <w:pPr>
        <w:pStyle w:val="af3"/>
        <w:numPr>
          <w:ilvl w:val="1"/>
          <w:numId w:val="29"/>
        </w:numPr>
        <w:rPr>
          <w:highlight w:val="yellow"/>
        </w:rPr>
      </w:pPr>
      <w:r w:rsidRPr="00491D53">
        <w:rPr>
          <w:highlight w:val="yellow"/>
        </w:rPr>
        <w:t>Adding 10 µL</w:t>
      </w:r>
      <w:r w:rsidR="00ED706A" w:rsidRPr="00491D53">
        <w:rPr>
          <w:highlight w:val="yellow"/>
        </w:rPr>
        <w:t xml:space="preserve"> per well</w:t>
      </w:r>
      <w:r w:rsidRPr="00491D53">
        <w:rPr>
          <w:highlight w:val="yellow"/>
        </w:rPr>
        <w:t xml:space="preserve"> of 5</w:t>
      </w:r>
      <w:r w:rsidR="005F6AEC">
        <w:rPr>
          <w:highlight w:val="yellow"/>
        </w:rPr>
        <w:t>x</w:t>
      </w:r>
      <w:r w:rsidRPr="00491D53">
        <w:rPr>
          <w:highlight w:val="yellow"/>
        </w:rPr>
        <w:t xml:space="preserve"> working solution</w:t>
      </w:r>
      <w:r w:rsidR="00ED706A" w:rsidRPr="00491D53">
        <w:rPr>
          <w:highlight w:val="yellow"/>
        </w:rPr>
        <w:t>s</w:t>
      </w:r>
      <w:r w:rsidRPr="00491D53">
        <w:rPr>
          <w:highlight w:val="yellow"/>
        </w:rPr>
        <w:t xml:space="preserve"> to the 384-well plate cultured with </w:t>
      </w:r>
      <w:r w:rsidR="005F6AEC">
        <w:rPr>
          <w:highlight w:val="yellow"/>
        </w:rPr>
        <w:t xml:space="preserve">the </w:t>
      </w:r>
      <w:r w:rsidRPr="00491D53">
        <w:rPr>
          <w:highlight w:val="yellow"/>
        </w:rPr>
        <w:t>cells</w:t>
      </w:r>
      <w:r w:rsidR="00ED706A" w:rsidRPr="00491D53">
        <w:rPr>
          <w:highlight w:val="yellow"/>
        </w:rPr>
        <w:t xml:space="preserve"> (</w:t>
      </w:r>
      <w:r w:rsidR="00ED706A" w:rsidRPr="005F6AEC">
        <w:rPr>
          <w:b/>
          <w:highlight w:val="yellow"/>
        </w:rPr>
        <w:t>Figure 2B</w:t>
      </w:r>
      <w:r w:rsidR="00ED706A" w:rsidRPr="00491D53">
        <w:rPr>
          <w:highlight w:val="yellow"/>
        </w:rPr>
        <w:t>)</w:t>
      </w:r>
      <w:r w:rsidRPr="00491D53">
        <w:rPr>
          <w:highlight w:val="yellow"/>
        </w:rPr>
        <w:t xml:space="preserve">. </w:t>
      </w:r>
    </w:p>
    <w:p w14:paraId="538B98AB" w14:textId="77777777" w:rsidR="007C68BB" w:rsidRDefault="007C68BB" w:rsidP="007C68BB">
      <w:pPr>
        <w:rPr>
          <w:highlight w:val="yellow"/>
        </w:rPr>
      </w:pPr>
    </w:p>
    <w:p w14:paraId="417735D6" w14:textId="1EF2FC06" w:rsidR="00024F3D" w:rsidRPr="00491D53" w:rsidRDefault="00024F3D" w:rsidP="00491D53">
      <w:pPr>
        <w:pStyle w:val="af3"/>
        <w:numPr>
          <w:ilvl w:val="2"/>
          <w:numId w:val="29"/>
        </w:numPr>
        <w:rPr>
          <w:highlight w:val="yellow"/>
        </w:rPr>
      </w:pPr>
      <w:r w:rsidRPr="00491D53">
        <w:rPr>
          <w:highlight w:val="yellow"/>
        </w:rPr>
        <w:t>U</w:t>
      </w:r>
      <w:r w:rsidR="004C3216" w:rsidRPr="00491D53">
        <w:rPr>
          <w:highlight w:val="yellow"/>
        </w:rPr>
        <w:t>se a</w:t>
      </w:r>
      <w:r w:rsidR="001525AE" w:rsidRPr="00491D53">
        <w:rPr>
          <w:highlight w:val="yellow"/>
        </w:rPr>
        <w:t>n</w:t>
      </w:r>
      <w:r w:rsidR="004C3216" w:rsidRPr="00491D53">
        <w:rPr>
          <w:highlight w:val="yellow"/>
        </w:rPr>
        <w:t xml:space="preserve"> </w:t>
      </w:r>
      <w:r w:rsidR="001525AE" w:rsidRPr="00491D53">
        <w:rPr>
          <w:highlight w:val="yellow"/>
        </w:rPr>
        <w:t xml:space="preserve">electronic </w:t>
      </w:r>
      <w:r w:rsidR="004C3216" w:rsidRPr="00491D53">
        <w:rPr>
          <w:highlight w:val="yellow"/>
        </w:rPr>
        <w:t xml:space="preserve">multi-channel pipette to add </w:t>
      </w:r>
      <w:r w:rsidR="00ED706A" w:rsidRPr="00491D53">
        <w:rPr>
          <w:highlight w:val="yellow"/>
        </w:rPr>
        <w:t>compound</w:t>
      </w:r>
      <w:r w:rsidR="00B05BE7">
        <w:rPr>
          <w:highlight w:val="yellow"/>
        </w:rPr>
        <w:t>s</w:t>
      </w:r>
      <w:r w:rsidR="004C3216" w:rsidRPr="00491D53">
        <w:rPr>
          <w:highlight w:val="yellow"/>
        </w:rPr>
        <w:t xml:space="preserve"> 1,</w:t>
      </w:r>
      <w:r w:rsidR="005F6AEC">
        <w:rPr>
          <w:highlight w:val="yellow"/>
        </w:rPr>
        <w:t xml:space="preserve"> </w:t>
      </w:r>
      <w:r w:rsidR="004C3216" w:rsidRPr="00491D53">
        <w:rPr>
          <w:highlight w:val="yellow"/>
        </w:rPr>
        <w:t>3, 5,</w:t>
      </w:r>
      <w:r w:rsidR="005F6AEC">
        <w:rPr>
          <w:highlight w:val="yellow"/>
        </w:rPr>
        <w:t xml:space="preserve"> </w:t>
      </w:r>
      <w:r w:rsidR="004C3216" w:rsidRPr="00491D53">
        <w:rPr>
          <w:highlight w:val="yellow"/>
        </w:rPr>
        <w:t xml:space="preserve">7, 9, 11, 13, and 15 to rows A, C, E, G, I, K, M, and </w:t>
      </w:r>
      <w:r w:rsidR="001B47F0" w:rsidRPr="00491D53">
        <w:rPr>
          <w:highlight w:val="yellow"/>
        </w:rPr>
        <w:t xml:space="preserve">O </w:t>
      </w:r>
      <w:r w:rsidR="004C3216" w:rsidRPr="00491D53">
        <w:rPr>
          <w:highlight w:val="yellow"/>
        </w:rPr>
        <w:t>from column</w:t>
      </w:r>
      <w:r w:rsidR="00B05BE7">
        <w:rPr>
          <w:highlight w:val="yellow"/>
        </w:rPr>
        <w:t>s</w:t>
      </w:r>
      <w:r w:rsidR="004C3216" w:rsidRPr="00491D53">
        <w:rPr>
          <w:highlight w:val="yellow"/>
        </w:rPr>
        <w:t xml:space="preserve"> 1 to 21 (</w:t>
      </w:r>
      <w:r w:rsidR="004C3216" w:rsidRPr="005F6AEC">
        <w:rPr>
          <w:b/>
          <w:highlight w:val="yellow"/>
        </w:rPr>
        <w:t>Figure 2</w:t>
      </w:r>
      <w:r w:rsidR="004C3216" w:rsidRPr="00491D53">
        <w:rPr>
          <w:highlight w:val="yellow"/>
        </w:rPr>
        <w:t>).</w:t>
      </w:r>
      <w:r w:rsidR="00BB38EC">
        <w:rPr>
          <w:highlight w:val="yellow"/>
        </w:rPr>
        <w:t xml:space="preserve"> </w:t>
      </w:r>
      <w:r w:rsidR="00CB5E2A" w:rsidRPr="00491D53">
        <w:rPr>
          <w:highlight w:val="yellow"/>
        </w:rPr>
        <w:t>A</w:t>
      </w:r>
      <w:r w:rsidR="004C3216" w:rsidRPr="00491D53">
        <w:rPr>
          <w:highlight w:val="yellow"/>
        </w:rPr>
        <w:t xml:space="preserve">dd </w:t>
      </w:r>
      <w:r w:rsidR="00ED706A" w:rsidRPr="00491D53">
        <w:rPr>
          <w:highlight w:val="yellow"/>
        </w:rPr>
        <w:t>compound</w:t>
      </w:r>
      <w:r w:rsidR="00B05BE7">
        <w:rPr>
          <w:highlight w:val="yellow"/>
        </w:rPr>
        <w:t>s</w:t>
      </w:r>
      <w:r w:rsidR="004C3216" w:rsidRPr="00491D53">
        <w:rPr>
          <w:highlight w:val="yellow"/>
        </w:rPr>
        <w:t xml:space="preserve"> 2, 4, 6, 8, 10, 12, 14 and M to rows B, D, F, H, J, L, N, and P from column</w:t>
      </w:r>
      <w:r w:rsidR="00B05BE7">
        <w:rPr>
          <w:highlight w:val="yellow"/>
        </w:rPr>
        <w:t>s</w:t>
      </w:r>
      <w:r w:rsidR="004C3216" w:rsidRPr="00491D53">
        <w:rPr>
          <w:highlight w:val="yellow"/>
        </w:rPr>
        <w:t xml:space="preserve"> 1 to 21. </w:t>
      </w:r>
    </w:p>
    <w:p w14:paraId="0ECE2746" w14:textId="77777777" w:rsidR="007C68BB" w:rsidRDefault="007C68BB" w:rsidP="007C68BB">
      <w:pPr>
        <w:rPr>
          <w:highlight w:val="yellow"/>
        </w:rPr>
      </w:pPr>
    </w:p>
    <w:p w14:paraId="3DDCD1CA" w14:textId="29D6E1BD" w:rsidR="00024F3D" w:rsidRPr="00491D53" w:rsidRDefault="004C3216" w:rsidP="00491D53">
      <w:pPr>
        <w:pStyle w:val="af3"/>
        <w:numPr>
          <w:ilvl w:val="2"/>
          <w:numId w:val="29"/>
        </w:numPr>
        <w:rPr>
          <w:highlight w:val="yellow"/>
        </w:rPr>
      </w:pPr>
      <w:r w:rsidRPr="00491D53">
        <w:rPr>
          <w:highlight w:val="yellow"/>
        </w:rPr>
        <w:t xml:space="preserve">Add </w:t>
      </w:r>
      <w:r w:rsidR="00024F3D" w:rsidRPr="00491D53">
        <w:rPr>
          <w:highlight w:val="yellow"/>
        </w:rPr>
        <w:t>10 µL per well of 2% DMSO to c</w:t>
      </w:r>
      <w:r w:rsidRPr="00491D53">
        <w:rPr>
          <w:highlight w:val="yellow"/>
        </w:rPr>
        <w:t>olumns 22 and 24</w:t>
      </w:r>
      <w:r w:rsidR="00024F3D" w:rsidRPr="00491D53">
        <w:rPr>
          <w:highlight w:val="yellow"/>
        </w:rPr>
        <w:t>. Add</w:t>
      </w:r>
      <w:r w:rsidRPr="00491D53">
        <w:rPr>
          <w:highlight w:val="yellow"/>
        </w:rPr>
        <w:t xml:space="preserve"> 10 µL per well of 25 µM 9-</w:t>
      </w:r>
      <w:r w:rsidRPr="00491D53">
        <w:rPr>
          <w:i/>
          <w:highlight w:val="yellow"/>
        </w:rPr>
        <w:t>cis</w:t>
      </w:r>
      <w:r w:rsidRPr="00491D53">
        <w:rPr>
          <w:highlight w:val="yellow"/>
        </w:rPr>
        <w:t>-retinal</w:t>
      </w:r>
      <w:r w:rsidR="00024F3D" w:rsidRPr="00491D53">
        <w:rPr>
          <w:highlight w:val="yellow"/>
        </w:rPr>
        <w:t xml:space="preserve"> to column 23</w:t>
      </w:r>
      <w:r w:rsidRPr="00491D53">
        <w:rPr>
          <w:highlight w:val="yellow"/>
        </w:rPr>
        <w:t>.</w:t>
      </w:r>
      <w:r w:rsidR="00BB38EC">
        <w:rPr>
          <w:highlight w:val="yellow"/>
        </w:rPr>
        <w:t xml:space="preserve"> </w:t>
      </w:r>
    </w:p>
    <w:p w14:paraId="146FC0DF" w14:textId="77777777" w:rsidR="007C68BB" w:rsidRDefault="007C68BB" w:rsidP="007C68BB">
      <w:pPr>
        <w:rPr>
          <w:highlight w:val="yellow"/>
        </w:rPr>
      </w:pPr>
    </w:p>
    <w:p w14:paraId="17472BEE" w14:textId="0DE1E23B" w:rsidR="001C30B1" w:rsidRDefault="001C30B1" w:rsidP="007C68BB">
      <w:r w:rsidRPr="00687E49">
        <w:t>Note</w:t>
      </w:r>
      <w:r w:rsidR="00D37D2A">
        <w:t>:</w:t>
      </w:r>
      <w:r w:rsidRPr="00687E49">
        <w:t xml:space="preserve"> </w:t>
      </w:r>
      <w:r w:rsidR="001525AE" w:rsidRPr="00687E49">
        <w:t>DMSO</w:t>
      </w:r>
      <w:r w:rsidR="001525AE">
        <w:t xml:space="preserve"> is used</w:t>
      </w:r>
      <w:r w:rsidR="001525AE" w:rsidRPr="00687E49">
        <w:t xml:space="preserve"> as a vehicle control </w:t>
      </w:r>
      <w:r w:rsidR="001525AE">
        <w:t>b</w:t>
      </w:r>
      <w:r w:rsidRPr="00687E49">
        <w:t xml:space="preserve">ecause all the compounds </w:t>
      </w:r>
      <w:r w:rsidR="001525AE">
        <w:t>are</w:t>
      </w:r>
      <w:r w:rsidRPr="00687E49">
        <w:t xml:space="preserve"> </w:t>
      </w:r>
      <w:r w:rsidR="001525AE">
        <w:t xml:space="preserve">initially dissolved </w:t>
      </w:r>
      <w:r w:rsidRPr="00687E49">
        <w:t xml:space="preserve">in DMSO </w:t>
      </w:r>
      <w:r w:rsidR="001525AE">
        <w:t>as stocks</w:t>
      </w:r>
      <w:r w:rsidRPr="00687E49">
        <w:t xml:space="preserve">. Column 22 </w:t>
      </w:r>
      <w:r w:rsidR="00817B4C" w:rsidRPr="00687E49">
        <w:t>containing DMSO treated</w:t>
      </w:r>
      <w:r w:rsidRPr="00687E49">
        <w:t xml:space="preserve"> cells expressing </w:t>
      </w:r>
      <w:r w:rsidR="00817B4C" w:rsidRPr="00687E49">
        <w:t>the P23H rhodopsin</w:t>
      </w:r>
      <w:r w:rsidR="001525AE">
        <w:t xml:space="preserve"> is used</w:t>
      </w:r>
      <w:r w:rsidRPr="00687E49">
        <w:t xml:space="preserve"> </w:t>
      </w:r>
      <w:r w:rsidR="00817B4C" w:rsidRPr="00687E49">
        <w:t>as</w:t>
      </w:r>
      <w:r w:rsidRPr="00687E49">
        <w:t xml:space="preserve"> </w:t>
      </w:r>
      <w:r w:rsidR="00817B4C" w:rsidRPr="00687E49">
        <w:t xml:space="preserve">the </w:t>
      </w:r>
      <w:r w:rsidRPr="00687E49">
        <w:t>0% control. 9-</w:t>
      </w:r>
      <w:r w:rsidRPr="00687E49">
        <w:rPr>
          <w:i/>
        </w:rPr>
        <w:t>Cis</w:t>
      </w:r>
      <w:r w:rsidRPr="00687E49">
        <w:t xml:space="preserve">-retinal treated cells expressing the P23H rhodopsin </w:t>
      </w:r>
      <w:r w:rsidR="001525AE">
        <w:t>is</w:t>
      </w:r>
      <w:r w:rsidRPr="00687E49">
        <w:t xml:space="preserve"> used as </w:t>
      </w:r>
      <w:r w:rsidR="00817B4C" w:rsidRPr="00687E49">
        <w:t xml:space="preserve">the </w:t>
      </w:r>
      <w:r w:rsidRPr="00687E49">
        <w:t xml:space="preserve">100% control. </w:t>
      </w:r>
    </w:p>
    <w:p w14:paraId="65CB6093" w14:textId="77777777" w:rsidR="007C68BB" w:rsidRPr="00687E49" w:rsidRDefault="007C68BB" w:rsidP="007C68BB"/>
    <w:p w14:paraId="60150643" w14:textId="32531676" w:rsidR="004C3216" w:rsidRPr="00491D53" w:rsidRDefault="004C3216" w:rsidP="00491D53">
      <w:pPr>
        <w:pStyle w:val="af3"/>
        <w:numPr>
          <w:ilvl w:val="1"/>
          <w:numId w:val="29"/>
        </w:numPr>
        <w:rPr>
          <w:highlight w:val="yellow"/>
        </w:rPr>
      </w:pPr>
      <w:r w:rsidRPr="00491D53">
        <w:rPr>
          <w:highlight w:val="yellow"/>
        </w:rPr>
        <w:t xml:space="preserve">Cover the 384-well plate with </w:t>
      </w:r>
      <w:r w:rsidR="00DC5D74" w:rsidRPr="00491D53">
        <w:rPr>
          <w:highlight w:val="yellow"/>
        </w:rPr>
        <w:t xml:space="preserve">aluminum </w:t>
      </w:r>
      <w:r w:rsidRPr="00491D53">
        <w:rPr>
          <w:highlight w:val="yellow"/>
        </w:rPr>
        <w:t xml:space="preserve">foil and incubate the plate at 37 </w:t>
      </w:r>
      <w:r w:rsidR="00B05BE7">
        <w:rPr>
          <w:highlight w:val="yellow"/>
        </w:rPr>
        <w:t>°</w:t>
      </w:r>
      <w:r w:rsidRPr="00491D53">
        <w:rPr>
          <w:highlight w:val="yellow"/>
        </w:rPr>
        <w:t xml:space="preserve">C for 24 h. </w:t>
      </w:r>
    </w:p>
    <w:p w14:paraId="57A1A4D2" w14:textId="77777777" w:rsidR="007C68BB" w:rsidRPr="00C121E0" w:rsidRDefault="007C68BB" w:rsidP="007C68BB"/>
    <w:p w14:paraId="219E29A2" w14:textId="54C320D2" w:rsidR="004C3216" w:rsidRPr="00491D53" w:rsidRDefault="004C3216" w:rsidP="00491D53">
      <w:pPr>
        <w:pStyle w:val="af3"/>
        <w:numPr>
          <w:ilvl w:val="0"/>
          <w:numId w:val="29"/>
        </w:numPr>
        <w:rPr>
          <w:b/>
        </w:rPr>
      </w:pPr>
      <w:r w:rsidRPr="00491D53">
        <w:rPr>
          <w:b/>
          <w:highlight w:val="yellow"/>
        </w:rPr>
        <w:t>Immunostain</w:t>
      </w:r>
      <w:r w:rsidR="00F344BB">
        <w:rPr>
          <w:b/>
          <w:highlight w:val="yellow"/>
        </w:rPr>
        <w:t>ing</w:t>
      </w:r>
      <w:r w:rsidRPr="00491D53">
        <w:rPr>
          <w:b/>
          <w:highlight w:val="yellow"/>
        </w:rPr>
        <w:t xml:space="preserve"> without </w:t>
      </w:r>
      <w:r w:rsidR="00B05BE7" w:rsidRPr="00491D53">
        <w:rPr>
          <w:b/>
          <w:highlight w:val="yellow"/>
        </w:rPr>
        <w:t xml:space="preserve">Membrane Permeabilization </w:t>
      </w:r>
      <w:r w:rsidRPr="00491D53">
        <w:rPr>
          <w:b/>
          <w:highlight w:val="yellow"/>
        </w:rPr>
        <w:t xml:space="preserve">to </w:t>
      </w:r>
      <w:r w:rsidR="00B05BE7" w:rsidRPr="00491D53">
        <w:rPr>
          <w:b/>
          <w:highlight w:val="yellow"/>
        </w:rPr>
        <w:t xml:space="preserve">Stain Rhodopsin Protein </w:t>
      </w:r>
      <w:r w:rsidRPr="00491D53">
        <w:rPr>
          <w:b/>
          <w:highlight w:val="yellow"/>
        </w:rPr>
        <w:t xml:space="preserve">on the </w:t>
      </w:r>
      <w:r w:rsidR="00B05BE7" w:rsidRPr="00491D53">
        <w:rPr>
          <w:b/>
          <w:highlight w:val="yellow"/>
        </w:rPr>
        <w:t>Cell Surface</w:t>
      </w:r>
      <w:r w:rsidRPr="00491D53">
        <w:rPr>
          <w:b/>
          <w:highlight w:val="yellow"/>
        </w:rPr>
        <w:t>.</w:t>
      </w:r>
      <w:r w:rsidRPr="00491D53">
        <w:rPr>
          <w:b/>
        </w:rPr>
        <w:t xml:space="preserve"> </w:t>
      </w:r>
    </w:p>
    <w:p w14:paraId="23FFE2DA" w14:textId="77777777" w:rsidR="007C68BB" w:rsidRDefault="007C68BB" w:rsidP="007C68BB">
      <w:pPr>
        <w:rPr>
          <w:b/>
        </w:rPr>
      </w:pPr>
    </w:p>
    <w:p w14:paraId="73908230" w14:textId="348D81EE" w:rsidR="00146C50" w:rsidRDefault="00D37D2A" w:rsidP="007C68BB">
      <w:r>
        <w:t>Note</w:t>
      </w:r>
      <w:r w:rsidR="00146C50" w:rsidRPr="00C121E0">
        <w:t>: Avoid any detergent in the entire immunostaining process to keep cell membrane intact.</w:t>
      </w:r>
    </w:p>
    <w:p w14:paraId="1607D30A" w14:textId="77777777" w:rsidR="007C68BB" w:rsidRPr="00C121E0" w:rsidRDefault="007C68BB" w:rsidP="007C68BB">
      <w:pPr>
        <w:rPr>
          <w:b/>
        </w:rPr>
      </w:pPr>
    </w:p>
    <w:p w14:paraId="396B0399" w14:textId="33A5F70E" w:rsidR="00F344BB" w:rsidRDefault="004C3216" w:rsidP="00432256">
      <w:pPr>
        <w:pStyle w:val="af3"/>
        <w:numPr>
          <w:ilvl w:val="1"/>
          <w:numId w:val="29"/>
        </w:numPr>
      </w:pPr>
      <w:r w:rsidRPr="00440E05">
        <w:t>Prepare 4% paraformaldehyde (PFA)</w:t>
      </w:r>
      <w:r w:rsidR="00801916" w:rsidRPr="00440E05">
        <w:t xml:space="preserve"> by </w:t>
      </w:r>
      <w:r w:rsidR="00BD08A4">
        <w:t xml:space="preserve">diluting the </w:t>
      </w:r>
      <w:r w:rsidR="00801916" w:rsidRPr="00440E05">
        <w:t xml:space="preserve">16% PFA </w:t>
      </w:r>
      <w:r w:rsidR="002E3C81" w:rsidRPr="00440E05">
        <w:t xml:space="preserve">with PBS </w:t>
      </w:r>
      <w:r w:rsidR="00801916" w:rsidRPr="00440E05">
        <w:t>in a</w:t>
      </w:r>
      <w:r w:rsidR="00BD08A4">
        <w:t xml:space="preserve"> 1:4 volume ratio in a</w:t>
      </w:r>
      <w:r w:rsidR="00801916" w:rsidRPr="00440E05">
        <w:t xml:space="preserve"> chemical fume hood</w:t>
      </w:r>
      <w:r w:rsidRPr="00440E05">
        <w:t>.</w:t>
      </w:r>
      <w:r w:rsidR="00801916" w:rsidRPr="00440E05">
        <w:t xml:space="preserve"> </w:t>
      </w:r>
      <w:r w:rsidR="00571193">
        <w:t>Transfer the 4% PFA in a reagent reservoir.</w:t>
      </w:r>
    </w:p>
    <w:p w14:paraId="0103B50C" w14:textId="77777777" w:rsidR="00F344BB" w:rsidRDefault="00F344BB" w:rsidP="00F344BB">
      <w:pPr>
        <w:pStyle w:val="af3"/>
        <w:ind w:left="0"/>
      </w:pPr>
    </w:p>
    <w:p w14:paraId="6E9E2197" w14:textId="6F5560AF" w:rsidR="00432256" w:rsidRDefault="004C3216" w:rsidP="00432256">
      <w:pPr>
        <w:pStyle w:val="af3"/>
        <w:numPr>
          <w:ilvl w:val="1"/>
          <w:numId w:val="29"/>
        </w:numPr>
      </w:pPr>
      <w:r w:rsidRPr="00F344BB">
        <w:rPr>
          <w:highlight w:val="yellow"/>
        </w:rPr>
        <w:t>Take out the 384-well plate in a dark room with dim red light. Use a</w:t>
      </w:r>
      <w:r w:rsidR="00A379B1" w:rsidRPr="00F344BB">
        <w:rPr>
          <w:highlight w:val="yellow"/>
        </w:rPr>
        <w:t>n</w:t>
      </w:r>
      <w:r w:rsidRPr="00F344BB">
        <w:rPr>
          <w:highlight w:val="yellow"/>
        </w:rPr>
        <w:t xml:space="preserve"> 8-channel aspirator</w:t>
      </w:r>
      <w:r w:rsidR="001525AE" w:rsidRPr="00F344BB">
        <w:rPr>
          <w:highlight w:val="yellow"/>
        </w:rPr>
        <w:t xml:space="preserve"> connect</w:t>
      </w:r>
      <w:r w:rsidR="002E023A" w:rsidRPr="00F344BB">
        <w:rPr>
          <w:highlight w:val="yellow"/>
        </w:rPr>
        <w:t>ed</w:t>
      </w:r>
      <w:r w:rsidR="001525AE" w:rsidRPr="00F344BB">
        <w:rPr>
          <w:highlight w:val="yellow"/>
        </w:rPr>
        <w:t xml:space="preserve"> to a vacuum collection bottle</w:t>
      </w:r>
      <w:r w:rsidRPr="00F344BB">
        <w:rPr>
          <w:highlight w:val="yellow"/>
        </w:rPr>
        <w:t xml:space="preserve"> to gently aspirate </w:t>
      </w:r>
      <w:r w:rsidR="006B006A" w:rsidRPr="00F344BB">
        <w:rPr>
          <w:highlight w:val="yellow"/>
        </w:rPr>
        <w:t xml:space="preserve">the </w:t>
      </w:r>
      <w:r w:rsidRPr="00F344BB">
        <w:rPr>
          <w:highlight w:val="yellow"/>
        </w:rPr>
        <w:t>medium.</w:t>
      </w:r>
      <w:r w:rsidR="00CB5E2A" w:rsidRPr="00F344BB">
        <w:rPr>
          <w:highlight w:val="yellow"/>
        </w:rPr>
        <w:t xml:space="preserve"> </w:t>
      </w:r>
      <w:r w:rsidR="00F40D5A" w:rsidRPr="00F344BB">
        <w:rPr>
          <w:highlight w:val="yellow"/>
        </w:rPr>
        <w:t>Use a</w:t>
      </w:r>
      <w:r w:rsidR="00571193" w:rsidRPr="00F344BB">
        <w:rPr>
          <w:highlight w:val="yellow"/>
        </w:rPr>
        <w:t xml:space="preserve">n electronic </w:t>
      </w:r>
      <w:r w:rsidR="00F40D5A" w:rsidRPr="00F344BB">
        <w:rPr>
          <w:highlight w:val="yellow"/>
        </w:rPr>
        <w:t>multichannel pipette to a</w:t>
      </w:r>
      <w:r w:rsidR="00CB5E2A" w:rsidRPr="00F344BB">
        <w:rPr>
          <w:highlight w:val="yellow"/>
        </w:rPr>
        <w:t xml:space="preserve">dd 20 </w:t>
      </w:r>
      <w:r w:rsidR="00CB5E2A" w:rsidRPr="00F344BB">
        <w:rPr>
          <w:rFonts w:cstheme="minorHAnsi"/>
          <w:highlight w:val="yellow"/>
        </w:rPr>
        <w:t>µ</w:t>
      </w:r>
      <w:r w:rsidR="00CB5E2A" w:rsidRPr="00F344BB">
        <w:rPr>
          <w:highlight w:val="yellow"/>
        </w:rPr>
        <w:t xml:space="preserve">L per well of freshly prepared 4% PFA </w:t>
      </w:r>
      <w:r w:rsidR="00571193" w:rsidRPr="00F344BB">
        <w:rPr>
          <w:highlight w:val="yellow"/>
        </w:rPr>
        <w:t xml:space="preserve">to the entire 384-well plate and incubate </w:t>
      </w:r>
      <w:r w:rsidR="00CB5E2A" w:rsidRPr="00F344BB">
        <w:rPr>
          <w:highlight w:val="yellow"/>
        </w:rPr>
        <w:t>for 20 min at room temperature.</w:t>
      </w:r>
      <w:r w:rsidR="00432256" w:rsidRPr="00F344BB">
        <w:rPr>
          <w:highlight w:val="yellow"/>
        </w:rPr>
        <w:t xml:space="preserve"> </w:t>
      </w:r>
      <w:r w:rsidR="00432256" w:rsidRPr="00C121E0">
        <w:t xml:space="preserve">To avoid </w:t>
      </w:r>
      <w:r w:rsidR="00432256">
        <w:t>cell detachment</w:t>
      </w:r>
      <w:r w:rsidR="00432256" w:rsidRPr="00C121E0">
        <w:t xml:space="preserve">, always point the tips of the aspirator to the same side of each well </w:t>
      </w:r>
      <w:r w:rsidR="00432256">
        <w:t>during aspirations</w:t>
      </w:r>
      <w:r w:rsidR="00432256" w:rsidRPr="00C121E0">
        <w:t>. Do not touch the middle bottom</w:t>
      </w:r>
      <w:r w:rsidR="00432256">
        <w:t xml:space="preserve"> area</w:t>
      </w:r>
      <w:r w:rsidR="00432256" w:rsidRPr="00C121E0">
        <w:t xml:space="preserve"> of each well. When taking images, select fields to avoid the region touched by the aspirator. For incubations longer than 10 min, cover t</w:t>
      </w:r>
      <w:r w:rsidR="00432256">
        <w:t xml:space="preserve">he 384-well plate with its lid </w:t>
      </w:r>
      <w:r w:rsidR="00432256" w:rsidRPr="00C121E0">
        <w:t>to avoid evaporation.</w:t>
      </w:r>
    </w:p>
    <w:p w14:paraId="765CC6CD" w14:textId="77777777" w:rsidR="007C68BB" w:rsidRPr="00432256" w:rsidRDefault="007C68BB" w:rsidP="00432256">
      <w:pPr>
        <w:pStyle w:val="af3"/>
        <w:ind w:left="0"/>
        <w:rPr>
          <w:highlight w:val="yellow"/>
        </w:rPr>
      </w:pPr>
    </w:p>
    <w:p w14:paraId="403A9462" w14:textId="1F638298" w:rsidR="00146C50" w:rsidRDefault="00024F3D" w:rsidP="007C68BB">
      <w:r w:rsidRPr="00C121E0">
        <w:t xml:space="preserve">Note: Cells </w:t>
      </w:r>
      <w:r w:rsidR="001525AE">
        <w:t>are</w:t>
      </w:r>
      <w:r w:rsidRPr="00C121E0">
        <w:t xml:space="preserve"> fixed in a dark</w:t>
      </w:r>
      <w:r>
        <w:t xml:space="preserve"> </w:t>
      </w:r>
      <w:r w:rsidRPr="00C121E0">
        <w:t>room to avoid pho</w:t>
      </w:r>
      <w:r>
        <w:t>to</w:t>
      </w:r>
      <w:r w:rsidRPr="00C121E0">
        <w:t xml:space="preserve">bleaching of </w:t>
      </w:r>
      <w:r w:rsidR="00F40D5A">
        <w:t>the</w:t>
      </w:r>
      <w:r w:rsidRPr="00C121E0">
        <w:t xml:space="preserve"> regenerated isorhodopsin </w:t>
      </w:r>
      <w:r w:rsidR="00F40D5A">
        <w:t>that will</w:t>
      </w:r>
      <w:r w:rsidRPr="00C121E0">
        <w:t xml:space="preserve"> affect the result of the </w:t>
      </w:r>
      <w:r w:rsidR="00F40D5A">
        <w:t>100%</w:t>
      </w:r>
      <w:r w:rsidRPr="00C121E0">
        <w:t xml:space="preserve"> control. After </w:t>
      </w:r>
      <w:r w:rsidR="00F40D5A">
        <w:t>fixation</w:t>
      </w:r>
      <w:r w:rsidR="00DF5C66">
        <w:t>,</w:t>
      </w:r>
      <w:r w:rsidRPr="00C121E0">
        <w:t xml:space="preserve"> the 384-well plate can be taken out under normal light.</w:t>
      </w:r>
    </w:p>
    <w:p w14:paraId="572E3881" w14:textId="77777777" w:rsidR="007C68BB" w:rsidRPr="007468AC" w:rsidRDefault="007C68BB" w:rsidP="007C68BB">
      <w:pPr>
        <w:rPr>
          <w:highlight w:val="yellow"/>
        </w:rPr>
      </w:pPr>
    </w:p>
    <w:p w14:paraId="33C65CCF" w14:textId="6AE36799" w:rsidR="00CB5E2A" w:rsidRPr="00491D53" w:rsidRDefault="00CB5E2A" w:rsidP="00491D53">
      <w:pPr>
        <w:pStyle w:val="af3"/>
        <w:numPr>
          <w:ilvl w:val="1"/>
          <w:numId w:val="29"/>
        </w:numPr>
        <w:rPr>
          <w:highlight w:val="yellow"/>
        </w:rPr>
      </w:pPr>
      <w:r w:rsidRPr="00491D53">
        <w:rPr>
          <w:highlight w:val="yellow"/>
        </w:rPr>
        <w:t>Use a</w:t>
      </w:r>
      <w:r w:rsidR="00D37D2A" w:rsidRPr="00491D53">
        <w:rPr>
          <w:highlight w:val="yellow"/>
        </w:rPr>
        <w:t>n</w:t>
      </w:r>
      <w:r w:rsidRPr="00491D53">
        <w:rPr>
          <w:highlight w:val="yellow"/>
        </w:rPr>
        <w:t xml:space="preserve"> 8-channel aspirator to aspirate the </w:t>
      </w:r>
      <w:r w:rsidR="00F40D5A" w:rsidRPr="00491D53">
        <w:rPr>
          <w:highlight w:val="yellow"/>
        </w:rPr>
        <w:t>PFA</w:t>
      </w:r>
      <w:r w:rsidRPr="00491D53">
        <w:rPr>
          <w:highlight w:val="yellow"/>
        </w:rPr>
        <w:t xml:space="preserve"> in each well</w:t>
      </w:r>
      <w:r w:rsidR="00440E05" w:rsidRPr="00491D53">
        <w:rPr>
          <w:highlight w:val="yellow"/>
          <w:vertAlign w:val="superscript"/>
        </w:rPr>
        <w:t xml:space="preserve"> </w:t>
      </w:r>
      <w:r w:rsidRPr="00491D53">
        <w:rPr>
          <w:highlight w:val="yellow"/>
        </w:rPr>
        <w:t xml:space="preserve">and </w:t>
      </w:r>
      <w:r w:rsidR="00F40D5A" w:rsidRPr="00491D53">
        <w:rPr>
          <w:highlight w:val="yellow"/>
        </w:rPr>
        <w:t xml:space="preserve">use an electronic </w:t>
      </w:r>
      <w:r w:rsidRPr="00491D53">
        <w:rPr>
          <w:highlight w:val="yellow"/>
        </w:rPr>
        <w:t xml:space="preserve">multi-channel pipette to add 50 </w:t>
      </w:r>
      <w:proofErr w:type="spellStart"/>
      <w:r w:rsidRPr="00491D53">
        <w:rPr>
          <w:highlight w:val="yellow"/>
        </w:rPr>
        <w:t>μL</w:t>
      </w:r>
      <w:proofErr w:type="spellEnd"/>
      <w:r w:rsidRPr="00491D53">
        <w:rPr>
          <w:highlight w:val="yellow"/>
        </w:rPr>
        <w:t xml:space="preserve"> per well of PBS.</w:t>
      </w:r>
      <w:r w:rsidR="00440E05" w:rsidRPr="00491D53">
        <w:rPr>
          <w:highlight w:val="yellow"/>
        </w:rPr>
        <w:t xml:space="preserve"> Repeat two more times to</w:t>
      </w:r>
      <w:r w:rsidR="00F40D5A" w:rsidRPr="00491D53">
        <w:rPr>
          <w:highlight w:val="yellow"/>
        </w:rPr>
        <w:t xml:space="preserve"> perform three washes with PBS. </w:t>
      </w:r>
    </w:p>
    <w:p w14:paraId="4FC54E2D" w14:textId="77777777" w:rsidR="007C68BB" w:rsidRDefault="007C68BB" w:rsidP="007C68BB">
      <w:pPr>
        <w:rPr>
          <w:highlight w:val="yellow"/>
        </w:rPr>
      </w:pPr>
    </w:p>
    <w:p w14:paraId="2E2642B2" w14:textId="063333C1" w:rsidR="00440E05" w:rsidRDefault="00440E05" w:rsidP="007C68BB">
      <w:r w:rsidRPr="000E6388">
        <w:t xml:space="preserve">Caution: </w:t>
      </w:r>
      <w:r w:rsidR="00432256">
        <w:t>T</w:t>
      </w:r>
      <w:r w:rsidRPr="000E6388">
        <w:t xml:space="preserve">he waste liquid containing PFA </w:t>
      </w:r>
      <w:r w:rsidR="00F40D5A">
        <w:t>are</w:t>
      </w:r>
      <w:r w:rsidRPr="000E6388">
        <w:t xml:space="preserve"> collected in a capped bottle and </w:t>
      </w:r>
      <w:r w:rsidR="005E50F5">
        <w:t xml:space="preserve">is to be </w:t>
      </w:r>
      <w:r w:rsidRPr="000E6388">
        <w:t>dispose</w:t>
      </w:r>
      <w:r w:rsidR="005E50F5">
        <w:t>d of</w:t>
      </w:r>
      <w:r w:rsidRPr="000E6388">
        <w:t xml:space="preserve"> as </w:t>
      </w:r>
      <w:r w:rsidR="005E50F5">
        <w:t xml:space="preserve">a </w:t>
      </w:r>
      <w:r w:rsidRPr="000E6388">
        <w:t>hazardous chemical waste</w:t>
      </w:r>
      <w:r w:rsidR="00F40D5A">
        <w:t xml:space="preserve"> after the experiment</w:t>
      </w:r>
      <w:r w:rsidRPr="000E6388">
        <w:t xml:space="preserve">. </w:t>
      </w:r>
    </w:p>
    <w:p w14:paraId="539503D6" w14:textId="77777777" w:rsidR="007C68BB" w:rsidRPr="000E6388" w:rsidRDefault="007C68BB" w:rsidP="007C68BB"/>
    <w:p w14:paraId="28AF95F7" w14:textId="479AE061" w:rsidR="004C3216" w:rsidRPr="00491D53" w:rsidRDefault="00CB5E2A" w:rsidP="00491D53">
      <w:pPr>
        <w:pStyle w:val="af3"/>
        <w:numPr>
          <w:ilvl w:val="1"/>
          <w:numId w:val="29"/>
        </w:numPr>
        <w:rPr>
          <w:highlight w:val="yellow"/>
        </w:rPr>
      </w:pPr>
      <w:r w:rsidRPr="00491D53">
        <w:rPr>
          <w:highlight w:val="yellow"/>
        </w:rPr>
        <w:t xml:space="preserve">Block the cells by adding 20 </w:t>
      </w:r>
      <w:r w:rsidRPr="00491D53">
        <w:rPr>
          <w:rFonts w:cstheme="minorHAnsi"/>
          <w:highlight w:val="yellow"/>
        </w:rPr>
        <w:t>µ</w:t>
      </w:r>
      <w:r w:rsidRPr="00491D53">
        <w:rPr>
          <w:highlight w:val="yellow"/>
        </w:rPr>
        <w:t xml:space="preserve">L per well of 5% goat serum </w:t>
      </w:r>
      <w:r w:rsidR="00571193" w:rsidRPr="00491D53">
        <w:rPr>
          <w:highlight w:val="yellow"/>
        </w:rPr>
        <w:t xml:space="preserve">to the entire 384-well plate </w:t>
      </w:r>
      <w:r w:rsidRPr="00491D53">
        <w:rPr>
          <w:highlight w:val="yellow"/>
        </w:rPr>
        <w:t>and incubate at room temperature for 30 min.</w:t>
      </w:r>
    </w:p>
    <w:p w14:paraId="334D12A3" w14:textId="77777777" w:rsidR="007C68BB" w:rsidRPr="007468AC" w:rsidRDefault="007C68BB" w:rsidP="007C68BB">
      <w:pPr>
        <w:rPr>
          <w:highlight w:val="yellow"/>
        </w:rPr>
      </w:pPr>
    </w:p>
    <w:p w14:paraId="28B2FD85" w14:textId="2B87F9F3" w:rsidR="00DC5D74" w:rsidRPr="00491D53" w:rsidRDefault="004C3216" w:rsidP="00491D53">
      <w:pPr>
        <w:pStyle w:val="af3"/>
        <w:numPr>
          <w:ilvl w:val="1"/>
          <w:numId w:val="29"/>
        </w:numPr>
        <w:rPr>
          <w:highlight w:val="yellow"/>
        </w:rPr>
      </w:pPr>
      <w:r w:rsidRPr="00491D53">
        <w:rPr>
          <w:highlight w:val="yellow"/>
        </w:rPr>
        <w:t>Aspirate the 5% goat serum and add 15 µL per well of 20 µg mL</w:t>
      </w:r>
      <w:r w:rsidRPr="00491D53">
        <w:rPr>
          <w:highlight w:val="yellow"/>
          <w:vertAlign w:val="superscript"/>
        </w:rPr>
        <w:t>-1</w:t>
      </w:r>
      <w:r w:rsidRPr="00491D53">
        <w:rPr>
          <w:highlight w:val="yellow"/>
        </w:rPr>
        <w:t xml:space="preserve"> B6-30 anti-rhodopsin antibody in 1% goat serum to </w:t>
      </w:r>
      <w:r w:rsidR="008907DB" w:rsidRPr="00491D53">
        <w:rPr>
          <w:highlight w:val="yellow"/>
        </w:rPr>
        <w:t>rows A to O</w:t>
      </w:r>
      <w:r w:rsidRPr="00491D53">
        <w:rPr>
          <w:highlight w:val="yellow"/>
        </w:rPr>
        <w:t xml:space="preserve">. </w:t>
      </w:r>
      <w:r w:rsidR="00CB5E2A" w:rsidRPr="00491D53">
        <w:rPr>
          <w:highlight w:val="yellow"/>
        </w:rPr>
        <w:t>Add 15 µL per well of 1% goat serum to row P for the secondary antibody</w:t>
      </w:r>
      <w:r w:rsidR="00FC6DBB" w:rsidRPr="00491D53">
        <w:rPr>
          <w:highlight w:val="yellow"/>
        </w:rPr>
        <w:t>-</w:t>
      </w:r>
      <w:r w:rsidR="00CB5E2A" w:rsidRPr="00491D53">
        <w:rPr>
          <w:highlight w:val="yellow"/>
        </w:rPr>
        <w:t>only control group.</w:t>
      </w:r>
    </w:p>
    <w:p w14:paraId="0AA133CA" w14:textId="77777777" w:rsidR="007C68BB" w:rsidRDefault="007C68BB" w:rsidP="007C68BB">
      <w:pPr>
        <w:rPr>
          <w:highlight w:val="yellow"/>
        </w:rPr>
      </w:pPr>
    </w:p>
    <w:p w14:paraId="20585F4F" w14:textId="2D7550C7" w:rsidR="004C3216" w:rsidRPr="00491D53" w:rsidRDefault="004C3216" w:rsidP="00491D53">
      <w:pPr>
        <w:pStyle w:val="af3"/>
        <w:numPr>
          <w:ilvl w:val="1"/>
          <w:numId w:val="29"/>
        </w:numPr>
        <w:rPr>
          <w:highlight w:val="yellow"/>
        </w:rPr>
      </w:pPr>
      <w:r w:rsidRPr="00491D53">
        <w:rPr>
          <w:highlight w:val="yellow"/>
        </w:rPr>
        <w:t xml:space="preserve">Incubate the 384-well plate </w:t>
      </w:r>
      <w:r w:rsidR="0049063D" w:rsidRPr="00491D53">
        <w:rPr>
          <w:highlight w:val="yellow"/>
        </w:rPr>
        <w:t xml:space="preserve">at room temperature </w:t>
      </w:r>
      <w:r w:rsidR="00DC5D74" w:rsidRPr="00491D53">
        <w:rPr>
          <w:highlight w:val="yellow"/>
        </w:rPr>
        <w:t xml:space="preserve">for 90 min </w:t>
      </w:r>
      <w:r w:rsidRPr="00491D53">
        <w:rPr>
          <w:highlight w:val="yellow"/>
        </w:rPr>
        <w:t xml:space="preserve">or at 4 </w:t>
      </w:r>
      <w:r w:rsidR="00432256">
        <w:rPr>
          <w:highlight w:val="yellow"/>
        </w:rPr>
        <w:t>°</w:t>
      </w:r>
      <w:r w:rsidRPr="00491D53">
        <w:rPr>
          <w:highlight w:val="yellow"/>
        </w:rPr>
        <w:t>C</w:t>
      </w:r>
      <w:r w:rsidR="00DC5D74" w:rsidRPr="00491D53">
        <w:rPr>
          <w:highlight w:val="yellow"/>
        </w:rPr>
        <w:t xml:space="preserve"> overnight</w:t>
      </w:r>
      <w:r w:rsidRPr="00491D53">
        <w:rPr>
          <w:highlight w:val="yellow"/>
        </w:rPr>
        <w:t xml:space="preserve">. Cover the 384-well plate with </w:t>
      </w:r>
      <w:r w:rsidR="00DC5D74" w:rsidRPr="00491D53">
        <w:rPr>
          <w:highlight w:val="yellow"/>
        </w:rPr>
        <w:t xml:space="preserve">aluminum </w:t>
      </w:r>
      <w:r w:rsidRPr="00491D53">
        <w:rPr>
          <w:highlight w:val="yellow"/>
        </w:rPr>
        <w:t xml:space="preserve">foil to avoid photobleaching of the fluorophores. </w:t>
      </w:r>
    </w:p>
    <w:p w14:paraId="71C603DB" w14:textId="77777777" w:rsidR="007C68BB" w:rsidRPr="007468AC" w:rsidRDefault="007C68BB" w:rsidP="007C68BB">
      <w:pPr>
        <w:rPr>
          <w:highlight w:val="yellow"/>
        </w:rPr>
      </w:pPr>
    </w:p>
    <w:p w14:paraId="794D1F28" w14:textId="18C7A802" w:rsidR="004C3216" w:rsidRPr="00491D53" w:rsidRDefault="004C3216" w:rsidP="00491D53">
      <w:pPr>
        <w:pStyle w:val="af3"/>
        <w:numPr>
          <w:ilvl w:val="1"/>
          <w:numId w:val="29"/>
        </w:numPr>
        <w:rPr>
          <w:highlight w:val="yellow"/>
        </w:rPr>
      </w:pPr>
      <w:r w:rsidRPr="00491D53">
        <w:rPr>
          <w:highlight w:val="yellow"/>
        </w:rPr>
        <w:t>Wash the plate</w:t>
      </w:r>
      <w:r w:rsidR="007B7B37" w:rsidRPr="00491D53">
        <w:rPr>
          <w:highlight w:val="yellow"/>
        </w:rPr>
        <w:t xml:space="preserve"> 3 times</w:t>
      </w:r>
      <w:r w:rsidRPr="00491D53">
        <w:rPr>
          <w:highlight w:val="yellow"/>
        </w:rPr>
        <w:t xml:space="preserve"> with 50 </w:t>
      </w:r>
      <w:r w:rsidRPr="00491D53">
        <w:rPr>
          <w:rFonts w:cstheme="minorHAnsi"/>
          <w:highlight w:val="yellow"/>
        </w:rPr>
        <w:t>µ</w:t>
      </w:r>
      <w:r w:rsidRPr="00491D53">
        <w:rPr>
          <w:highlight w:val="yellow"/>
        </w:rPr>
        <w:t>L per well of PBS.</w:t>
      </w:r>
      <w:r w:rsidR="00CB5E2A" w:rsidRPr="00491D53">
        <w:rPr>
          <w:highlight w:val="yellow"/>
        </w:rPr>
        <w:t xml:space="preserve"> </w:t>
      </w:r>
    </w:p>
    <w:p w14:paraId="6EA16105" w14:textId="77777777" w:rsidR="007C68BB" w:rsidRPr="007468AC" w:rsidRDefault="007C68BB" w:rsidP="007C68BB">
      <w:pPr>
        <w:rPr>
          <w:highlight w:val="yellow"/>
        </w:rPr>
      </w:pPr>
    </w:p>
    <w:p w14:paraId="1EB129FC" w14:textId="13AB14F4" w:rsidR="004C3216" w:rsidRPr="00491D53" w:rsidRDefault="004C3216" w:rsidP="00491D53">
      <w:pPr>
        <w:pStyle w:val="af3"/>
        <w:numPr>
          <w:ilvl w:val="1"/>
          <w:numId w:val="29"/>
        </w:numPr>
        <w:rPr>
          <w:highlight w:val="yellow"/>
        </w:rPr>
      </w:pPr>
      <w:r w:rsidRPr="00491D53">
        <w:rPr>
          <w:highlight w:val="yellow"/>
        </w:rPr>
        <w:t>Aspirate PBS and add 15 µL per well of 5 µg mL</w:t>
      </w:r>
      <w:r w:rsidRPr="00491D53">
        <w:rPr>
          <w:highlight w:val="yellow"/>
          <w:vertAlign w:val="superscript"/>
        </w:rPr>
        <w:t>-1</w:t>
      </w:r>
      <w:r w:rsidRPr="00491D53">
        <w:rPr>
          <w:highlight w:val="yellow"/>
        </w:rPr>
        <w:t xml:space="preserve"> Cy3-conjugated goat anti-mouse IgG antibody. </w:t>
      </w:r>
      <w:r w:rsidR="00DC5D74" w:rsidRPr="00491D53">
        <w:rPr>
          <w:highlight w:val="yellow"/>
        </w:rPr>
        <w:t xml:space="preserve">Cover the </w:t>
      </w:r>
      <w:r w:rsidRPr="00491D53">
        <w:rPr>
          <w:highlight w:val="yellow"/>
        </w:rPr>
        <w:t>384-well plate</w:t>
      </w:r>
      <w:r w:rsidR="00DC5D74" w:rsidRPr="00491D53">
        <w:rPr>
          <w:highlight w:val="yellow"/>
        </w:rPr>
        <w:t xml:space="preserve"> with aluminum foil and incubate</w:t>
      </w:r>
      <w:r w:rsidRPr="00491D53">
        <w:rPr>
          <w:highlight w:val="yellow"/>
        </w:rPr>
        <w:t xml:space="preserve"> </w:t>
      </w:r>
      <w:r w:rsidR="0049063D" w:rsidRPr="00491D53">
        <w:rPr>
          <w:highlight w:val="yellow"/>
        </w:rPr>
        <w:t xml:space="preserve">at room temperature </w:t>
      </w:r>
      <w:r w:rsidR="00DC5D74" w:rsidRPr="00491D53">
        <w:rPr>
          <w:highlight w:val="yellow"/>
        </w:rPr>
        <w:t>for 1</w:t>
      </w:r>
      <w:r w:rsidR="00432256">
        <w:rPr>
          <w:highlight w:val="yellow"/>
        </w:rPr>
        <w:t xml:space="preserve"> </w:t>
      </w:r>
      <w:r w:rsidR="00DC5D74" w:rsidRPr="00491D53">
        <w:rPr>
          <w:highlight w:val="yellow"/>
        </w:rPr>
        <w:t xml:space="preserve">h </w:t>
      </w:r>
      <w:r w:rsidRPr="00491D53">
        <w:rPr>
          <w:highlight w:val="yellow"/>
        </w:rPr>
        <w:t xml:space="preserve">or at 4 </w:t>
      </w:r>
      <w:r w:rsidR="00432256">
        <w:rPr>
          <w:highlight w:val="yellow"/>
        </w:rPr>
        <w:t>°</w:t>
      </w:r>
      <w:r w:rsidRPr="00491D53">
        <w:rPr>
          <w:highlight w:val="yellow"/>
        </w:rPr>
        <w:t>C</w:t>
      </w:r>
      <w:r w:rsidR="00DC5D74" w:rsidRPr="00491D53">
        <w:rPr>
          <w:highlight w:val="yellow"/>
        </w:rPr>
        <w:t xml:space="preserve"> overnight</w:t>
      </w:r>
      <w:r w:rsidRPr="00491D53">
        <w:rPr>
          <w:highlight w:val="yellow"/>
        </w:rPr>
        <w:t xml:space="preserve">. </w:t>
      </w:r>
    </w:p>
    <w:p w14:paraId="42ADA417" w14:textId="77777777" w:rsidR="007C68BB" w:rsidRPr="007468AC" w:rsidRDefault="007C68BB" w:rsidP="007C68BB">
      <w:pPr>
        <w:rPr>
          <w:highlight w:val="yellow"/>
        </w:rPr>
      </w:pPr>
    </w:p>
    <w:p w14:paraId="769BD624" w14:textId="301EA0E9" w:rsidR="004C3216" w:rsidRPr="00491D53" w:rsidRDefault="004C3216" w:rsidP="00491D53">
      <w:pPr>
        <w:pStyle w:val="af3"/>
        <w:numPr>
          <w:ilvl w:val="1"/>
          <w:numId w:val="29"/>
        </w:numPr>
        <w:rPr>
          <w:highlight w:val="yellow"/>
        </w:rPr>
      </w:pPr>
      <w:r w:rsidRPr="00491D53">
        <w:rPr>
          <w:highlight w:val="yellow"/>
        </w:rPr>
        <w:t xml:space="preserve">Wash the plate </w:t>
      </w:r>
      <w:r w:rsidR="007B7B37" w:rsidRPr="00491D53">
        <w:rPr>
          <w:highlight w:val="yellow"/>
        </w:rPr>
        <w:t xml:space="preserve">3 times </w:t>
      </w:r>
      <w:r w:rsidRPr="00491D53">
        <w:rPr>
          <w:highlight w:val="yellow"/>
        </w:rPr>
        <w:t xml:space="preserve">with 50 </w:t>
      </w:r>
      <w:r w:rsidRPr="00491D53">
        <w:rPr>
          <w:rFonts w:cstheme="minorHAnsi"/>
          <w:highlight w:val="yellow"/>
        </w:rPr>
        <w:t>µ</w:t>
      </w:r>
      <w:r w:rsidRPr="00491D53">
        <w:rPr>
          <w:highlight w:val="yellow"/>
        </w:rPr>
        <w:t>L per well of PBS.</w:t>
      </w:r>
      <w:r w:rsidR="00CB5E2A" w:rsidRPr="00491D53">
        <w:rPr>
          <w:highlight w:val="yellow"/>
        </w:rPr>
        <w:t xml:space="preserve"> </w:t>
      </w:r>
      <w:r w:rsidRPr="00491D53">
        <w:rPr>
          <w:highlight w:val="yellow"/>
        </w:rPr>
        <w:t>Add 50 µL per well of PBS containing 1</w:t>
      </w:r>
      <w:r w:rsidR="003462AE" w:rsidRPr="00491D53">
        <w:rPr>
          <w:highlight w:val="yellow"/>
        </w:rPr>
        <w:t xml:space="preserve"> </w:t>
      </w:r>
      <w:r w:rsidRPr="00491D53">
        <w:rPr>
          <w:highlight w:val="yellow"/>
        </w:rPr>
        <w:t>µg</w:t>
      </w:r>
      <w:r w:rsidR="00571193" w:rsidRPr="00491D53">
        <w:rPr>
          <w:highlight w:val="yellow"/>
        </w:rPr>
        <w:t xml:space="preserve"> </w:t>
      </w:r>
      <w:r w:rsidRPr="00491D53">
        <w:rPr>
          <w:highlight w:val="yellow"/>
        </w:rPr>
        <w:t>mL</w:t>
      </w:r>
      <w:r w:rsidR="00571193" w:rsidRPr="00491D53">
        <w:rPr>
          <w:highlight w:val="yellow"/>
          <w:vertAlign w:val="superscript"/>
        </w:rPr>
        <w:t>-1</w:t>
      </w:r>
      <w:r w:rsidRPr="00491D53">
        <w:rPr>
          <w:highlight w:val="yellow"/>
        </w:rPr>
        <w:t xml:space="preserve"> Hoechst 33342 to stain nucle</w:t>
      </w:r>
      <w:r w:rsidR="0049063D" w:rsidRPr="00491D53">
        <w:rPr>
          <w:highlight w:val="yellow"/>
        </w:rPr>
        <w:t>i</w:t>
      </w:r>
      <w:r w:rsidRPr="00491D53">
        <w:rPr>
          <w:highlight w:val="yellow"/>
        </w:rPr>
        <w:t xml:space="preserve"> </w:t>
      </w:r>
      <w:r w:rsidR="0049063D" w:rsidRPr="00491D53">
        <w:rPr>
          <w:highlight w:val="yellow"/>
        </w:rPr>
        <w:t>at room temperature</w:t>
      </w:r>
      <w:r w:rsidR="006E0DCD" w:rsidRPr="00491D53">
        <w:rPr>
          <w:highlight w:val="yellow"/>
        </w:rPr>
        <w:t xml:space="preserve"> for 15 min</w:t>
      </w:r>
      <w:r w:rsidRPr="00491D53">
        <w:rPr>
          <w:highlight w:val="yellow"/>
        </w:rPr>
        <w:t>.</w:t>
      </w:r>
    </w:p>
    <w:p w14:paraId="7E6E95B2" w14:textId="77777777" w:rsidR="007C68BB" w:rsidRPr="007468AC" w:rsidRDefault="007C68BB" w:rsidP="007C68BB">
      <w:pPr>
        <w:rPr>
          <w:highlight w:val="yellow"/>
        </w:rPr>
      </w:pPr>
    </w:p>
    <w:p w14:paraId="22A9FAE6" w14:textId="47ADCE06" w:rsidR="007C68BB" w:rsidRPr="00491D53" w:rsidRDefault="004C3216" w:rsidP="00491D53">
      <w:pPr>
        <w:pStyle w:val="af3"/>
        <w:numPr>
          <w:ilvl w:val="1"/>
          <w:numId w:val="29"/>
        </w:numPr>
        <w:rPr>
          <w:highlight w:val="yellow"/>
        </w:rPr>
      </w:pPr>
      <w:r w:rsidRPr="00491D53">
        <w:rPr>
          <w:highlight w:val="yellow"/>
        </w:rPr>
        <w:t xml:space="preserve">Seal the 384-well plate with a transparent film </w:t>
      </w:r>
      <w:r w:rsidR="001B47F0" w:rsidRPr="00491D53">
        <w:rPr>
          <w:highlight w:val="yellow"/>
        </w:rPr>
        <w:t>be</w:t>
      </w:r>
      <w:r w:rsidRPr="00491D53">
        <w:rPr>
          <w:highlight w:val="yellow"/>
        </w:rPr>
        <w:t>for</w:t>
      </w:r>
      <w:r w:rsidR="001B47F0" w:rsidRPr="00491D53">
        <w:rPr>
          <w:highlight w:val="yellow"/>
        </w:rPr>
        <w:t>e</w:t>
      </w:r>
      <w:r w:rsidRPr="00491D53">
        <w:rPr>
          <w:highlight w:val="yellow"/>
        </w:rPr>
        <w:t xml:space="preserve"> imaging. </w:t>
      </w:r>
      <w:r w:rsidR="006E0DCD" w:rsidRPr="00491D53">
        <w:rPr>
          <w:highlight w:val="yellow"/>
        </w:rPr>
        <w:t>C</w:t>
      </w:r>
      <w:r w:rsidRPr="00491D53">
        <w:rPr>
          <w:highlight w:val="yellow"/>
        </w:rPr>
        <w:t xml:space="preserve">over the 384-well plate with aluminum foil and store at 4 </w:t>
      </w:r>
      <w:r w:rsidR="00432256">
        <w:rPr>
          <w:highlight w:val="yellow"/>
        </w:rPr>
        <w:t>°</w:t>
      </w:r>
      <w:r w:rsidRPr="00491D53">
        <w:rPr>
          <w:highlight w:val="yellow"/>
        </w:rPr>
        <w:t xml:space="preserve">C for up to a week </w:t>
      </w:r>
      <w:r w:rsidR="006E0DCD" w:rsidRPr="00491D53">
        <w:rPr>
          <w:highlight w:val="yellow"/>
        </w:rPr>
        <w:t xml:space="preserve">if </w:t>
      </w:r>
      <w:r w:rsidRPr="00491D53">
        <w:rPr>
          <w:highlight w:val="yellow"/>
        </w:rPr>
        <w:t>images are taken</w:t>
      </w:r>
      <w:r w:rsidR="006E0DCD" w:rsidRPr="00491D53">
        <w:rPr>
          <w:highlight w:val="yellow"/>
        </w:rPr>
        <w:t xml:space="preserve"> immediately</w:t>
      </w:r>
      <w:r w:rsidRPr="00491D53">
        <w:rPr>
          <w:highlight w:val="yellow"/>
        </w:rPr>
        <w:t>.</w:t>
      </w:r>
    </w:p>
    <w:p w14:paraId="537313FF" w14:textId="57AFECB8" w:rsidR="004C3216" w:rsidRPr="00C121E0" w:rsidRDefault="00BB38EC" w:rsidP="007C68BB">
      <w:r>
        <w:t xml:space="preserve"> </w:t>
      </w:r>
    </w:p>
    <w:p w14:paraId="00D2ED4A" w14:textId="1981438F" w:rsidR="004C3216" w:rsidRPr="00491D53" w:rsidRDefault="00835468" w:rsidP="00491D53">
      <w:pPr>
        <w:pStyle w:val="af3"/>
        <w:numPr>
          <w:ilvl w:val="0"/>
          <w:numId w:val="29"/>
        </w:numPr>
        <w:rPr>
          <w:b/>
          <w:highlight w:val="yellow"/>
          <w:vertAlign w:val="subscript"/>
        </w:rPr>
      </w:pPr>
      <w:r w:rsidRPr="00491D53">
        <w:rPr>
          <w:b/>
          <w:highlight w:val="yellow"/>
        </w:rPr>
        <w:t>Imaging</w:t>
      </w:r>
      <w:r w:rsidR="004C3216" w:rsidRPr="00491D53">
        <w:rPr>
          <w:b/>
          <w:highlight w:val="yellow"/>
          <w:vertAlign w:val="subscript"/>
        </w:rPr>
        <w:t>.</w:t>
      </w:r>
    </w:p>
    <w:p w14:paraId="7C58A3C9" w14:textId="77777777" w:rsidR="007C68BB" w:rsidRDefault="007C68BB" w:rsidP="007C68BB">
      <w:pPr>
        <w:rPr>
          <w:b/>
          <w:highlight w:val="yellow"/>
          <w:vertAlign w:val="subscript"/>
        </w:rPr>
      </w:pPr>
    </w:p>
    <w:p w14:paraId="1E823DB2" w14:textId="3CB2D1D8" w:rsidR="00EF1C6B" w:rsidRDefault="00EF1C6B" w:rsidP="007C68BB">
      <w:r w:rsidRPr="00C121E0">
        <w:t>Note</w:t>
      </w:r>
      <w:r w:rsidR="00314DF4">
        <w:t>:</w:t>
      </w:r>
      <w:r w:rsidRPr="00C121E0">
        <w:t xml:space="preserve"> This high-content imaging procedure is </w:t>
      </w:r>
      <w:r w:rsidR="00687E49">
        <w:t>adapted to</w:t>
      </w:r>
      <w:r w:rsidR="00985292">
        <w:t xml:space="preserve"> </w:t>
      </w:r>
      <w:r w:rsidRPr="00C121E0">
        <w:t xml:space="preserve">the imaging system listed in the </w:t>
      </w:r>
      <w:r w:rsidR="00432256" w:rsidRPr="00432256">
        <w:rPr>
          <w:b/>
        </w:rPr>
        <w:t xml:space="preserve">Table of </w:t>
      </w:r>
      <w:r w:rsidRPr="00432256">
        <w:rPr>
          <w:b/>
        </w:rPr>
        <w:t>Material</w:t>
      </w:r>
      <w:r w:rsidRPr="00C121E0">
        <w:t>. Procedure</w:t>
      </w:r>
      <w:r w:rsidR="00571193">
        <w:t>s</w:t>
      </w:r>
      <w:r w:rsidRPr="00C121E0">
        <w:t xml:space="preserve"> </w:t>
      </w:r>
      <w:r w:rsidR="0089343D">
        <w:t>can</w:t>
      </w:r>
      <w:r w:rsidRPr="00C121E0">
        <w:t xml:space="preserve"> be different if using other high-content imaging systems.</w:t>
      </w:r>
      <w:r w:rsidR="00BB38EC">
        <w:t xml:space="preserve"> </w:t>
      </w:r>
    </w:p>
    <w:p w14:paraId="44B6E800" w14:textId="77777777" w:rsidR="007C68BB" w:rsidRPr="007468AC" w:rsidRDefault="007C68BB" w:rsidP="007C68BB">
      <w:pPr>
        <w:rPr>
          <w:b/>
          <w:highlight w:val="yellow"/>
          <w:vertAlign w:val="subscript"/>
        </w:rPr>
      </w:pPr>
    </w:p>
    <w:p w14:paraId="36E5E695" w14:textId="48E1D5CA" w:rsidR="004C3216" w:rsidRPr="00491D53" w:rsidRDefault="00C715D2" w:rsidP="00491D53">
      <w:pPr>
        <w:pStyle w:val="af3"/>
        <w:numPr>
          <w:ilvl w:val="1"/>
          <w:numId w:val="29"/>
        </w:numPr>
        <w:rPr>
          <w:highlight w:val="yellow"/>
        </w:rPr>
      </w:pPr>
      <w:r w:rsidRPr="00491D53">
        <w:rPr>
          <w:highlight w:val="yellow"/>
        </w:rPr>
        <w:t>Remove the</w:t>
      </w:r>
      <w:r w:rsidR="0089343D" w:rsidRPr="00491D53">
        <w:rPr>
          <w:highlight w:val="yellow"/>
        </w:rPr>
        <w:t xml:space="preserve"> lid and </w:t>
      </w:r>
      <w:r w:rsidR="0054671A" w:rsidRPr="00491D53">
        <w:rPr>
          <w:highlight w:val="yellow"/>
        </w:rPr>
        <w:t xml:space="preserve">put the </w:t>
      </w:r>
      <w:r w:rsidR="0089343D" w:rsidRPr="00491D53">
        <w:rPr>
          <w:highlight w:val="yellow"/>
        </w:rPr>
        <w:t xml:space="preserve">384-well </w:t>
      </w:r>
      <w:r w:rsidR="0054671A" w:rsidRPr="00491D53">
        <w:rPr>
          <w:highlight w:val="yellow"/>
        </w:rPr>
        <w:t>plate</w:t>
      </w:r>
      <w:r w:rsidR="004C3216" w:rsidRPr="00491D53">
        <w:rPr>
          <w:highlight w:val="yellow"/>
        </w:rPr>
        <w:t xml:space="preserve"> into the high-content imager </w:t>
      </w:r>
      <w:r w:rsidR="0054671A" w:rsidRPr="00491D53">
        <w:rPr>
          <w:highlight w:val="yellow"/>
        </w:rPr>
        <w:t>with A1 positioned on the top left corner of the plate</w:t>
      </w:r>
      <w:r w:rsidR="004C3216" w:rsidRPr="00491D53">
        <w:rPr>
          <w:highlight w:val="yellow"/>
        </w:rPr>
        <w:t>.</w:t>
      </w:r>
    </w:p>
    <w:p w14:paraId="7DB92E78" w14:textId="77777777" w:rsidR="007C68BB" w:rsidRPr="007468AC" w:rsidRDefault="007C68BB" w:rsidP="007C68BB">
      <w:pPr>
        <w:rPr>
          <w:highlight w:val="yellow"/>
        </w:rPr>
      </w:pPr>
    </w:p>
    <w:p w14:paraId="2CCBAC89" w14:textId="2949FC7A" w:rsidR="004C3216" w:rsidRDefault="004C3216" w:rsidP="00491D53">
      <w:pPr>
        <w:pStyle w:val="af3"/>
        <w:numPr>
          <w:ilvl w:val="1"/>
          <w:numId w:val="29"/>
        </w:numPr>
      </w:pPr>
      <w:r w:rsidRPr="00491D53">
        <w:rPr>
          <w:highlight w:val="yellow"/>
        </w:rPr>
        <w:t>Open the image acquisition software</w:t>
      </w:r>
      <w:r w:rsidR="002114AF" w:rsidRPr="00491D53">
        <w:rPr>
          <w:highlight w:val="yellow"/>
        </w:rPr>
        <w:t xml:space="preserve"> </w:t>
      </w:r>
      <w:r w:rsidRPr="00491D53">
        <w:rPr>
          <w:highlight w:val="yellow"/>
        </w:rPr>
        <w:t>to set up parameters for image acquisition</w:t>
      </w:r>
      <w:r w:rsidR="00B43F09" w:rsidRPr="00491D53">
        <w:rPr>
          <w:highlight w:val="yellow"/>
        </w:rPr>
        <w:t>.</w:t>
      </w:r>
      <w:r w:rsidRPr="00C121E0">
        <w:t xml:space="preserve"> </w:t>
      </w:r>
    </w:p>
    <w:p w14:paraId="739E08B9" w14:textId="77777777" w:rsidR="007C68BB" w:rsidRPr="00C121E0" w:rsidRDefault="007C68BB" w:rsidP="007C68BB"/>
    <w:p w14:paraId="6D05AEF7" w14:textId="05F7C8E0" w:rsidR="00F64BD6" w:rsidRPr="00491D53" w:rsidRDefault="002114AF" w:rsidP="00491D53">
      <w:pPr>
        <w:pStyle w:val="af3"/>
        <w:numPr>
          <w:ilvl w:val="2"/>
          <w:numId w:val="29"/>
        </w:numPr>
        <w:rPr>
          <w:highlight w:val="yellow"/>
        </w:rPr>
      </w:pPr>
      <w:r w:rsidRPr="00491D53">
        <w:rPr>
          <w:highlight w:val="yellow"/>
        </w:rPr>
        <w:t>Open the Plate Acquisition Setup window</w:t>
      </w:r>
      <w:r w:rsidR="0049063D" w:rsidRPr="00491D53">
        <w:rPr>
          <w:highlight w:val="yellow"/>
        </w:rPr>
        <w:t xml:space="preserve"> </w:t>
      </w:r>
      <w:r w:rsidRPr="00491D53">
        <w:rPr>
          <w:highlight w:val="yellow"/>
        </w:rPr>
        <w:t xml:space="preserve">and create new setting or load </w:t>
      </w:r>
      <w:r w:rsidR="00985292" w:rsidRPr="00491D53">
        <w:rPr>
          <w:highlight w:val="yellow"/>
        </w:rPr>
        <w:t xml:space="preserve">an </w:t>
      </w:r>
      <w:r w:rsidRPr="00491D53">
        <w:rPr>
          <w:highlight w:val="yellow"/>
        </w:rPr>
        <w:t xml:space="preserve">existing </w:t>
      </w:r>
      <w:r w:rsidR="00985292" w:rsidRPr="00491D53">
        <w:rPr>
          <w:highlight w:val="yellow"/>
        </w:rPr>
        <w:t>se</w:t>
      </w:r>
      <w:r w:rsidR="0089343D" w:rsidRPr="00491D53">
        <w:rPr>
          <w:highlight w:val="yellow"/>
        </w:rPr>
        <w:t>t</w:t>
      </w:r>
      <w:r w:rsidR="00985292" w:rsidRPr="00491D53">
        <w:rPr>
          <w:highlight w:val="yellow"/>
        </w:rPr>
        <w:t xml:space="preserve">up </w:t>
      </w:r>
      <w:r w:rsidRPr="00491D53">
        <w:rPr>
          <w:highlight w:val="yellow"/>
        </w:rPr>
        <w:t xml:space="preserve">file. </w:t>
      </w:r>
    </w:p>
    <w:p w14:paraId="058B2859" w14:textId="77777777" w:rsidR="007C68BB" w:rsidRPr="000E6388" w:rsidRDefault="007C68BB" w:rsidP="007C68BB">
      <w:pPr>
        <w:rPr>
          <w:highlight w:val="yellow"/>
        </w:rPr>
      </w:pPr>
    </w:p>
    <w:p w14:paraId="4252A1C2" w14:textId="54176A31" w:rsidR="002114AF" w:rsidRPr="00491D53" w:rsidRDefault="00F64BD6" w:rsidP="00491D53">
      <w:pPr>
        <w:pStyle w:val="af3"/>
        <w:numPr>
          <w:ilvl w:val="2"/>
          <w:numId w:val="29"/>
        </w:numPr>
        <w:rPr>
          <w:highlight w:val="yellow"/>
        </w:rPr>
      </w:pPr>
      <w:r w:rsidRPr="00491D53">
        <w:rPr>
          <w:highlight w:val="yellow"/>
        </w:rPr>
        <w:t>Select the 20</w:t>
      </w:r>
      <w:r w:rsidR="0089343D" w:rsidRPr="00491D53">
        <w:rPr>
          <w:highlight w:val="yellow"/>
        </w:rPr>
        <w:t>X</w:t>
      </w:r>
      <w:r w:rsidRPr="00491D53">
        <w:rPr>
          <w:highlight w:val="yellow"/>
        </w:rPr>
        <w:t xml:space="preserve"> objective and set up pixel binning as 2 so the calibrated pixel size is 0.80 </w:t>
      </w:r>
      <w:r w:rsidR="00432256">
        <w:rPr>
          <w:highlight w:val="yellow"/>
        </w:rPr>
        <w:sym w:font="Symbol" w:char="F0B4"/>
      </w:r>
      <w:r w:rsidRPr="00491D53">
        <w:rPr>
          <w:highlight w:val="yellow"/>
        </w:rPr>
        <w:t xml:space="preserve"> 0.80 µm. Set the scan lines as 2000 and the image size (W X H) </w:t>
      </w:r>
      <w:r w:rsidR="0089343D" w:rsidRPr="00491D53">
        <w:rPr>
          <w:highlight w:val="yellow"/>
        </w:rPr>
        <w:t>as</w:t>
      </w:r>
      <w:r w:rsidRPr="00491D53">
        <w:rPr>
          <w:highlight w:val="yellow"/>
        </w:rPr>
        <w:t xml:space="preserve"> 1000 X 1000 pixels (800.00 </w:t>
      </w:r>
      <w:r w:rsidR="00432256">
        <w:rPr>
          <w:highlight w:val="yellow"/>
        </w:rPr>
        <w:sym w:font="Symbol" w:char="F0B4"/>
      </w:r>
      <w:r w:rsidRPr="00491D53">
        <w:rPr>
          <w:highlight w:val="yellow"/>
        </w:rPr>
        <w:t xml:space="preserve"> 800.00 µm) per site.</w:t>
      </w:r>
    </w:p>
    <w:p w14:paraId="23CF24A9" w14:textId="77777777" w:rsidR="007C68BB" w:rsidRPr="000E6388" w:rsidRDefault="007C68BB" w:rsidP="007C68BB">
      <w:pPr>
        <w:rPr>
          <w:highlight w:val="yellow"/>
        </w:rPr>
      </w:pPr>
    </w:p>
    <w:p w14:paraId="459E186A" w14:textId="67CDA37E" w:rsidR="00F64BD6" w:rsidRPr="00491D53" w:rsidRDefault="00F64BD6" w:rsidP="00491D53">
      <w:pPr>
        <w:pStyle w:val="af3"/>
        <w:numPr>
          <w:ilvl w:val="2"/>
          <w:numId w:val="29"/>
        </w:numPr>
        <w:rPr>
          <w:highlight w:val="yellow"/>
        </w:rPr>
      </w:pPr>
      <w:r w:rsidRPr="00491D53">
        <w:rPr>
          <w:highlight w:val="yellow"/>
        </w:rPr>
        <w:t xml:space="preserve">Select the plate type to be imaged. Use the </w:t>
      </w:r>
      <w:r w:rsidR="0089343D" w:rsidRPr="00491D53">
        <w:rPr>
          <w:highlight w:val="yellow"/>
        </w:rPr>
        <w:t>information</w:t>
      </w:r>
      <w:r w:rsidRPr="00491D53">
        <w:rPr>
          <w:highlight w:val="yellow"/>
        </w:rPr>
        <w:t xml:space="preserve"> provided by the manufacturer </w:t>
      </w:r>
      <w:r w:rsidR="0089343D" w:rsidRPr="00491D53">
        <w:rPr>
          <w:highlight w:val="yellow"/>
        </w:rPr>
        <w:t xml:space="preserve">of the 384-well plate </w:t>
      </w:r>
      <w:r w:rsidRPr="00491D53">
        <w:rPr>
          <w:highlight w:val="yellow"/>
        </w:rPr>
        <w:t>to fill in the plate dimensions.</w:t>
      </w:r>
    </w:p>
    <w:p w14:paraId="2EC8AFA0" w14:textId="77777777" w:rsidR="007C68BB" w:rsidRPr="00440E05" w:rsidRDefault="007C68BB" w:rsidP="007C68BB">
      <w:pPr>
        <w:rPr>
          <w:highlight w:val="yellow"/>
        </w:rPr>
      </w:pPr>
    </w:p>
    <w:p w14:paraId="0DF4305D" w14:textId="6E390353" w:rsidR="00BE705D" w:rsidRPr="00491D53" w:rsidRDefault="00985292" w:rsidP="00491D53">
      <w:pPr>
        <w:pStyle w:val="af3"/>
        <w:numPr>
          <w:ilvl w:val="2"/>
          <w:numId w:val="29"/>
        </w:numPr>
        <w:rPr>
          <w:highlight w:val="yellow"/>
        </w:rPr>
      </w:pPr>
      <w:r w:rsidRPr="00491D53">
        <w:rPr>
          <w:highlight w:val="yellow"/>
        </w:rPr>
        <w:t xml:space="preserve">Select </w:t>
      </w:r>
      <w:r w:rsidR="00432256">
        <w:rPr>
          <w:highlight w:val="yellow"/>
        </w:rPr>
        <w:t xml:space="preserve">the </w:t>
      </w:r>
      <w:r w:rsidRPr="00491D53">
        <w:rPr>
          <w:highlight w:val="yellow"/>
        </w:rPr>
        <w:t>wells to be imaged for the 384-well plate.</w:t>
      </w:r>
    </w:p>
    <w:p w14:paraId="70C36F7E" w14:textId="77777777" w:rsidR="007C68BB" w:rsidRPr="00440E05" w:rsidRDefault="007C68BB" w:rsidP="007C68BB"/>
    <w:p w14:paraId="4828D90F" w14:textId="2035BAE1" w:rsidR="00440E05" w:rsidRPr="00491D53" w:rsidRDefault="00BE79DC" w:rsidP="00491D53">
      <w:pPr>
        <w:pStyle w:val="af3"/>
        <w:numPr>
          <w:ilvl w:val="2"/>
          <w:numId w:val="29"/>
        </w:numPr>
        <w:rPr>
          <w:highlight w:val="yellow"/>
        </w:rPr>
      </w:pPr>
      <w:r w:rsidRPr="00491D53">
        <w:rPr>
          <w:highlight w:val="yellow"/>
        </w:rPr>
        <w:t xml:space="preserve">Select four sites to be imaged per well. Avoid the side of </w:t>
      </w:r>
      <w:r w:rsidR="00432256">
        <w:rPr>
          <w:highlight w:val="yellow"/>
        </w:rPr>
        <w:t xml:space="preserve">the </w:t>
      </w:r>
      <w:r w:rsidRPr="00491D53">
        <w:rPr>
          <w:highlight w:val="yellow"/>
        </w:rPr>
        <w:t>well touched by the aspiration tips.</w:t>
      </w:r>
    </w:p>
    <w:p w14:paraId="1AC7104C" w14:textId="77777777" w:rsidR="007C68BB" w:rsidRDefault="007C68BB" w:rsidP="007C68BB">
      <w:pPr>
        <w:rPr>
          <w:highlight w:val="yellow"/>
        </w:rPr>
      </w:pPr>
    </w:p>
    <w:p w14:paraId="780D1DAF" w14:textId="1AF12ED6" w:rsidR="007C68BB" w:rsidRPr="00491D53" w:rsidRDefault="00BE79DC" w:rsidP="00491D53">
      <w:pPr>
        <w:pStyle w:val="af3"/>
        <w:numPr>
          <w:ilvl w:val="2"/>
          <w:numId w:val="29"/>
        </w:numPr>
        <w:rPr>
          <w:highlight w:val="yellow"/>
        </w:rPr>
      </w:pPr>
      <w:r w:rsidRPr="00491D53">
        <w:rPr>
          <w:highlight w:val="yellow"/>
        </w:rPr>
        <w:t xml:space="preserve">Select excitation lasers as 405, 488 and 561 nm. Select emission filters for DAPI, FITC and Texas Red channels. Optimize the </w:t>
      </w:r>
      <w:r w:rsidR="00423F65" w:rsidRPr="00491D53">
        <w:rPr>
          <w:highlight w:val="yellow"/>
        </w:rPr>
        <w:t>laser power and g</w:t>
      </w:r>
      <w:r w:rsidRPr="00491D53">
        <w:rPr>
          <w:highlight w:val="yellow"/>
        </w:rPr>
        <w:t>ains</w:t>
      </w:r>
      <w:r w:rsidR="00423F65" w:rsidRPr="00491D53">
        <w:rPr>
          <w:highlight w:val="yellow"/>
        </w:rPr>
        <w:t xml:space="preserve"> </w:t>
      </w:r>
      <w:r w:rsidRPr="00491D53">
        <w:rPr>
          <w:highlight w:val="yellow"/>
        </w:rPr>
        <w:t xml:space="preserve">of each channel to ensure the </w:t>
      </w:r>
      <w:r w:rsidR="0089343D" w:rsidRPr="00491D53">
        <w:rPr>
          <w:highlight w:val="yellow"/>
        </w:rPr>
        <w:t xml:space="preserve">brightness of </w:t>
      </w:r>
      <w:r w:rsidRPr="00491D53">
        <w:rPr>
          <w:highlight w:val="yellow"/>
        </w:rPr>
        <w:t xml:space="preserve">images taken from the positive control </w:t>
      </w:r>
      <w:r w:rsidR="0089343D" w:rsidRPr="00491D53">
        <w:rPr>
          <w:highlight w:val="yellow"/>
        </w:rPr>
        <w:t>wells are</w:t>
      </w:r>
      <w:r w:rsidRPr="00491D53">
        <w:rPr>
          <w:highlight w:val="yellow"/>
        </w:rPr>
        <w:t xml:space="preserve"> less than the</w:t>
      </w:r>
      <w:r w:rsidR="00423F65" w:rsidRPr="00491D53">
        <w:rPr>
          <w:highlight w:val="yellow"/>
        </w:rPr>
        <w:t xml:space="preserve"> saturation threshold.</w:t>
      </w:r>
      <w:r w:rsidR="00BB38EC">
        <w:rPr>
          <w:highlight w:val="yellow"/>
        </w:rPr>
        <w:t xml:space="preserve"> </w:t>
      </w:r>
    </w:p>
    <w:p w14:paraId="5EDFE5EB" w14:textId="7EF78097" w:rsidR="00BE705D" w:rsidRPr="000E6388" w:rsidRDefault="00BE79DC" w:rsidP="007C68BB">
      <w:pPr>
        <w:rPr>
          <w:highlight w:val="yellow"/>
        </w:rPr>
      </w:pPr>
      <w:r w:rsidRPr="000E6388">
        <w:rPr>
          <w:highlight w:val="yellow"/>
        </w:rPr>
        <w:t xml:space="preserve"> </w:t>
      </w:r>
    </w:p>
    <w:p w14:paraId="3E9378A1" w14:textId="43878DA6" w:rsidR="002D6058" w:rsidRPr="00491D53" w:rsidRDefault="00423F65" w:rsidP="00491D53">
      <w:pPr>
        <w:pStyle w:val="af3"/>
        <w:numPr>
          <w:ilvl w:val="2"/>
          <w:numId w:val="29"/>
        </w:numPr>
        <w:rPr>
          <w:highlight w:val="yellow"/>
        </w:rPr>
      </w:pPr>
      <w:r w:rsidRPr="00491D53">
        <w:rPr>
          <w:highlight w:val="yellow"/>
        </w:rPr>
        <w:t xml:space="preserve">Select </w:t>
      </w:r>
      <w:r w:rsidR="0089343D" w:rsidRPr="00491D53">
        <w:rPr>
          <w:highlight w:val="yellow"/>
        </w:rPr>
        <w:t xml:space="preserve">well-to-well focus for </w:t>
      </w:r>
      <w:r w:rsidRPr="00491D53">
        <w:rPr>
          <w:highlight w:val="yellow"/>
        </w:rPr>
        <w:t xml:space="preserve">autofocus. Select </w:t>
      </w:r>
      <w:r w:rsidR="0089343D" w:rsidRPr="00491D53">
        <w:rPr>
          <w:highlight w:val="yellow"/>
        </w:rPr>
        <w:t>the f</w:t>
      </w:r>
      <w:r w:rsidRPr="00491D53">
        <w:rPr>
          <w:highlight w:val="yellow"/>
        </w:rPr>
        <w:t xml:space="preserve">irst well acquired as </w:t>
      </w:r>
      <w:r w:rsidR="007276E3" w:rsidRPr="00491D53">
        <w:rPr>
          <w:highlight w:val="yellow"/>
        </w:rPr>
        <w:t xml:space="preserve">the </w:t>
      </w:r>
      <w:r w:rsidRPr="00491D53">
        <w:rPr>
          <w:highlight w:val="yellow"/>
        </w:rPr>
        <w:t>initial well for finding sample</w:t>
      </w:r>
      <w:r w:rsidR="007276E3" w:rsidRPr="00491D53">
        <w:rPr>
          <w:highlight w:val="yellow"/>
        </w:rPr>
        <w:t>s</w:t>
      </w:r>
      <w:r w:rsidRPr="00491D53">
        <w:rPr>
          <w:highlight w:val="yellow"/>
        </w:rPr>
        <w:t xml:space="preserve">. Set </w:t>
      </w:r>
      <w:r w:rsidR="0089343D" w:rsidRPr="00491D53">
        <w:rPr>
          <w:highlight w:val="yellow"/>
        </w:rPr>
        <w:t>s</w:t>
      </w:r>
      <w:r w:rsidRPr="00491D53">
        <w:rPr>
          <w:highlight w:val="yellow"/>
        </w:rPr>
        <w:t xml:space="preserve">ite </w:t>
      </w:r>
      <w:r w:rsidR="0089343D" w:rsidRPr="00491D53">
        <w:rPr>
          <w:highlight w:val="yellow"/>
        </w:rPr>
        <w:t>a</w:t>
      </w:r>
      <w:r w:rsidRPr="00491D53">
        <w:rPr>
          <w:highlight w:val="yellow"/>
        </w:rPr>
        <w:t>utofocus to all sites</w:t>
      </w:r>
      <w:r w:rsidR="00DE072B" w:rsidRPr="00491D53">
        <w:rPr>
          <w:highlight w:val="yellow"/>
        </w:rPr>
        <w:t>.</w:t>
      </w:r>
    </w:p>
    <w:p w14:paraId="09E565F0" w14:textId="77777777" w:rsidR="007C68BB" w:rsidRPr="00440E05" w:rsidRDefault="007C68BB" w:rsidP="007C68BB">
      <w:pPr>
        <w:rPr>
          <w:highlight w:val="yellow"/>
        </w:rPr>
      </w:pPr>
    </w:p>
    <w:p w14:paraId="62EA97B2" w14:textId="4965C05E" w:rsidR="00D33F3E" w:rsidRDefault="003F4FB2" w:rsidP="00491D53">
      <w:pPr>
        <w:pStyle w:val="af3"/>
        <w:numPr>
          <w:ilvl w:val="2"/>
          <w:numId w:val="29"/>
        </w:numPr>
      </w:pPr>
      <w:r w:rsidRPr="00491D53">
        <w:rPr>
          <w:highlight w:val="yellow"/>
        </w:rPr>
        <w:t>Select four averages per line for each channel. Optimize the Z-offset value for each channel.</w:t>
      </w:r>
      <w:r w:rsidRPr="00440E05">
        <w:t xml:space="preserve"> </w:t>
      </w:r>
    </w:p>
    <w:p w14:paraId="5969F635" w14:textId="77777777" w:rsidR="007C68BB" w:rsidRPr="00440E05" w:rsidRDefault="007C68BB" w:rsidP="007C68BB"/>
    <w:p w14:paraId="2D263D2E" w14:textId="1FA5E82E" w:rsidR="006E0DCD" w:rsidRPr="00491D53" w:rsidRDefault="004C3216" w:rsidP="00491D53">
      <w:pPr>
        <w:pStyle w:val="af3"/>
        <w:numPr>
          <w:ilvl w:val="2"/>
          <w:numId w:val="29"/>
        </w:numPr>
        <w:rPr>
          <w:highlight w:val="yellow"/>
        </w:rPr>
      </w:pPr>
      <w:r w:rsidRPr="00491D53">
        <w:rPr>
          <w:highlight w:val="yellow"/>
        </w:rPr>
        <w:t xml:space="preserve">Test 2-3 wells at </w:t>
      </w:r>
      <w:r w:rsidR="00432256">
        <w:rPr>
          <w:highlight w:val="yellow"/>
        </w:rPr>
        <w:t xml:space="preserve">the </w:t>
      </w:r>
      <w:r w:rsidRPr="00491D53">
        <w:rPr>
          <w:highlight w:val="yellow"/>
        </w:rPr>
        <w:t xml:space="preserve">diagonal </w:t>
      </w:r>
      <w:r w:rsidR="00082F9F" w:rsidRPr="00491D53">
        <w:rPr>
          <w:highlight w:val="yellow"/>
        </w:rPr>
        <w:t>corners</w:t>
      </w:r>
      <w:r w:rsidRPr="00491D53">
        <w:rPr>
          <w:highlight w:val="yellow"/>
        </w:rPr>
        <w:t xml:space="preserve"> of the 384 well plate to make sure</w:t>
      </w:r>
      <w:r w:rsidR="00432256">
        <w:rPr>
          <w:highlight w:val="yellow"/>
        </w:rPr>
        <w:t xml:space="preserve"> the</w:t>
      </w:r>
      <w:r w:rsidRPr="00491D53">
        <w:rPr>
          <w:highlight w:val="yellow"/>
        </w:rPr>
        <w:t xml:space="preserve"> images are on focus for all tested wells, images from all sites per well </w:t>
      </w:r>
      <w:r w:rsidR="007468AC" w:rsidRPr="00491D53">
        <w:rPr>
          <w:highlight w:val="yellow"/>
        </w:rPr>
        <w:t>ha</w:t>
      </w:r>
      <w:r w:rsidR="007276E3" w:rsidRPr="00491D53">
        <w:rPr>
          <w:highlight w:val="yellow"/>
        </w:rPr>
        <w:t>ve</w:t>
      </w:r>
      <w:r w:rsidR="007468AC" w:rsidRPr="00491D53">
        <w:rPr>
          <w:highlight w:val="yellow"/>
        </w:rPr>
        <w:t xml:space="preserve"> cells with more than 40% confluence</w:t>
      </w:r>
      <w:r w:rsidRPr="00491D53">
        <w:rPr>
          <w:highlight w:val="yellow"/>
        </w:rPr>
        <w:t xml:space="preserve">, and fluorescence intensities of all channels are about half saturated in the 100% control wells. </w:t>
      </w:r>
    </w:p>
    <w:p w14:paraId="3D704E51" w14:textId="77777777" w:rsidR="007C68BB" w:rsidRDefault="007C68BB" w:rsidP="007C68BB">
      <w:pPr>
        <w:rPr>
          <w:highlight w:val="yellow"/>
        </w:rPr>
      </w:pPr>
    </w:p>
    <w:p w14:paraId="4271D239" w14:textId="3F2886BA" w:rsidR="004C3216" w:rsidRPr="00491D53" w:rsidRDefault="004C3216" w:rsidP="00491D53">
      <w:pPr>
        <w:pStyle w:val="af3"/>
        <w:numPr>
          <w:ilvl w:val="2"/>
          <w:numId w:val="29"/>
        </w:numPr>
        <w:rPr>
          <w:highlight w:val="yellow"/>
        </w:rPr>
      </w:pPr>
      <w:r w:rsidRPr="00491D53">
        <w:rPr>
          <w:highlight w:val="yellow"/>
        </w:rPr>
        <w:t>Save the image acquisition method.</w:t>
      </w:r>
    </w:p>
    <w:p w14:paraId="3404C75B" w14:textId="77777777" w:rsidR="007C68BB" w:rsidRPr="000577B2" w:rsidRDefault="007C68BB" w:rsidP="007C68BB">
      <w:pPr>
        <w:rPr>
          <w:highlight w:val="yellow"/>
        </w:rPr>
      </w:pPr>
    </w:p>
    <w:p w14:paraId="239AAA47" w14:textId="1EB8E7CA" w:rsidR="004C3216" w:rsidRPr="00491D53" w:rsidRDefault="004C3216" w:rsidP="00491D53">
      <w:pPr>
        <w:pStyle w:val="af3"/>
        <w:numPr>
          <w:ilvl w:val="1"/>
          <w:numId w:val="29"/>
        </w:numPr>
        <w:rPr>
          <w:highlight w:val="yellow"/>
        </w:rPr>
      </w:pPr>
      <w:r w:rsidRPr="00491D53">
        <w:rPr>
          <w:highlight w:val="yellow"/>
        </w:rPr>
        <w:t>Run the entire plate. Watch the imager until it finish</w:t>
      </w:r>
      <w:r w:rsidR="00082F9F" w:rsidRPr="00491D53">
        <w:rPr>
          <w:highlight w:val="yellow"/>
        </w:rPr>
        <w:t>es</w:t>
      </w:r>
      <w:r w:rsidRPr="00491D53">
        <w:rPr>
          <w:highlight w:val="yellow"/>
        </w:rPr>
        <w:t xml:space="preserve"> capturing images from the first column of the plate to double</w:t>
      </w:r>
      <w:r w:rsidR="00DC1D08" w:rsidRPr="00491D53">
        <w:rPr>
          <w:highlight w:val="yellow"/>
        </w:rPr>
        <w:t>-</w:t>
      </w:r>
      <w:r w:rsidRPr="00491D53">
        <w:rPr>
          <w:highlight w:val="yellow"/>
        </w:rPr>
        <w:t>check the image qualit</w:t>
      </w:r>
      <w:r w:rsidR="00DC1D08" w:rsidRPr="00491D53">
        <w:rPr>
          <w:highlight w:val="yellow"/>
        </w:rPr>
        <w:t>y</w:t>
      </w:r>
      <w:r w:rsidRPr="00491D53">
        <w:rPr>
          <w:highlight w:val="yellow"/>
        </w:rPr>
        <w:t xml:space="preserve"> before leaving the imager. Take the 384-well plate out and store at 4 </w:t>
      </w:r>
      <w:r w:rsidR="00432256">
        <w:rPr>
          <w:highlight w:val="yellow"/>
        </w:rPr>
        <w:t>°</w:t>
      </w:r>
      <w:r w:rsidRPr="00491D53">
        <w:rPr>
          <w:highlight w:val="yellow"/>
        </w:rPr>
        <w:t>C for future use.</w:t>
      </w:r>
    </w:p>
    <w:p w14:paraId="2072285A" w14:textId="77777777" w:rsidR="007C68BB" w:rsidRPr="000577B2" w:rsidRDefault="007C68BB" w:rsidP="007C68BB">
      <w:pPr>
        <w:rPr>
          <w:highlight w:val="yellow"/>
        </w:rPr>
      </w:pPr>
    </w:p>
    <w:p w14:paraId="1E02345B" w14:textId="16E5FBC3" w:rsidR="00EF1C6B" w:rsidRDefault="00EF1C6B" w:rsidP="007C68BB">
      <w:r w:rsidRPr="00C121E0">
        <w:t>Note</w:t>
      </w:r>
      <w:r w:rsidR="00314DF4">
        <w:t>:</w:t>
      </w:r>
      <w:r w:rsidRPr="00C121E0">
        <w:t xml:space="preserve"> Depending on the number of sites selected per well and the channels taken, it takes 40 min to 3 h to finish imaging one 384-well plate.</w:t>
      </w:r>
    </w:p>
    <w:p w14:paraId="3C1F1F15" w14:textId="77777777" w:rsidR="007C68BB" w:rsidRPr="00C121E0" w:rsidRDefault="007C68BB" w:rsidP="007C68BB"/>
    <w:p w14:paraId="7F8329E6" w14:textId="167D9C61" w:rsidR="004C3216" w:rsidRPr="00491D53" w:rsidRDefault="004C3216" w:rsidP="00491D53">
      <w:pPr>
        <w:pStyle w:val="af3"/>
        <w:numPr>
          <w:ilvl w:val="0"/>
          <w:numId w:val="29"/>
        </w:numPr>
        <w:rPr>
          <w:b/>
          <w:highlight w:val="yellow"/>
        </w:rPr>
      </w:pPr>
      <w:r w:rsidRPr="00491D53">
        <w:rPr>
          <w:b/>
          <w:highlight w:val="yellow"/>
        </w:rPr>
        <w:t xml:space="preserve">Image </w:t>
      </w:r>
      <w:r w:rsidR="00432256">
        <w:rPr>
          <w:b/>
          <w:highlight w:val="yellow"/>
        </w:rPr>
        <w:t>A</w:t>
      </w:r>
      <w:r w:rsidRPr="00491D53">
        <w:rPr>
          <w:b/>
          <w:highlight w:val="yellow"/>
        </w:rPr>
        <w:t>nalysis</w:t>
      </w:r>
      <w:r w:rsidR="00DC1D08" w:rsidRPr="00491D53">
        <w:rPr>
          <w:b/>
          <w:highlight w:val="yellow"/>
        </w:rPr>
        <w:t>.</w:t>
      </w:r>
    </w:p>
    <w:p w14:paraId="5788F5BE" w14:textId="77777777" w:rsidR="007C68BB" w:rsidRPr="00255B10" w:rsidRDefault="007C68BB" w:rsidP="007C68BB">
      <w:pPr>
        <w:rPr>
          <w:b/>
          <w:highlight w:val="yellow"/>
        </w:rPr>
      </w:pPr>
    </w:p>
    <w:p w14:paraId="689982E2" w14:textId="69DC0E42" w:rsidR="00752A01" w:rsidRPr="00491D53" w:rsidRDefault="004C3216" w:rsidP="00491D53">
      <w:pPr>
        <w:pStyle w:val="af3"/>
        <w:numPr>
          <w:ilvl w:val="1"/>
          <w:numId w:val="29"/>
        </w:numPr>
        <w:rPr>
          <w:highlight w:val="yellow"/>
        </w:rPr>
      </w:pPr>
      <w:r w:rsidRPr="00491D53">
        <w:rPr>
          <w:highlight w:val="yellow"/>
        </w:rPr>
        <w:t xml:space="preserve">Pull out the image data using </w:t>
      </w:r>
      <w:r w:rsidR="003F4FB2" w:rsidRPr="00491D53">
        <w:rPr>
          <w:highlight w:val="yellow"/>
        </w:rPr>
        <w:t>a high-content image analysis software</w:t>
      </w:r>
      <w:r w:rsidR="00752A01" w:rsidRPr="00491D53">
        <w:rPr>
          <w:highlight w:val="yellow"/>
        </w:rPr>
        <w:t>.</w:t>
      </w:r>
      <w:r w:rsidRPr="00491D53">
        <w:rPr>
          <w:highlight w:val="yellow"/>
        </w:rPr>
        <w:t xml:space="preserve"> </w:t>
      </w:r>
      <w:r w:rsidR="00752A01" w:rsidRPr="00491D53">
        <w:rPr>
          <w:highlight w:val="yellow"/>
        </w:rPr>
        <w:t>S</w:t>
      </w:r>
      <w:r w:rsidRPr="00491D53">
        <w:rPr>
          <w:highlight w:val="yellow"/>
        </w:rPr>
        <w:t xml:space="preserve">elect </w:t>
      </w:r>
      <w:r w:rsidR="00DC1D08" w:rsidRPr="00491D53">
        <w:rPr>
          <w:highlight w:val="yellow"/>
        </w:rPr>
        <w:t>one of the</w:t>
      </w:r>
      <w:r w:rsidRPr="00491D53">
        <w:rPr>
          <w:highlight w:val="yellow"/>
        </w:rPr>
        <w:t xml:space="preserve"> 100% control wells (column </w:t>
      </w:r>
      <w:r w:rsidR="00EA48A0" w:rsidRPr="00491D53">
        <w:rPr>
          <w:highlight w:val="yellow"/>
        </w:rPr>
        <w:t>2</w:t>
      </w:r>
      <w:r w:rsidR="00DA3AC6" w:rsidRPr="00491D53">
        <w:rPr>
          <w:highlight w:val="yellow"/>
        </w:rPr>
        <w:t>3</w:t>
      </w:r>
      <w:r w:rsidRPr="00491D53">
        <w:rPr>
          <w:highlight w:val="yellow"/>
        </w:rPr>
        <w:t xml:space="preserve">) </w:t>
      </w:r>
      <w:r w:rsidR="00752A01" w:rsidRPr="00491D53">
        <w:rPr>
          <w:highlight w:val="yellow"/>
        </w:rPr>
        <w:t>to set up parameters</w:t>
      </w:r>
      <w:r w:rsidRPr="00491D53">
        <w:rPr>
          <w:highlight w:val="yellow"/>
        </w:rPr>
        <w:t xml:space="preserve">. </w:t>
      </w:r>
    </w:p>
    <w:p w14:paraId="16A33BE7" w14:textId="77777777" w:rsidR="007C68BB" w:rsidRPr="00255B10" w:rsidRDefault="007C68BB" w:rsidP="007C68BB">
      <w:pPr>
        <w:rPr>
          <w:highlight w:val="yellow"/>
        </w:rPr>
      </w:pPr>
    </w:p>
    <w:p w14:paraId="4A25B5C3" w14:textId="38047D54" w:rsidR="00752A01" w:rsidRPr="00491D53" w:rsidRDefault="00752A01" w:rsidP="00491D53">
      <w:pPr>
        <w:pStyle w:val="af3"/>
        <w:numPr>
          <w:ilvl w:val="1"/>
          <w:numId w:val="29"/>
        </w:numPr>
        <w:rPr>
          <w:highlight w:val="yellow"/>
        </w:rPr>
      </w:pPr>
      <w:r w:rsidRPr="00491D53">
        <w:rPr>
          <w:highlight w:val="yellow"/>
        </w:rPr>
        <w:t xml:space="preserve">Select </w:t>
      </w:r>
      <w:r w:rsidR="003F4FB2" w:rsidRPr="00491D53">
        <w:rPr>
          <w:highlight w:val="yellow"/>
        </w:rPr>
        <w:t xml:space="preserve">the </w:t>
      </w:r>
      <w:r w:rsidR="00DC1D08" w:rsidRPr="00432256">
        <w:rPr>
          <w:b/>
          <w:highlight w:val="yellow"/>
        </w:rPr>
        <w:t xml:space="preserve">Multi-Wavelength Cell </w:t>
      </w:r>
      <w:r w:rsidR="00432256">
        <w:rPr>
          <w:b/>
          <w:highlight w:val="yellow"/>
        </w:rPr>
        <w:t>S</w:t>
      </w:r>
      <w:r w:rsidR="00DC1D08" w:rsidRPr="00432256">
        <w:rPr>
          <w:b/>
          <w:highlight w:val="yellow"/>
        </w:rPr>
        <w:t>coring</w:t>
      </w:r>
      <w:r w:rsidR="00DC1D08" w:rsidRPr="00491D53">
        <w:rPr>
          <w:highlight w:val="yellow"/>
        </w:rPr>
        <w:t xml:space="preserve"> as the </w:t>
      </w:r>
      <w:r w:rsidRPr="00491D53">
        <w:rPr>
          <w:highlight w:val="yellow"/>
        </w:rPr>
        <w:t>analysis method</w:t>
      </w:r>
      <w:r w:rsidR="003F4FB2" w:rsidRPr="00491D53">
        <w:rPr>
          <w:highlight w:val="yellow"/>
        </w:rPr>
        <w:t xml:space="preserve"> </w:t>
      </w:r>
      <w:r w:rsidR="00440E05" w:rsidRPr="00491D53">
        <w:rPr>
          <w:highlight w:val="yellow"/>
        </w:rPr>
        <w:t xml:space="preserve">and </w:t>
      </w:r>
      <w:r w:rsidR="00DC1D08" w:rsidRPr="00491D53">
        <w:rPr>
          <w:highlight w:val="yellow"/>
        </w:rPr>
        <w:t>start configuring</w:t>
      </w:r>
      <w:r w:rsidR="00440E05" w:rsidRPr="00491D53">
        <w:rPr>
          <w:highlight w:val="yellow"/>
        </w:rPr>
        <w:t xml:space="preserve"> settings.</w:t>
      </w:r>
    </w:p>
    <w:p w14:paraId="48852018" w14:textId="77777777" w:rsidR="007C68BB" w:rsidRPr="00255B10" w:rsidRDefault="007C68BB" w:rsidP="007C68BB">
      <w:pPr>
        <w:rPr>
          <w:highlight w:val="yellow"/>
        </w:rPr>
      </w:pPr>
    </w:p>
    <w:p w14:paraId="00CCC938" w14:textId="27F6F2CE" w:rsidR="007C68BB" w:rsidRPr="00491D53" w:rsidRDefault="000A359E" w:rsidP="00491D53">
      <w:pPr>
        <w:pStyle w:val="af3"/>
        <w:numPr>
          <w:ilvl w:val="2"/>
          <w:numId w:val="29"/>
        </w:numPr>
        <w:rPr>
          <w:highlight w:val="yellow"/>
        </w:rPr>
      </w:pPr>
      <w:r w:rsidRPr="00491D53">
        <w:rPr>
          <w:highlight w:val="yellow"/>
        </w:rPr>
        <w:t xml:space="preserve">Define </w:t>
      </w:r>
      <w:r w:rsidR="00432256">
        <w:rPr>
          <w:highlight w:val="yellow"/>
        </w:rPr>
        <w:t xml:space="preserve">the </w:t>
      </w:r>
      <w:r w:rsidRPr="00491D53">
        <w:rPr>
          <w:highlight w:val="yellow"/>
        </w:rPr>
        <w:t>nuclei using images from the DAPI channel</w:t>
      </w:r>
      <w:r w:rsidR="006E0DCD" w:rsidRPr="00491D53">
        <w:rPr>
          <w:highlight w:val="yellow"/>
        </w:rPr>
        <w:t>.</w:t>
      </w:r>
      <w:r w:rsidRPr="00491D53">
        <w:rPr>
          <w:highlight w:val="yellow"/>
        </w:rPr>
        <w:t xml:space="preserve"> Preview to </w:t>
      </w:r>
      <w:r w:rsidR="006E0DCD" w:rsidRPr="00491D53">
        <w:rPr>
          <w:highlight w:val="yellow"/>
        </w:rPr>
        <w:t>make sure</w:t>
      </w:r>
      <w:r w:rsidRPr="00491D53">
        <w:rPr>
          <w:highlight w:val="yellow"/>
        </w:rPr>
        <w:t xml:space="preserve"> the defined nuclei shapes in </w:t>
      </w:r>
      <w:r w:rsidR="00DC1D08" w:rsidRPr="00491D53">
        <w:rPr>
          <w:highlight w:val="yellow"/>
        </w:rPr>
        <w:t xml:space="preserve">the </w:t>
      </w:r>
      <w:r w:rsidRPr="00491D53">
        <w:rPr>
          <w:highlight w:val="yellow"/>
        </w:rPr>
        <w:t>selected well</w:t>
      </w:r>
      <w:r w:rsidR="00082F9F" w:rsidRPr="00491D53">
        <w:rPr>
          <w:highlight w:val="yellow"/>
        </w:rPr>
        <w:t xml:space="preserve"> fits well with the nuclei images.</w:t>
      </w:r>
    </w:p>
    <w:p w14:paraId="01BC924B" w14:textId="298224DC" w:rsidR="00752A01" w:rsidRPr="00255B10" w:rsidRDefault="000A359E" w:rsidP="007C68BB">
      <w:pPr>
        <w:rPr>
          <w:highlight w:val="yellow"/>
        </w:rPr>
      </w:pPr>
      <w:r w:rsidRPr="00255B10">
        <w:rPr>
          <w:highlight w:val="yellow"/>
        </w:rPr>
        <w:t xml:space="preserve"> </w:t>
      </w:r>
    </w:p>
    <w:p w14:paraId="77E26A69" w14:textId="4D68F277" w:rsidR="008A29BF" w:rsidRPr="00491D53" w:rsidRDefault="008A29BF" w:rsidP="00491D53">
      <w:pPr>
        <w:pStyle w:val="af3"/>
        <w:numPr>
          <w:ilvl w:val="2"/>
          <w:numId w:val="29"/>
        </w:numPr>
        <w:rPr>
          <w:highlight w:val="yellow"/>
        </w:rPr>
      </w:pPr>
      <w:r w:rsidRPr="00491D53">
        <w:rPr>
          <w:highlight w:val="yellow"/>
        </w:rPr>
        <w:t xml:space="preserve">Define </w:t>
      </w:r>
      <w:r w:rsidR="00082F9F" w:rsidRPr="00491D53">
        <w:rPr>
          <w:highlight w:val="yellow"/>
        </w:rPr>
        <w:t xml:space="preserve">the </w:t>
      </w:r>
      <w:r w:rsidRPr="00491D53">
        <w:rPr>
          <w:highlight w:val="yellow"/>
        </w:rPr>
        <w:t xml:space="preserve">shape of cell </w:t>
      </w:r>
      <w:r w:rsidR="00DC1D08" w:rsidRPr="00491D53">
        <w:rPr>
          <w:highlight w:val="yellow"/>
        </w:rPr>
        <w:t>in</w:t>
      </w:r>
      <w:r w:rsidRPr="00491D53">
        <w:rPr>
          <w:highlight w:val="yellow"/>
        </w:rPr>
        <w:t xml:space="preserve"> the FITC channel where rhodopsin-</w:t>
      </w:r>
      <w:r w:rsidR="00CF2C7A" w:rsidRPr="00491D53">
        <w:rPr>
          <w:highlight w:val="yellow"/>
        </w:rPr>
        <w:t>V</w:t>
      </w:r>
      <w:r w:rsidRPr="00491D53">
        <w:rPr>
          <w:highlight w:val="yellow"/>
        </w:rPr>
        <w:t>enus is imaged.</w:t>
      </w:r>
    </w:p>
    <w:p w14:paraId="06ABD564" w14:textId="77777777" w:rsidR="007C68BB" w:rsidRPr="00255B10" w:rsidRDefault="007C68BB" w:rsidP="007C68BB">
      <w:pPr>
        <w:rPr>
          <w:highlight w:val="yellow"/>
        </w:rPr>
      </w:pPr>
    </w:p>
    <w:p w14:paraId="11F628C8" w14:textId="41DECBD0" w:rsidR="004C3216" w:rsidRPr="00491D53" w:rsidRDefault="008A29BF" w:rsidP="00491D53">
      <w:pPr>
        <w:pStyle w:val="af3"/>
        <w:numPr>
          <w:ilvl w:val="2"/>
          <w:numId w:val="29"/>
        </w:numPr>
        <w:rPr>
          <w:highlight w:val="yellow"/>
        </w:rPr>
      </w:pPr>
      <w:r w:rsidRPr="00491D53">
        <w:rPr>
          <w:highlight w:val="yellow"/>
        </w:rPr>
        <w:t xml:space="preserve">Define </w:t>
      </w:r>
      <w:r w:rsidR="00082F9F" w:rsidRPr="00491D53">
        <w:rPr>
          <w:highlight w:val="yellow"/>
        </w:rPr>
        <w:t xml:space="preserve">the </w:t>
      </w:r>
      <w:r w:rsidR="00DC1D08" w:rsidRPr="00491D53">
        <w:rPr>
          <w:highlight w:val="yellow"/>
        </w:rPr>
        <w:t xml:space="preserve">rhodopsin </w:t>
      </w:r>
      <w:r w:rsidRPr="00491D53">
        <w:rPr>
          <w:highlight w:val="yellow"/>
        </w:rPr>
        <w:t xml:space="preserve">cell surface stain </w:t>
      </w:r>
      <w:r w:rsidR="00082F9F" w:rsidRPr="00491D53">
        <w:rPr>
          <w:highlight w:val="yellow"/>
        </w:rPr>
        <w:t xml:space="preserve">areas </w:t>
      </w:r>
      <w:r w:rsidR="00DC1D08" w:rsidRPr="00491D53">
        <w:rPr>
          <w:highlight w:val="yellow"/>
        </w:rPr>
        <w:t>in</w:t>
      </w:r>
      <w:r w:rsidRPr="00491D53">
        <w:rPr>
          <w:highlight w:val="yellow"/>
        </w:rPr>
        <w:t xml:space="preserve"> the Texas Red channel.</w:t>
      </w:r>
      <w:r w:rsidR="00BB38EC">
        <w:rPr>
          <w:highlight w:val="yellow"/>
        </w:rPr>
        <w:t xml:space="preserve"> </w:t>
      </w:r>
    </w:p>
    <w:p w14:paraId="15C4D63F" w14:textId="77777777" w:rsidR="007C68BB" w:rsidRPr="00255B10" w:rsidRDefault="007C68BB" w:rsidP="007C68BB">
      <w:pPr>
        <w:rPr>
          <w:highlight w:val="yellow"/>
        </w:rPr>
      </w:pPr>
    </w:p>
    <w:p w14:paraId="615E80F5" w14:textId="275E72A7" w:rsidR="008A29BF" w:rsidRPr="00491D53" w:rsidRDefault="008A29BF" w:rsidP="00491D53">
      <w:pPr>
        <w:pStyle w:val="af3"/>
        <w:numPr>
          <w:ilvl w:val="2"/>
          <w:numId w:val="29"/>
        </w:numPr>
        <w:rPr>
          <w:highlight w:val="yellow"/>
        </w:rPr>
      </w:pPr>
      <w:r w:rsidRPr="00491D53">
        <w:rPr>
          <w:highlight w:val="yellow"/>
        </w:rPr>
        <w:t>Test</w:t>
      </w:r>
      <w:r w:rsidR="00DC1D08" w:rsidRPr="00491D53">
        <w:rPr>
          <w:highlight w:val="yellow"/>
        </w:rPr>
        <w:t xml:space="preserve"> the current algorithm in 5 wells to determine if the settings are optimized</w:t>
      </w:r>
      <w:r w:rsidR="00B93450" w:rsidRPr="00491D53">
        <w:rPr>
          <w:highlight w:val="yellow"/>
        </w:rPr>
        <w:t xml:space="preserve">. Save </w:t>
      </w:r>
      <w:r w:rsidR="00432256">
        <w:rPr>
          <w:highlight w:val="yellow"/>
        </w:rPr>
        <w:t xml:space="preserve">the </w:t>
      </w:r>
      <w:r w:rsidR="00B93450" w:rsidRPr="00491D53">
        <w:rPr>
          <w:highlight w:val="yellow"/>
        </w:rPr>
        <w:t xml:space="preserve">settings and close the </w:t>
      </w:r>
      <w:r w:rsidR="00B93450" w:rsidRPr="00432256">
        <w:rPr>
          <w:b/>
          <w:highlight w:val="yellow"/>
        </w:rPr>
        <w:t>Configuration</w:t>
      </w:r>
      <w:r w:rsidR="00B93450" w:rsidRPr="00491D53">
        <w:rPr>
          <w:highlight w:val="yellow"/>
        </w:rPr>
        <w:t xml:space="preserve"> window. </w:t>
      </w:r>
    </w:p>
    <w:p w14:paraId="080D65F5" w14:textId="77777777" w:rsidR="007C68BB" w:rsidRPr="00255B10" w:rsidRDefault="007C68BB" w:rsidP="007C68BB">
      <w:pPr>
        <w:rPr>
          <w:highlight w:val="yellow"/>
        </w:rPr>
      </w:pPr>
    </w:p>
    <w:p w14:paraId="73F76486" w14:textId="37AD5C8C" w:rsidR="00B93450" w:rsidRPr="00491D53" w:rsidRDefault="00B93450" w:rsidP="00491D53">
      <w:pPr>
        <w:pStyle w:val="af3"/>
        <w:numPr>
          <w:ilvl w:val="1"/>
          <w:numId w:val="29"/>
        </w:numPr>
        <w:rPr>
          <w:highlight w:val="yellow"/>
        </w:rPr>
      </w:pPr>
      <w:r w:rsidRPr="00491D53">
        <w:rPr>
          <w:highlight w:val="yellow"/>
        </w:rPr>
        <w:t xml:space="preserve">Run all </w:t>
      </w:r>
      <w:r w:rsidR="00DC1D08" w:rsidRPr="00491D53">
        <w:rPr>
          <w:highlight w:val="yellow"/>
        </w:rPr>
        <w:t xml:space="preserve">the </w:t>
      </w:r>
      <w:r w:rsidRPr="00491D53">
        <w:rPr>
          <w:highlight w:val="yellow"/>
        </w:rPr>
        <w:t xml:space="preserve">wells </w:t>
      </w:r>
      <w:r w:rsidR="0054671A" w:rsidRPr="00491D53">
        <w:rPr>
          <w:highlight w:val="yellow"/>
        </w:rPr>
        <w:t>with</w:t>
      </w:r>
      <w:r w:rsidRPr="00491D53">
        <w:rPr>
          <w:highlight w:val="yellow"/>
        </w:rPr>
        <w:t xml:space="preserve"> the </w:t>
      </w:r>
      <w:r w:rsidR="00DC1D08" w:rsidRPr="00491D53">
        <w:rPr>
          <w:highlight w:val="yellow"/>
        </w:rPr>
        <w:t>optimized analysis method</w:t>
      </w:r>
      <w:r w:rsidRPr="00491D53">
        <w:rPr>
          <w:highlight w:val="yellow"/>
        </w:rPr>
        <w:t xml:space="preserve">. </w:t>
      </w:r>
    </w:p>
    <w:p w14:paraId="64BBD12C" w14:textId="77777777" w:rsidR="007C68BB" w:rsidRPr="00255B10" w:rsidRDefault="007C68BB" w:rsidP="007C68BB">
      <w:pPr>
        <w:rPr>
          <w:highlight w:val="yellow"/>
        </w:rPr>
      </w:pPr>
    </w:p>
    <w:p w14:paraId="4AC965A6" w14:textId="5A2EF603" w:rsidR="00B93450" w:rsidRPr="00491D53" w:rsidRDefault="00B93450" w:rsidP="00491D53">
      <w:pPr>
        <w:pStyle w:val="af3"/>
        <w:numPr>
          <w:ilvl w:val="1"/>
          <w:numId w:val="29"/>
        </w:numPr>
        <w:rPr>
          <w:highlight w:val="yellow"/>
        </w:rPr>
      </w:pPr>
      <w:r w:rsidRPr="00491D53">
        <w:rPr>
          <w:highlight w:val="yellow"/>
        </w:rPr>
        <w:t xml:space="preserve">Export </w:t>
      </w:r>
      <w:r w:rsidR="00353F2A" w:rsidRPr="00432256">
        <w:rPr>
          <w:b/>
          <w:highlight w:val="yellow"/>
        </w:rPr>
        <w:t>Object</w:t>
      </w:r>
      <w:r w:rsidRPr="00432256">
        <w:rPr>
          <w:b/>
          <w:highlight w:val="yellow"/>
        </w:rPr>
        <w:t xml:space="preserve"> </w:t>
      </w:r>
      <w:r w:rsidR="00DC1D08" w:rsidRPr="00432256">
        <w:rPr>
          <w:b/>
          <w:highlight w:val="yellow"/>
        </w:rPr>
        <w:t>N</w:t>
      </w:r>
      <w:r w:rsidRPr="00432256">
        <w:rPr>
          <w:b/>
          <w:highlight w:val="yellow"/>
        </w:rPr>
        <w:t>umber</w:t>
      </w:r>
      <w:r w:rsidRPr="00491D53">
        <w:rPr>
          <w:highlight w:val="yellow"/>
        </w:rPr>
        <w:t xml:space="preserve"> as intact cell number. Export </w:t>
      </w:r>
      <w:r w:rsidR="006A35E8" w:rsidRPr="00491D53">
        <w:rPr>
          <w:highlight w:val="yellow"/>
        </w:rPr>
        <w:t xml:space="preserve">the </w:t>
      </w:r>
      <w:r w:rsidR="00DC1D08" w:rsidRPr="00432256">
        <w:rPr>
          <w:b/>
          <w:highlight w:val="yellow"/>
        </w:rPr>
        <w:t>A</w:t>
      </w:r>
      <w:r w:rsidRPr="00432256">
        <w:rPr>
          <w:b/>
          <w:highlight w:val="yellow"/>
        </w:rPr>
        <w:t xml:space="preserve">verage </w:t>
      </w:r>
      <w:r w:rsidR="00DC1D08" w:rsidRPr="00432256">
        <w:rPr>
          <w:b/>
          <w:highlight w:val="yellow"/>
        </w:rPr>
        <w:t>I</w:t>
      </w:r>
      <w:r w:rsidRPr="00432256">
        <w:rPr>
          <w:b/>
          <w:highlight w:val="yellow"/>
        </w:rPr>
        <w:t>ntensity</w:t>
      </w:r>
      <w:r w:rsidRPr="00491D53">
        <w:rPr>
          <w:highlight w:val="yellow"/>
        </w:rPr>
        <w:t xml:space="preserve"> </w:t>
      </w:r>
      <w:r w:rsidR="006A35E8" w:rsidRPr="00491D53">
        <w:rPr>
          <w:highlight w:val="yellow"/>
        </w:rPr>
        <w:t xml:space="preserve">of the FITC channel </w:t>
      </w:r>
      <w:r w:rsidRPr="00491D53">
        <w:rPr>
          <w:highlight w:val="yellow"/>
        </w:rPr>
        <w:t>as Rhodopsin-Venus Intensity (Rhodopsin-Venus INT). Export</w:t>
      </w:r>
      <w:r w:rsidR="006A35E8" w:rsidRPr="00491D53">
        <w:rPr>
          <w:highlight w:val="yellow"/>
        </w:rPr>
        <w:t xml:space="preserve"> the </w:t>
      </w:r>
      <w:r w:rsidR="00353F2A" w:rsidRPr="00432256">
        <w:rPr>
          <w:b/>
          <w:highlight w:val="yellow"/>
        </w:rPr>
        <w:t>A</w:t>
      </w:r>
      <w:r w:rsidR="006A35E8" w:rsidRPr="00432256">
        <w:rPr>
          <w:b/>
          <w:highlight w:val="yellow"/>
        </w:rPr>
        <w:t xml:space="preserve">verage </w:t>
      </w:r>
      <w:r w:rsidR="00353F2A" w:rsidRPr="00432256">
        <w:rPr>
          <w:b/>
          <w:highlight w:val="yellow"/>
        </w:rPr>
        <w:t>I</w:t>
      </w:r>
      <w:r w:rsidR="006A35E8" w:rsidRPr="00432256">
        <w:rPr>
          <w:b/>
          <w:highlight w:val="yellow"/>
        </w:rPr>
        <w:t>ntensity</w:t>
      </w:r>
      <w:r w:rsidR="006A35E8" w:rsidRPr="00491D53">
        <w:rPr>
          <w:highlight w:val="yellow"/>
        </w:rPr>
        <w:t xml:space="preserve"> of the Texas Red channel</w:t>
      </w:r>
      <w:r w:rsidRPr="00491D53">
        <w:rPr>
          <w:highlight w:val="yellow"/>
        </w:rPr>
        <w:t xml:space="preserve"> </w:t>
      </w:r>
      <w:r w:rsidR="006A35E8" w:rsidRPr="00491D53">
        <w:rPr>
          <w:highlight w:val="yellow"/>
        </w:rPr>
        <w:t xml:space="preserve">as </w:t>
      </w:r>
      <w:r w:rsidR="00255B10" w:rsidRPr="00491D53">
        <w:rPr>
          <w:highlight w:val="yellow"/>
        </w:rPr>
        <w:t>r</w:t>
      </w:r>
      <w:r w:rsidRPr="00491D53">
        <w:rPr>
          <w:highlight w:val="yellow"/>
        </w:rPr>
        <w:t>hodopsin intensity on</w:t>
      </w:r>
      <w:r w:rsidR="00082F9F" w:rsidRPr="00491D53">
        <w:rPr>
          <w:highlight w:val="yellow"/>
        </w:rPr>
        <w:t xml:space="preserve"> the</w:t>
      </w:r>
      <w:r w:rsidRPr="00491D53">
        <w:rPr>
          <w:highlight w:val="yellow"/>
        </w:rPr>
        <w:t xml:space="preserve"> cell surface</w:t>
      </w:r>
      <w:r w:rsidR="00255B10" w:rsidRPr="00491D53">
        <w:rPr>
          <w:highlight w:val="yellow"/>
        </w:rPr>
        <w:t xml:space="preserve"> (Rhodopsin INT on </w:t>
      </w:r>
      <w:r w:rsidR="00082F9F" w:rsidRPr="00491D53">
        <w:rPr>
          <w:highlight w:val="yellow"/>
        </w:rPr>
        <w:t xml:space="preserve">the </w:t>
      </w:r>
      <w:r w:rsidR="00255B10" w:rsidRPr="00491D53">
        <w:rPr>
          <w:highlight w:val="yellow"/>
        </w:rPr>
        <w:t>cell surface)</w:t>
      </w:r>
      <w:r w:rsidRPr="00491D53">
        <w:rPr>
          <w:highlight w:val="yellow"/>
        </w:rPr>
        <w:t xml:space="preserve">. </w:t>
      </w:r>
    </w:p>
    <w:p w14:paraId="21A64F89" w14:textId="77777777" w:rsidR="007C68BB" w:rsidRPr="00432256" w:rsidRDefault="007C68BB" w:rsidP="007C68BB"/>
    <w:p w14:paraId="2ADD0B1D" w14:textId="7C721964" w:rsidR="004C3216" w:rsidRPr="00432256" w:rsidRDefault="00255B10" w:rsidP="00491D53">
      <w:pPr>
        <w:pStyle w:val="af3"/>
        <w:numPr>
          <w:ilvl w:val="1"/>
          <w:numId w:val="29"/>
        </w:numPr>
        <w:rPr>
          <w:rStyle w:val="mo"/>
          <w:rFonts w:cs="Arial"/>
          <w:bdr w:val="none" w:sz="0" w:space="0" w:color="auto" w:frame="1"/>
          <w:shd w:val="clear" w:color="auto" w:fill="FFFFFF"/>
        </w:rPr>
      </w:pPr>
      <w:r w:rsidRPr="00432256">
        <w:t>Open</w:t>
      </w:r>
      <w:r w:rsidR="00082F9F" w:rsidRPr="00432256">
        <w:t xml:space="preserve"> the</w:t>
      </w:r>
      <w:r w:rsidRPr="00432256">
        <w:t xml:space="preserve"> exported data in</w:t>
      </w:r>
      <w:r w:rsidR="006A35E8" w:rsidRPr="00432256">
        <w:t xml:space="preserve"> </w:t>
      </w:r>
      <w:r w:rsidR="0054671A" w:rsidRPr="00432256">
        <w:t>a spreadsheet software</w:t>
      </w:r>
      <w:r w:rsidRPr="00432256">
        <w:t xml:space="preserve">. </w:t>
      </w:r>
      <w:r w:rsidR="00353F2A" w:rsidRPr="00432256">
        <w:t>Divide the</w:t>
      </w:r>
      <w:r w:rsidRPr="00432256">
        <w:t xml:space="preserve"> rhodopsin intensity on</w:t>
      </w:r>
      <w:r w:rsidR="00082F9F" w:rsidRPr="00432256">
        <w:t xml:space="preserve"> the </w:t>
      </w:r>
      <w:r w:rsidRPr="00432256">
        <w:t xml:space="preserve">cell surface </w:t>
      </w:r>
      <w:r w:rsidR="00353F2A" w:rsidRPr="00432256">
        <w:t>by the</w:t>
      </w:r>
      <w:r w:rsidRPr="00432256">
        <w:t xml:space="preserve"> rhodopsin-Venus INT as MEM-to-total ratio. </w:t>
      </w:r>
      <w:r w:rsidR="004C3216" w:rsidRPr="00432256">
        <w:t>Calculate the Z’-factor</w:t>
      </w:r>
      <w:r w:rsidRPr="00432256">
        <w:t>s for each parameter</w:t>
      </w:r>
      <w:r w:rsidR="004C3216" w:rsidRPr="00432256">
        <w:t xml:space="preserve"> to evaluate the assay quality. </w:t>
      </w:r>
      <w:r w:rsidR="004C3216" w:rsidRPr="00432256">
        <w:rPr>
          <w:rStyle w:val="mi"/>
          <w:rFonts w:cs="Arial"/>
          <w:bdr w:val="none" w:sz="0" w:space="0" w:color="auto" w:frame="1"/>
          <w:shd w:val="clear" w:color="auto" w:fill="FFFFFF"/>
        </w:rPr>
        <w:t>Z</w:t>
      </w:r>
      <w:r w:rsidR="004C3216" w:rsidRPr="00432256">
        <w:rPr>
          <w:rStyle w:val="mo"/>
          <w:rFonts w:cs="Arial"/>
          <w:bdr w:val="none" w:sz="0" w:space="0" w:color="auto" w:frame="1"/>
          <w:shd w:val="clear" w:color="auto" w:fill="FFFFFF"/>
        </w:rPr>
        <w:t>′=</w:t>
      </w:r>
      <w:r w:rsidR="004C3216" w:rsidRPr="00432256">
        <w:rPr>
          <w:rStyle w:val="mn"/>
          <w:rFonts w:cs="Arial"/>
          <w:bdr w:val="none" w:sz="0" w:space="0" w:color="auto" w:frame="1"/>
          <w:shd w:val="clear" w:color="auto" w:fill="FFFFFF"/>
        </w:rPr>
        <w:t>1</w:t>
      </w:r>
      <w:r w:rsidR="004C3216" w:rsidRPr="00432256">
        <w:rPr>
          <w:rStyle w:val="mo"/>
          <w:rFonts w:cs="Arial"/>
          <w:bdr w:val="none" w:sz="0" w:space="0" w:color="auto" w:frame="1"/>
          <w:shd w:val="clear" w:color="auto" w:fill="FFFFFF"/>
        </w:rPr>
        <w:t>−</w:t>
      </w:r>
      <w:r w:rsidR="004C3216" w:rsidRPr="00432256">
        <w:rPr>
          <w:rStyle w:val="mn"/>
          <w:rFonts w:cs="Arial"/>
          <w:bdr w:val="none" w:sz="0" w:space="0" w:color="auto" w:frame="1"/>
          <w:shd w:val="clear" w:color="auto" w:fill="FFFFFF"/>
        </w:rPr>
        <w:t>3</w:t>
      </w:r>
      <w:proofErr w:type="gramStart"/>
      <w:r w:rsidR="007D1341" w:rsidRPr="00432256">
        <w:rPr>
          <w:rStyle w:val="mo"/>
          <w:rFonts w:cs="Arial"/>
          <w:bdr w:val="none" w:sz="0" w:space="0" w:color="auto" w:frame="1"/>
          <w:shd w:val="clear" w:color="auto" w:fill="FFFFFF"/>
        </w:rPr>
        <w:t>X</w:t>
      </w:r>
      <w:r w:rsidR="004C3216" w:rsidRPr="00432256">
        <w:rPr>
          <w:rStyle w:val="mo"/>
          <w:rFonts w:cs="Arial"/>
          <w:bdr w:val="none" w:sz="0" w:space="0" w:color="auto" w:frame="1"/>
          <w:shd w:val="clear" w:color="auto" w:fill="FFFFFF"/>
        </w:rPr>
        <w:t>(</w:t>
      </w:r>
      <w:proofErr w:type="gramEnd"/>
      <w:r w:rsidR="004C3216" w:rsidRPr="00432256">
        <w:rPr>
          <w:rStyle w:val="mtext"/>
          <w:rFonts w:cs="Arial"/>
          <w:bdr w:val="none" w:sz="0" w:space="0" w:color="auto" w:frame="1"/>
          <w:shd w:val="clear" w:color="auto" w:fill="FFFFFF"/>
        </w:rPr>
        <w:t>STD</w:t>
      </w:r>
      <w:r w:rsidR="004C3216" w:rsidRPr="00432256">
        <w:rPr>
          <w:rStyle w:val="mtext"/>
          <w:rFonts w:cs="Arial"/>
          <w:bdr w:val="none" w:sz="0" w:space="0" w:color="auto" w:frame="1"/>
          <w:shd w:val="clear" w:color="auto" w:fill="FFFFFF"/>
          <w:vertAlign w:val="subscript"/>
        </w:rPr>
        <w:t>100%</w:t>
      </w:r>
      <w:r w:rsidR="0054671A" w:rsidRPr="00432256">
        <w:rPr>
          <w:rStyle w:val="mtext"/>
          <w:rFonts w:cs="Arial"/>
          <w:bdr w:val="none" w:sz="0" w:space="0" w:color="auto" w:frame="1"/>
          <w:shd w:val="clear" w:color="auto" w:fill="FFFFFF"/>
          <w:vertAlign w:val="subscript"/>
        </w:rPr>
        <w:t xml:space="preserve"> </w:t>
      </w:r>
      <w:r w:rsidR="004C3216" w:rsidRPr="00432256">
        <w:rPr>
          <w:rStyle w:val="mtext"/>
          <w:rFonts w:cs="Arial"/>
          <w:bdr w:val="none" w:sz="0" w:space="0" w:color="auto" w:frame="1"/>
          <w:shd w:val="clear" w:color="auto" w:fill="FFFFFF"/>
          <w:vertAlign w:val="subscript"/>
        </w:rPr>
        <w:t>control</w:t>
      </w:r>
      <w:r w:rsidR="004C3216" w:rsidRPr="00432256">
        <w:rPr>
          <w:rStyle w:val="mo"/>
          <w:rFonts w:cs="Arial"/>
          <w:bdr w:val="none" w:sz="0" w:space="0" w:color="auto" w:frame="1"/>
          <w:shd w:val="clear" w:color="auto" w:fill="FFFFFF"/>
          <w:vertAlign w:val="subscript"/>
        </w:rPr>
        <w:t>+</w:t>
      </w:r>
      <w:r w:rsidR="004C3216" w:rsidRPr="00432256">
        <w:rPr>
          <w:rStyle w:val="mtext"/>
          <w:rFonts w:cs="Arial"/>
          <w:bdr w:val="none" w:sz="0" w:space="0" w:color="auto" w:frame="1"/>
          <w:shd w:val="clear" w:color="auto" w:fill="FFFFFF"/>
        </w:rPr>
        <w:t>STD</w:t>
      </w:r>
      <w:r w:rsidR="004C3216" w:rsidRPr="00432256">
        <w:rPr>
          <w:rStyle w:val="mtext"/>
          <w:rFonts w:cs="Arial"/>
          <w:bdr w:val="none" w:sz="0" w:space="0" w:color="auto" w:frame="1"/>
          <w:shd w:val="clear" w:color="auto" w:fill="FFFFFF"/>
          <w:vertAlign w:val="subscript"/>
        </w:rPr>
        <w:t>0% control</w:t>
      </w:r>
      <w:r w:rsidR="004C3216" w:rsidRPr="00432256">
        <w:rPr>
          <w:rStyle w:val="mo"/>
          <w:rFonts w:cs="Arial"/>
          <w:bdr w:val="none" w:sz="0" w:space="0" w:color="auto" w:frame="1"/>
          <w:shd w:val="clear" w:color="auto" w:fill="FFFFFF"/>
        </w:rPr>
        <w:t>)/</w:t>
      </w:r>
      <w:r w:rsidR="00EC26ED" w:rsidRPr="00432256">
        <w:rPr>
          <w:rStyle w:val="mo"/>
          <w:rFonts w:cs="Arial"/>
          <w:bdr w:val="none" w:sz="0" w:space="0" w:color="auto" w:frame="1"/>
          <w:shd w:val="clear" w:color="auto" w:fill="FFFFFF"/>
        </w:rPr>
        <w:t>|</w:t>
      </w:r>
      <w:r w:rsidR="004C3216" w:rsidRPr="00432256">
        <w:rPr>
          <w:rStyle w:val="mtext"/>
          <w:rFonts w:cs="Arial"/>
          <w:bdr w:val="none" w:sz="0" w:space="0" w:color="auto" w:frame="1"/>
          <w:shd w:val="clear" w:color="auto" w:fill="FFFFFF"/>
        </w:rPr>
        <w:t>Mean</w:t>
      </w:r>
      <w:r w:rsidR="004C3216" w:rsidRPr="00432256">
        <w:rPr>
          <w:rStyle w:val="mtext"/>
          <w:rFonts w:cs="Arial"/>
          <w:bdr w:val="none" w:sz="0" w:space="0" w:color="auto" w:frame="1"/>
          <w:shd w:val="clear" w:color="auto" w:fill="FFFFFF"/>
          <w:vertAlign w:val="subscript"/>
        </w:rPr>
        <w:t>100% control</w:t>
      </w:r>
      <w:r w:rsidR="004C3216" w:rsidRPr="00432256">
        <w:rPr>
          <w:rStyle w:val="mo"/>
          <w:rFonts w:cs="Arial"/>
          <w:bdr w:val="none" w:sz="0" w:space="0" w:color="auto" w:frame="1"/>
          <w:shd w:val="clear" w:color="auto" w:fill="FFFFFF"/>
        </w:rPr>
        <w:t>−</w:t>
      </w:r>
      <w:r w:rsidR="004C3216" w:rsidRPr="00432256">
        <w:rPr>
          <w:rStyle w:val="mtext"/>
          <w:rFonts w:cs="Arial"/>
          <w:bdr w:val="none" w:sz="0" w:space="0" w:color="auto" w:frame="1"/>
          <w:shd w:val="clear" w:color="auto" w:fill="FFFFFF"/>
        </w:rPr>
        <w:t>Mean</w:t>
      </w:r>
      <w:r w:rsidR="004C3216" w:rsidRPr="00432256">
        <w:rPr>
          <w:rStyle w:val="mtext"/>
          <w:rFonts w:cs="Arial"/>
          <w:bdr w:val="none" w:sz="0" w:space="0" w:color="auto" w:frame="1"/>
          <w:shd w:val="clear" w:color="auto" w:fill="FFFFFF"/>
          <w:vertAlign w:val="subscript"/>
        </w:rPr>
        <w:t>0% control</w:t>
      </w:r>
      <w:r w:rsidR="00EC26ED" w:rsidRPr="00432256">
        <w:rPr>
          <w:rStyle w:val="mo"/>
          <w:rFonts w:cs="Arial"/>
          <w:bdr w:val="none" w:sz="0" w:space="0" w:color="auto" w:frame="1"/>
          <w:shd w:val="clear" w:color="auto" w:fill="FFFFFF"/>
        </w:rPr>
        <w:t>|</w:t>
      </w:r>
      <w:r w:rsidR="004C3216" w:rsidRPr="00432256">
        <w:rPr>
          <w:rStyle w:val="mo"/>
          <w:rFonts w:cs="Arial"/>
          <w:bdr w:val="none" w:sz="0" w:space="0" w:color="auto" w:frame="1"/>
          <w:shd w:val="clear" w:color="auto" w:fill="FFFFFF"/>
        </w:rPr>
        <w:t xml:space="preserve">. </w:t>
      </w:r>
    </w:p>
    <w:p w14:paraId="02D6084A" w14:textId="77777777" w:rsidR="007C68BB" w:rsidRDefault="007C68BB" w:rsidP="007C68BB">
      <w:pPr>
        <w:rPr>
          <w:rStyle w:val="mo"/>
          <w:rFonts w:cs="Arial"/>
          <w:highlight w:val="yellow"/>
          <w:bdr w:val="none" w:sz="0" w:space="0" w:color="auto" w:frame="1"/>
          <w:shd w:val="clear" w:color="auto" w:fill="FFFFFF"/>
        </w:rPr>
      </w:pPr>
    </w:p>
    <w:p w14:paraId="20A68AE1" w14:textId="2BA44A5D" w:rsidR="00EF1C6B" w:rsidRDefault="00EF1C6B" w:rsidP="007C68BB">
      <w:pPr>
        <w:rPr>
          <w:rStyle w:val="mo"/>
          <w:rFonts w:cs="Arial"/>
          <w:bdr w:val="none" w:sz="0" w:space="0" w:color="auto" w:frame="1"/>
          <w:shd w:val="clear" w:color="auto" w:fill="FFFFFF"/>
        </w:rPr>
      </w:pPr>
      <w:r w:rsidRPr="00C121E0">
        <w:t>Note</w:t>
      </w:r>
      <w:r w:rsidR="00DE694B">
        <w:t>:</w:t>
      </w:r>
      <w:r w:rsidRPr="00C121E0">
        <w:t xml:space="preserve"> </w:t>
      </w:r>
      <w:r w:rsidR="0071037D">
        <w:t xml:space="preserve">A </w:t>
      </w:r>
      <w:r w:rsidRPr="00C121E0">
        <w:rPr>
          <w:rStyle w:val="mo"/>
          <w:rFonts w:cs="Arial"/>
          <w:bdr w:val="none" w:sz="0" w:space="0" w:color="auto" w:frame="1"/>
          <w:shd w:val="clear" w:color="auto" w:fill="FFFFFF"/>
        </w:rPr>
        <w:t xml:space="preserve">Z’-factor higher than 0 indicates a </w:t>
      </w:r>
      <w:r w:rsidR="000577B2">
        <w:rPr>
          <w:rStyle w:val="mo"/>
          <w:rFonts w:cs="Arial"/>
          <w:bdr w:val="none" w:sz="0" w:space="0" w:color="auto" w:frame="1"/>
          <w:shd w:val="clear" w:color="auto" w:fill="FFFFFF"/>
        </w:rPr>
        <w:t>moderate</w:t>
      </w:r>
      <w:r w:rsidRPr="00C121E0">
        <w:rPr>
          <w:rStyle w:val="mo"/>
          <w:rFonts w:cs="Arial"/>
          <w:bdr w:val="none" w:sz="0" w:space="0" w:color="auto" w:frame="1"/>
          <w:shd w:val="clear" w:color="auto" w:fill="FFFFFF"/>
        </w:rPr>
        <w:t xml:space="preserve"> assay</w:t>
      </w:r>
      <w:r w:rsidR="000577B2">
        <w:rPr>
          <w:rStyle w:val="mo"/>
          <w:rFonts w:cs="Arial"/>
          <w:bdr w:val="none" w:sz="0" w:space="0" w:color="auto" w:frame="1"/>
          <w:shd w:val="clear" w:color="auto" w:fill="FFFFFF"/>
        </w:rPr>
        <w:t xml:space="preserve"> sufficient for a high-content screen</w:t>
      </w:r>
      <w:r w:rsidRPr="00C121E0">
        <w:rPr>
          <w:rStyle w:val="mo"/>
          <w:rFonts w:cs="Arial"/>
          <w:bdr w:val="none" w:sz="0" w:space="0" w:color="auto" w:frame="1"/>
          <w:shd w:val="clear" w:color="auto" w:fill="FFFFFF"/>
        </w:rPr>
        <w:t xml:space="preserve">, and </w:t>
      </w:r>
      <w:r w:rsidR="0071037D">
        <w:rPr>
          <w:rStyle w:val="mo"/>
          <w:rFonts w:cs="Arial"/>
          <w:bdr w:val="none" w:sz="0" w:space="0" w:color="auto" w:frame="1"/>
          <w:shd w:val="clear" w:color="auto" w:fill="FFFFFF"/>
        </w:rPr>
        <w:t xml:space="preserve">a </w:t>
      </w:r>
      <w:r w:rsidRPr="00C121E0">
        <w:rPr>
          <w:rStyle w:val="mo"/>
          <w:rFonts w:cs="Arial"/>
          <w:bdr w:val="none" w:sz="0" w:space="0" w:color="auto" w:frame="1"/>
          <w:shd w:val="clear" w:color="auto" w:fill="FFFFFF"/>
        </w:rPr>
        <w:t xml:space="preserve">Z’ factor between 0.5 and 1 suggests an outstanding assay </w:t>
      </w:r>
      <w:r w:rsidR="007D1341">
        <w:rPr>
          <w:rStyle w:val="mo"/>
          <w:rFonts w:cs="Arial"/>
          <w:bdr w:val="none" w:sz="0" w:space="0" w:color="auto" w:frame="1"/>
          <w:shd w:val="clear" w:color="auto" w:fill="FFFFFF"/>
        </w:rPr>
        <w:t>required for a high-throughput screen</w:t>
      </w:r>
      <w:r w:rsidR="001C30B1" w:rsidRPr="000E6388">
        <w:rPr>
          <w:rStyle w:val="mo"/>
          <w:rFonts w:cs="Arial"/>
          <w:bdr w:val="none" w:sz="0" w:space="0" w:color="auto" w:frame="1"/>
          <w:shd w:val="clear" w:color="auto" w:fill="FFFFFF"/>
        </w:rPr>
        <w:fldChar w:fldCharType="begin">
          <w:fldData xml:space="preserve">PEVuZE5vdGU+PENpdGU+PEF1dGhvcj5aaGFuZzwvQXV0aG9yPjxZZWFyPjE5OTk8L1llYXI+PFJl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</w:fldData>
        </w:fldChar>
      </w:r>
      <w:r w:rsidR="002B7F72">
        <w:rPr>
          <w:rStyle w:val="mo"/>
          <w:rFonts w:cs="Arial"/>
          <w:bdr w:val="none" w:sz="0" w:space="0" w:color="auto" w:frame="1"/>
          <w:shd w:val="clear" w:color="auto" w:fill="FFFFFF"/>
        </w:rPr>
        <w:instrText xml:space="preserve"> ADDIN EN.CITE </w:instrText>
      </w:r>
      <w:r w:rsidR="002B7F72">
        <w:rPr>
          <w:rStyle w:val="mo"/>
          <w:rFonts w:cs="Arial"/>
          <w:bdr w:val="none" w:sz="0" w:space="0" w:color="auto" w:frame="1"/>
          <w:shd w:val="clear" w:color="auto" w:fill="FFFFFF"/>
        </w:rPr>
        <w:fldChar w:fldCharType="begin">
          <w:fldData xml:space="preserve">PEVuZE5vdGU+PENpdGU+PEF1dGhvcj5aaGFuZzwvQXV0aG9yPjxZZWFyPjE5OTk8L1llYXI+PFJl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</w:fldData>
        </w:fldChar>
      </w:r>
      <w:r w:rsidR="002B7F72">
        <w:rPr>
          <w:rStyle w:val="mo"/>
          <w:rFonts w:cs="Arial"/>
          <w:bdr w:val="none" w:sz="0" w:space="0" w:color="auto" w:frame="1"/>
          <w:shd w:val="clear" w:color="auto" w:fill="FFFFFF"/>
        </w:rPr>
        <w:instrText xml:space="preserve"> ADDIN EN.CITE.DATA </w:instrText>
      </w:r>
      <w:r w:rsidR="002B7F72">
        <w:rPr>
          <w:rStyle w:val="mo"/>
          <w:rFonts w:cs="Arial"/>
          <w:bdr w:val="none" w:sz="0" w:space="0" w:color="auto" w:frame="1"/>
          <w:shd w:val="clear" w:color="auto" w:fill="FFFFFF"/>
        </w:rPr>
      </w:r>
      <w:r w:rsidR="002B7F72">
        <w:rPr>
          <w:rStyle w:val="mo"/>
          <w:rFonts w:cs="Arial"/>
          <w:bdr w:val="none" w:sz="0" w:space="0" w:color="auto" w:frame="1"/>
          <w:shd w:val="clear" w:color="auto" w:fill="FFFFFF"/>
        </w:rPr>
        <w:fldChar w:fldCharType="end"/>
      </w:r>
      <w:r w:rsidR="001C30B1" w:rsidRPr="000E6388">
        <w:rPr>
          <w:rStyle w:val="mo"/>
          <w:rFonts w:cs="Arial"/>
          <w:bdr w:val="none" w:sz="0" w:space="0" w:color="auto" w:frame="1"/>
          <w:shd w:val="clear" w:color="auto" w:fill="FFFFFF"/>
        </w:rPr>
      </w:r>
      <w:r w:rsidR="001C30B1" w:rsidRPr="000E6388">
        <w:rPr>
          <w:rStyle w:val="mo"/>
          <w:rFonts w:cs="Arial"/>
          <w:bdr w:val="none" w:sz="0" w:space="0" w:color="auto" w:frame="1"/>
          <w:shd w:val="clear" w:color="auto" w:fill="FFFFFF"/>
        </w:rPr>
        <w:fldChar w:fldCharType="separate"/>
      </w:r>
      <w:hyperlink w:anchor="_ENREF_20" w:tooltip="Zhang, 1999 #266" w:history="1">
        <w:r w:rsidR="002B7F72" w:rsidRPr="002B7F72">
          <w:rPr>
            <w:rStyle w:val="mo"/>
            <w:rFonts w:cs="Arial"/>
            <w:noProof/>
            <w:bdr w:val="none" w:sz="0" w:space="0" w:color="auto" w:frame="1"/>
            <w:shd w:val="clear" w:color="auto" w:fill="FFFFFF"/>
            <w:vertAlign w:val="superscript"/>
          </w:rPr>
          <w:t>20</w:t>
        </w:r>
      </w:hyperlink>
      <w:r w:rsidR="002B7F72" w:rsidRPr="002B7F72">
        <w:rPr>
          <w:rStyle w:val="mo"/>
          <w:rFonts w:cs="Arial"/>
          <w:noProof/>
          <w:bdr w:val="none" w:sz="0" w:space="0" w:color="auto" w:frame="1"/>
          <w:shd w:val="clear" w:color="auto" w:fill="FFFFFF"/>
          <w:vertAlign w:val="superscript"/>
        </w:rPr>
        <w:t>,</w:t>
      </w:r>
      <w:hyperlink w:anchor="_ENREF_21" w:tooltip="Bray, 2004 #631" w:history="1">
        <w:r w:rsidR="002B7F72" w:rsidRPr="002B7F72">
          <w:rPr>
            <w:rStyle w:val="mo"/>
            <w:rFonts w:cs="Arial"/>
            <w:noProof/>
            <w:bdr w:val="none" w:sz="0" w:space="0" w:color="auto" w:frame="1"/>
            <w:shd w:val="clear" w:color="auto" w:fill="FFFFFF"/>
            <w:vertAlign w:val="superscript"/>
          </w:rPr>
          <w:t>21</w:t>
        </w:r>
      </w:hyperlink>
      <w:r w:rsidR="001C30B1" w:rsidRPr="000E6388">
        <w:rPr>
          <w:rStyle w:val="mo"/>
          <w:rFonts w:cs="Arial"/>
          <w:bdr w:val="none" w:sz="0" w:space="0" w:color="auto" w:frame="1"/>
          <w:shd w:val="clear" w:color="auto" w:fill="FFFFFF"/>
        </w:rPr>
        <w:fldChar w:fldCharType="end"/>
      </w:r>
      <w:r w:rsidRPr="00C121E0">
        <w:rPr>
          <w:rStyle w:val="mo"/>
          <w:rFonts w:cs="Arial"/>
          <w:bdr w:val="none" w:sz="0" w:space="0" w:color="auto" w:frame="1"/>
          <w:shd w:val="clear" w:color="auto" w:fill="FFFFFF"/>
        </w:rPr>
        <w:t>.</w:t>
      </w:r>
    </w:p>
    <w:p w14:paraId="4FFEDA2E" w14:textId="77777777" w:rsidR="007C68BB" w:rsidRPr="00255B10" w:rsidRDefault="007C68BB" w:rsidP="007C68BB">
      <w:pPr>
        <w:rPr>
          <w:rStyle w:val="mo"/>
          <w:highlight w:val="yellow"/>
        </w:rPr>
      </w:pPr>
    </w:p>
    <w:p w14:paraId="7D003245" w14:textId="3EE7B245" w:rsidR="004C3216" w:rsidRDefault="000577B2" w:rsidP="00491D53">
      <w:pPr>
        <w:pStyle w:val="af3"/>
        <w:numPr>
          <w:ilvl w:val="1"/>
          <w:numId w:val="29"/>
        </w:numPr>
      </w:pPr>
      <w:r w:rsidRPr="00491D53">
        <w:rPr>
          <w:highlight w:val="yellow"/>
        </w:rPr>
        <w:t xml:space="preserve">Use </w:t>
      </w:r>
      <w:r w:rsidR="00353F2A" w:rsidRPr="00491D53">
        <w:rPr>
          <w:highlight w:val="yellow"/>
        </w:rPr>
        <w:t>the spreadsheet</w:t>
      </w:r>
      <w:r w:rsidRPr="00491D53">
        <w:rPr>
          <w:highlight w:val="yellow"/>
        </w:rPr>
        <w:t xml:space="preserve"> software to gener</w:t>
      </w:r>
      <w:r w:rsidR="004C3216" w:rsidRPr="00491D53">
        <w:rPr>
          <w:highlight w:val="yellow"/>
        </w:rPr>
        <w:t>ate a two</w:t>
      </w:r>
      <w:r w:rsidR="00082F9F" w:rsidRPr="00491D53">
        <w:rPr>
          <w:highlight w:val="yellow"/>
        </w:rPr>
        <w:t>-</w:t>
      </w:r>
      <w:r w:rsidR="004C3216" w:rsidRPr="00491D53">
        <w:rPr>
          <w:highlight w:val="yellow"/>
        </w:rPr>
        <w:t>color heat map for each parameter.</w:t>
      </w:r>
      <w:r w:rsidR="00353F2A">
        <w:t xml:space="preserve"> </w:t>
      </w:r>
      <w:r w:rsidR="00353F2A" w:rsidRPr="00491D53">
        <w:rPr>
          <w:highlight w:val="yellow"/>
        </w:rPr>
        <w:t>Arrange the name of cell lines on the X-axis and the compounds on the Y-axis.</w:t>
      </w:r>
      <w:r w:rsidR="004C3216">
        <w:t xml:space="preserve"> </w:t>
      </w:r>
    </w:p>
    <w:bookmarkEnd w:id="0"/>
    <w:bookmarkEnd w:id="1"/>
    <w:p w14:paraId="1A6E229E" w14:textId="77777777" w:rsidR="007C68BB" w:rsidRPr="00C121E0" w:rsidRDefault="007C68BB" w:rsidP="007C68BB">
      <w:pPr>
        <w:rPr>
          <w:rStyle w:val="mo"/>
          <w:rFonts w:cs="Arial"/>
          <w:bdr w:val="none" w:sz="0" w:space="0" w:color="auto" w:frame="1"/>
          <w:shd w:val="clear" w:color="auto" w:fill="FFFFFF"/>
        </w:rPr>
      </w:pPr>
    </w:p>
    <w:p w14:paraId="3E79FCA8" w14:textId="2A9A21A5" w:rsidR="006305D7" w:rsidRPr="001B1519" w:rsidRDefault="006305D7" w:rsidP="007C68BB">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CC6C486" w14:textId="12A5C982" w:rsidR="007C68BB" w:rsidRDefault="00F073BB" w:rsidP="007C68BB">
      <w:r>
        <w:t xml:space="preserve">We </w:t>
      </w:r>
      <w:r w:rsidR="009B5FC6">
        <w:t>characterized</w:t>
      </w:r>
      <w:r w:rsidR="00334A15">
        <w:t xml:space="preserve"> </w:t>
      </w:r>
      <w:r w:rsidR="009B5FC6">
        <w:t>the rhodopsin</w:t>
      </w:r>
      <w:r w:rsidR="00334A15">
        <w:t xml:space="preserve"> transport </w:t>
      </w:r>
      <w:r w:rsidR="009B5FC6">
        <w:t>with</w:t>
      </w:r>
      <w:r w:rsidR="004C3CBF">
        <w:t xml:space="preserve"> three parameters: </w:t>
      </w:r>
      <w:r w:rsidR="009B5FC6">
        <w:t xml:space="preserve">the </w:t>
      </w:r>
      <w:r w:rsidR="004C3216">
        <w:t>rhodopsin</w:t>
      </w:r>
      <w:r w:rsidR="009B5FC6">
        <w:t>-Venus intensity</w:t>
      </w:r>
      <w:r w:rsidR="00A45520">
        <w:t xml:space="preserve"> in the whole cell</w:t>
      </w:r>
      <w:r w:rsidR="00953706">
        <w:t xml:space="preserve"> (Rhodopsin-Venus INT)</w:t>
      </w:r>
      <w:r w:rsidR="004C3216">
        <w:t xml:space="preserve">, </w:t>
      </w:r>
      <w:r w:rsidR="009B5FC6">
        <w:t xml:space="preserve">the immunostaining </w:t>
      </w:r>
      <w:r w:rsidR="00953706">
        <w:t>intensity</w:t>
      </w:r>
      <w:r w:rsidR="009B5FC6">
        <w:t xml:space="preserve"> of rhodopsin</w:t>
      </w:r>
      <w:r w:rsidR="00953706">
        <w:t xml:space="preserve"> </w:t>
      </w:r>
      <w:r w:rsidR="004C3216">
        <w:t>on the plasma membrane</w:t>
      </w:r>
      <w:r w:rsidR="00953706">
        <w:t xml:space="preserve"> (Rhodopsin INT on the cell surface)</w:t>
      </w:r>
      <w:r w:rsidR="004C3216">
        <w:t xml:space="preserve">, and the ratio of rhodopsin </w:t>
      </w:r>
      <w:r w:rsidR="00F6522D">
        <w:t xml:space="preserve">stain </w:t>
      </w:r>
      <w:r w:rsidR="004C3216">
        <w:t>on the cell surface</w:t>
      </w:r>
      <w:r w:rsidR="009B5FC6">
        <w:t xml:space="preserve"> to rhodopsin-Venus </w:t>
      </w:r>
      <w:r w:rsidR="00953706">
        <w:t xml:space="preserve">intensity </w:t>
      </w:r>
      <w:r w:rsidR="00F6522D">
        <w:t>in the whole cell</w:t>
      </w:r>
      <w:r w:rsidR="00953706">
        <w:t xml:space="preserve"> (MEM-Total Ratio)</w:t>
      </w:r>
      <w:r w:rsidR="00334A15">
        <w:t>.</w:t>
      </w:r>
      <w:r w:rsidR="004C3216">
        <w:t xml:space="preserve"> </w:t>
      </w:r>
      <w:r w:rsidR="00BC25E6">
        <w:t xml:space="preserve">A representative result of the </w:t>
      </w:r>
      <w:r w:rsidR="00BC25E6" w:rsidRPr="004C3CBF">
        <w:t>rhodopsin transport assay</w:t>
      </w:r>
      <w:r w:rsidR="00BC25E6">
        <w:t xml:space="preserve"> is shown in </w:t>
      </w:r>
      <w:r w:rsidR="00BC25E6" w:rsidRPr="00432256">
        <w:rPr>
          <w:b/>
        </w:rPr>
        <w:t>Figures 3</w:t>
      </w:r>
      <w:r w:rsidR="00BC25E6">
        <w:t xml:space="preserve"> and </w:t>
      </w:r>
      <w:r w:rsidR="00BC25E6" w:rsidRPr="00432256">
        <w:rPr>
          <w:b/>
        </w:rPr>
        <w:t>4</w:t>
      </w:r>
      <w:r w:rsidR="00BC25E6">
        <w:t xml:space="preserve">. </w:t>
      </w:r>
      <w:r w:rsidR="00334A15">
        <w:t>Using DMSO and 9-</w:t>
      </w:r>
      <w:r w:rsidR="00334A15" w:rsidRPr="000E6388">
        <w:rPr>
          <w:i/>
        </w:rPr>
        <w:t>cis</w:t>
      </w:r>
      <w:r w:rsidR="00334A15">
        <w:t>-retinal treated cells expressing the P23H-rh</w:t>
      </w:r>
      <w:r w:rsidR="00A578B3">
        <w:t>o</w:t>
      </w:r>
      <w:r w:rsidR="00334A15">
        <w:t xml:space="preserve">dopsin-Venus as </w:t>
      </w:r>
      <w:r w:rsidR="00BC25E6">
        <w:t xml:space="preserve">the </w:t>
      </w:r>
      <w:r w:rsidR="00334A15">
        <w:t>0 and 100% controls,</w:t>
      </w:r>
      <w:r w:rsidR="00BC25E6">
        <w:t xml:space="preserve"> respectively,</w:t>
      </w:r>
      <w:r w:rsidR="00334A15">
        <w:t xml:space="preserve"> the </w:t>
      </w:r>
      <w:r w:rsidR="004C3216">
        <w:t>Z’-fact</w:t>
      </w:r>
      <w:r w:rsidR="00F6522D">
        <w:t xml:space="preserve">ors </w:t>
      </w:r>
      <w:r w:rsidR="00334A15">
        <w:t>for the</w:t>
      </w:r>
      <w:r w:rsidR="00953706">
        <w:t>se</w:t>
      </w:r>
      <w:r w:rsidR="00334A15">
        <w:t xml:space="preserve"> three </w:t>
      </w:r>
      <w:r w:rsidR="00BD6B63">
        <w:t>parameters are in the range between 0 to 0.5, suggesting</w:t>
      </w:r>
      <w:r w:rsidR="009C1313">
        <w:t xml:space="preserve"> that</w:t>
      </w:r>
      <w:r w:rsidR="00BD6B63">
        <w:t xml:space="preserve"> the assay has moderate quality</w:t>
      </w:r>
      <w:r w:rsidR="001860AD">
        <w:t>,</w:t>
      </w:r>
      <w:r w:rsidR="00BD6B63">
        <w:t xml:space="preserve"> sufficient for high-content imaging</w:t>
      </w:r>
      <w:hyperlink w:anchor="_ENREF_21" w:tooltip="Bray, 2004 #631" w:history="1">
        <w:r w:rsidR="002B7F72">
          <w:fldChar w:fldCharType="begin"/>
        </w:r>
        <w:r w:rsidR="002B7F72">
          <w:instrText xml:space="preserve"> ADDIN EN.CITE &lt;EndNote&gt;&lt;Cite&gt;&lt;Author&gt;Bray&lt;/Author&gt;&lt;Year&gt;2004&lt;/Year&gt;&lt;RecNum&gt;631&lt;/RecNum&gt;&lt;DisplayText&gt;&lt;style face="superscript"&gt;21&lt;/style&gt;&lt;/DisplayText&gt;&lt;record&gt;&lt;rec-number&gt;631&lt;/rec-number&gt;&lt;foreign-keys&gt;&lt;key app="EN" db-id="ppdt909acr9eabepwvbvsd2lapt5wrpszf0w"&gt;631&lt;/key&gt;&lt;/foreign-keys&gt;&lt;ref-type name="Book Section"&gt;5&lt;/ref-type&gt;&lt;contributors&gt;&lt;authors&gt;&lt;author&gt;Bray, M. A.&lt;/author&gt;&lt;author&gt;Carpenter, A.&lt;/author&gt;&lt;/authors&gt;&lt;secondary-authors&gt;&lt;author&gt;Sittampalam, G. S.&lt;/author&gt;&lt;author&gt;Coussens, N. P.&lt;/author&gt;&lt;author&gt;Brimacombe, K.&lt;/author&gt;&lt;author&gt;Grossman, A.&lt;/author&gt;&lt;author&gt;Arkin, M.&lt;/author&gt;&lt;author&gt;Auld, D.&lt;/author&gt;&lt;author&gt;Austin, C.&lt;/author&gt;&lt;author&gt;Baell, J.&lt;/author&gt;&lt;author&gt;Bejcek, B.&lt;/author&gt;&lt;author&gt;Caaveiro, J. M. M.&lt;/author&gt;&lt;author&gt;Chung, T. D. Y.&lt;/author&gt;&lt;author&gt;Dahlin, J. L.&lt;/author&gt;&lt;author&gt;Devanaryan, V.&lt;/author&gt;&lt;author&gt;Foley, T. L.&lt;/author&gt;&lt;author&gt;Glicksman, M.&lt;/author&gt;&lt;author&gt;Hall, M. D.&lt;/author&gt;&lt;author&gt;Haas, J. V.&lt;/author&gt;&lt;author&gt;Inglese, J.&lt;/author&gt;&lt;author&gt;Iversen, P. W.&lt;/author&gt;&lt;author&gt;Kahl, S. D.&lt;/author&gt;&lt;author&gt;Kales, S. C.&lt;/author&gt;&lt;author&gt;Lal-Nag, M.&lt;/author&gt;&lt;author&gt;Li, Z.&lt;/author&gt;&lt;author&gt;McGee, J.&lt;/author&gt;&lt;author&gt;McManus, O.&lt;/author&gt;&lt;author&gt;Riss, T.&lt;/author&gt;&lt;author&gt;Trask, O. J., Jr.&lt;/author&gt;&lt;author&gt;Weidner, J. R.&lt;/author&gt;&lt;author&gt;Wildey, M. J.&lt;/author&gt;&lt;author&gt;Xia, M.&lt;/author&gt;&lt;author&gt;Xu, X.&lt;/author&gt;&lt;/secondary-authors&gt;&lt;/contributors&gt;&lt;titles&gt;&lt;title&gt;Advanced Assay Development Guidelines for Image-Based High Content Screening and Analysis&lt;/title&gt;&lt;secondary-title&gt;Assay Guidance Manual&lt;/secondary-title&gt;&lt;/titles&gt;&lt;dates&gt;&lt;year&gt;2004&lt;/year&gt;&lt;/dates&gt;&lt;pub-location&gt;Bethesda (MD)&lt;/pub-location&gt;&lt;accession-num&gt;23469374&lt;/accession-num&gt;&lt;urls&gt;&lt;related-urls&gt;&lt;url&gt;http://www.ncbi.nlm.nih.gov/pubmed/23469374&lt;/url&gt;&lt;/related-urls&gt;&lt;/urls&gt;&lt;language&gt;eng&lt;/language&gt;&lt;/record&gt;&lt;/Cite&gt;&lt;/EndNote&gt;</w:instrText>
        </w:r>
        <w:r w:rsidR="002B7F72">
          <w:fldChar w:fldCharType="separate"/>
        </w:r>
        <w:r w:rsidR="002B7F72" w:rsidRPr="002B7F72">
          <w:rPr>
            <w:noProof/>
            <w:vertAlign w:val="superscript"/>
          </w:rPr>
          <w:t>21</w:t>
        </w:r>
        <w:r w:rsidR="002B7F72">
          <w:fldChar w:fldCharType="end"/>
        </w:r>
      </w:hyperlink>
      <w:r w:rsidR="00BD6B63">
        <w:t>.</w:t>
      </w:r>
      <w:r w:rsidR="00BC25E6">
        <w:t xml:space="preserve"> Even though the optimized Z’-factors are lower than 0.5 due to its relatively complex procedures compared to a HTS assay, this assay is still robust and reliable </w:t>
      </w:r>
      <w:r w:rsidR="00A00ABF">
        <w:t xml:space="preserve">for an image-based analysis. </w:t>
      </w:r>
      <w:r w:rsidR="005E650D">
        <w:t>An</w:t>
      </w:r>
      <w:r w:rsidR="00A00ABF">
        <w:t xml:space="preserve"> active compound that rescues a misfolded rhodopsin should show higher values of Rhodopsin INT on the cell surface and MEM-Total Ratio </w:t>
      </w:r>
      <w:r w:rsidR="005E650D">
        <w:t xml:space="preserve">than </w:t>
      </w:r>
      <w:r w:rsidR="00A00ABF">
        <w:t xml:space="preserve">DMSO, with a </w:t>
      </w:r>
      <w:r w:rsidR="00A00ABF" w:rsidRPr="009C1313">
        <w:rPr>
          <w:i/>
        </w:rPr>
        <w:t>P</w:t>
      </w:r>
      <w:r w:rsidR="00A00ABF">
        <w:t xml:space="preserve"> value lower than 0.05. </w:t>
      </w:r>
      <w:r w:rsidR="004C3216">
        <w:t>Three 2-D heat</w:t>
      </w:r>
      <w:r w:rsidR="00BB1BCC">
        <w:t xml:space="preserve"> </w:t>
      </w:r>
      <w:r w:rsidR="004C3216">
        <w:t xml:space="preserve">maps were generated from these three parameters to compare the </w:t>
      </w:r>
      <w:r w:rsidR="00A45520">
        <w:t xml:space="preserve">average </w:t>
      </w:r>
      <w:r w:rsidR="004C3216">
        <w:t>rh</w:t>
      </w:r>
      <w:r w:rsidR="00F6522D">
        <w:t>odopsin amount and localization</w:t>
      </w:r>
      <w:r w:rsidR="00A45520">
        <w:t xml:space="preserve"> per cell</w:t>
      </w:r>
      <w:r w:rsidR="00F6522D">
        <w:t xml:space="preserve"> </w:t>
      </w:r>
      <w:r w:rsidR="004C3216">
        <w:t>(</w:t>
      </w:r>
      <w:r w:rsidR="004C3216" w:rsidRPr="009C1313">
        <w:rPr>
          <w:b/>
        </w:rPr>
        <w:t>Figure 4</w:t>
      </w:r>
      <w:r w:rsidR="004C3216">
        <w:t>).</w:t>
      </w:r>
      <w:r w:rsidR="00BB38EC">
        <w:t xml:space="preserve"> </w:t>
      </w:r>
      <w:r w:rsidR="004C3216">
        <w:t>Repeated in triplicate</w:t>
      </w:r>
      <w:r w:rsidR="000F1B75">
        <w:t>s</w:t>
      </w:r>
      <w:r w:rsidR="004C3216">
        <w:t xml:space="preserve">, WT and six rhodopsin mutants </w:t>
      </w:r>
      <w:r w:rsidR="00234F94">
        <w:t>are</w:t>
      </w:r>
      <w:r w:rsidR="005E650D">
        <w:t xml:space="preserve"> listed </w:t>
      </w:r>
      <w:r w:rsidR="004C3216">
        <w:t xml:space="preserve">horizontally, and </w:t>
      </w:r>
      <w:r w:rsidR="00A45520">
        <w:t xml:space="preserve">the </w:t>
      </w:r>
      <w:r w:rsidR="004C3216">
        <w:t>effect</w:t>
      </w:r>
      <w:r w:rsidR="00A45520">
        <w:t>s of compound treatments</w:t>
      </w:r>
      <w:r w:rsidR="004C3216">
        <w:t xml:space="preserve"> </w:t>
      </w:r>
      <w:r w:rsidR="005E650D">
        <w:t>are</w:t>
      </w:r>
      <w:r w:rsidR="004C3216">
        <w:t xml:space="preserve"> compared vertically. </w:t>
      </w:r>
      <w:r w:rsidR="005E650D">
        <w:t>I</w:t>
      </w:r>
      <w:r w:rsidR="00B850F8">
        <w:t>n agreement with previous studies,</w:t>
      </w:r>
      <w:r w:rsidR="00B04692">
        <w:t xml:space="preserve"> </w:t>
      </w:r>
      <w:r w:rsidR="00234F94">
        <w:t xml:space="preserve">the </w:t>
      </w:r>
      <w:r w:rsidR="001B47F0">
        <w:t>rhodopsin</w:t>
      </w:r>
      <w:r w:rsidR="00234F94">
        <w:t xml:space="preserve"> INT on the cell surface and the MEM-Total ratio</w:t>
      </w:r>
      <w:r w:rsidR="000C0BF5">
        <w:t xml:space="preserve"> of </w:t>
      </w:r>
      <w:r w:rsidR="00234F94">
        <w:t>are</w:t>
      </w:r>
      <w:r w:rsidR="000C0BF5">
        <w:t xml:space="preserve"> lower for the</w:t>
      </w:r>
      <w:r w:rsidR="00234F94">
        <w:t xml:space="preserve"> six</w:t>
      </w:r>
      <w:r w:rsidR="000C0BF5">
        <w:t xml:space="preserve"> mutants compared to the WT rhodopsin treated with DMSO (</w:t>
      </w:r>
      <w:r w:rsidR="000C0BF5" w:rsidRPr="009C1313">
        <w:rPr>
          <w:b/>
        </w:rPr>
        <w:t>Figure 4C</w:t>
      </w:r>
      <w:r w:rsidR="000C0BF5">
        <w:t>)</w:t>
      </w:r>
      <w:r w:rsidR="000C0BF5">
        <w:fldChar w:fldCharType="begin">
          <w:fldData xml:space="preserve">PEVuZE5vdGU+PENpdGU+PEF1dGhvcj5TdW5nPC9BdXRob3I+PFllYXI+MTk5MTwvWWVhcj48UmVj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4ODQwLTQ8L3BhZ2VzPjx2b2x1bWU+ODg8L3ZvbHVtZT48bnVtYmVyPjE5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Dg0MC00PC9wYWdlcz48dm9sdW1lPjg4PC92b2x1bWU+PG51bWJlcj4x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g4NDAtNDwvcGFnZXM+PHZvbHVtZT44ODwvdm9sdW1lPjxudW1iZXI+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2NjQ1LTk8L3BhZ2VzPjx2b2x1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EwNjMtNzg8L3Bh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</w:fldData>
        </w:fldChar>
      </w:r>
      <w:r w:rsidR="002B7F72">
        <w:instrText xml:space="preserve"> ADDIN EN.CITE </w:instrText>
      </w:r>
      <w:r w:rsidR="002B7F72">
        <w:fldChar w:fldCharType="begin">
          <w:fldData xml:space="preserve">PEVuZE5vdGU+PENpdGU+PEF1dGhvcj5TdW5nPC9BdXRob3I+PFllYXI+MTk5MTwvWWVhcj48UmVj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4ODQwLTQ8L3BhZ2VzPjx2b2x1bWU+ODg8L3ZvbHVtZT48bnVtYmVyPjE5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Dg0MC00PC9wYWdlcz48dm9sdW1lPjg4PC92b2x1bWU+PG51bWJlcj4x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g4NDAtNDwvcGFnZXM+PHZvbHVtZT44ODwvdm9sdW1lPjxudW1iZXI+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2NjQ1LTk8L3BhZ2VzPjx2b2x1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EwNjMtNzg8L3Bh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</w:fldData>
        </w:fldChar>
      </w:r>
      <w:r w:rsidR="002B7F72">
        <w:instrText xml:space="preserve"> ADDIN EN.CITE.DATA </w:instrText>
      </w:r>
      <w:r w:rsidR="002B7F72">
        <w:fldChar w:fldCharType="end"/>
      </w:r>
      <w:r w:rsidR="000C0BF5">
        <w:fldChar w:fldCharType="separate"/>
      </w:r>
      <w:hyperlink w:anchor="_ENREF_5" w:tooltip="Sung, 1991 #632" w:history="1">
        <w:r w:rsidR="002B7F72" w:rsidRPr="002B7F72">
          <w:rPr>
            <w:noProof/>
            <w:vertAlign w:val="superscript"/>
          </w:rPr>
          <w:t>5</w:t>
        </w:r>
      </w:hyperlink>
      <w:r w:rsidR="002B7F72" w:rsidRPr="002B7F72">
        <w:rPr>
          <w:noProof/>
          <w:vertAlign w:val="superscript"/>
        </w:rPr>
        <w:t>,</w:t>
      </w:r>
      <w:hyperlink w:anchor="_ENREF_22" w:tooltip="Sung, 1993 #633" w:history="1">
        <w:r w:rsidR="002B7F72" w:rsidRPr="002B7F72">
          <w:rPr>
            <w:noProof/>
            <w:vertAlign w:val="superscript"/>
          </w:rPr>
          <w:t>22</w:t>
        </w:r>
      </w:hyperlink>
      <w:r w:rsidR="002B7F72" w:rsidRPr="002B7F72">
        <w:rPr>
          <w:noProof/>
          <w:vertAlign w:val="superscript"/>
        </w:rPr>
        <w:t>,</w:t>
      </w:r>
      <w:hyperlink w:anchor="_ENREF_23" w:tooltip="Krebs, 2010 #634" w:history="1">
        <w:r w:rsidR="002B7F72" w:rsidRPr="002B7F72">
          <w:rPr>
            <w:noProof/>
            <w:vertAlign w:val="superscript"/>
          </w:rPr>
          <w:t>23</w:t>
        </w:r>
      </w:hyperlink>
      <w:r w:rsidR="000C0BF5">
        <w:fldChar w:fldCharType="end"/>
      </w:r>
      <w:r w:rsidR="000C0BF5">
        <w:t xml:space="preserve">. </w:t>
      </w:r>
      <w:r w:rsidR="00234F94">
        <w:t>The</w:t>
      </w:r>
      <w:r w:rsidR="008932A5">
        <w:t xml:space="preserve"> rhodopsin INT on the cell surface and its MEM-to-Total ratio are increased by</w:t>
      </w:r>
      <w:r w:rsidR="004C3216">
        <w:t xml:space="preserve"> </w:t>
      </w:r>
      <w:r w:rsidR="008932A5">
        <w:t>9</w:t>
      </w:r>
      <w:r w:rsidR="004C3216">
        <w:t>-</w:t>
      </w:r>
      <w:r w:rsidR="004C3216" w:rsidRPr="00092F4E">
        <w:rPr>
          <w:i/>
        </w:rPr>
        <w:t>cis</w:t>
      </w:r>
      <w:r w:rsidR="004C3216">
        <w:t xml:space="preserve">-retinal </w:t>
      </w:r>
      <w:r w:rsidR="008932A5">
        <w:t xml:space="preserve">treatment </w:t>
      </w:r>
      <w:r w:rsidR="004C3216">
        <w:t xml:space="preserve">for the </w:t>
      </w:r>
      <w:r w:rsidR="008932A5">
        <w:t xml:space="preserve">T4R, </w:t>
      </w:r>
      <w:r w:rsidR="004C3216">
        <w:t>P23H, D190N and P267L, but not the P53R or C110Y mutant</w:t>
      </w:r>
      <w:r w:rsidR="00B850F8">
        <w:t>s</w:t>
      </w:r>
      <w:r w:rsidR="00234F94">
        <w:t xml:space="preserve">, suggesting </w:t>
      </w:r>
      <w:r w:rsidR="009C1313">
        <w:t xml:space="preserve">that </w:t>
      </w:r>
      <w:r w:rsidR="00234F94">
        <w:t>9-</w:t>
      </w:r>
      <w:r w:rsidR="00234F94" w:rsidRPr="006252BE">
        <w:rPr>
          <w:i/>
        </w:rPr>
        <w:t>cis</w:t>
      </w:r>
      <w:r w:rsidR="00234F94">
        <w:t>-retinal rescues the transport of the T4R, P23H, D190N and P267L rhodopsin mutants</w:t>
      </w:r>
      <w:r w:rsidR="004C3216">
        <w:t xml:space="preserve">. </w:t>
      </w:r>
      <w:r w:rsidR="006252BE">
        <w:t xml:space="preserve">All the cps showed varying </w:t>
      </w:r>
      <w:r w:rsidR="002F660B">
        <w:t>levels of increase in the Rhodopsin INT on the cell surface for</w:t>
      </w:r>
      <w:r w:rsidR="008E5B0E">
        <w:t xml:space="preserve"> the T4R, P23H and</w:t>
      </w:r>
      <w:r w:rsidR="002F660B">
        <w:t xml:space="preserve"> </w:t>
      </w:r>
      <w:r w:rsidR="008E5B0E">
        <w:t xml:space="preserve">D190N. </w:t>
      </w:r>
      <w:r w:rsidR="00482E33">
        <w:t xml:space="preserve">Cps 3, 4, 5, 7, 8 and 11 increased the rhodopsin-Venus INT </w:t>
      </w:r>
      <w:r w:rsidR="008E5B0E">
        <w:t xml:space="preserve">but not </w:t>
      </w:r>
      <w:r w:rsidR="00482E33">
        <w:t>the MEM-to-Total ratio of these rhodopsin mutants</w:t>
      </w:r>
      <w:r w:rsidR="008E5B0E">
        <w:t xml:space="preserve">, suggesting </w:t>
      </w:r>
      <w:r w:rsidR="009C1313">
        <w:t xml:space="preserve">that </w:t>
      </w:r>
      <w:r w:rsidR="008E5B0E">
        <w:t>these compound</w:t>
      </w:r>
      <w:r w:rsidR="00B640EE">
        <w:t>s</w:t>
      </w:r>
      <w:r w:rsidR="008E5B0E">
        <w:t xml:space="preserve"> only increased the rhodopsin amount. </w:t>
      </w:r>
      <w:r w:rsidR="006A5799">
        <w:t xml:space="preserve">Cps 1, 2 </w:t>
      </w:r>
      <w:r w:rsidR="008E5B0E">
        <w:t xml:space="preserve">6 </w:t>
      </w:r>
      <w:r w:rsidR="00482E33">
        <w:t xml:space="preserve">and </w:t>
      </w:r>
      <w:r w:rsidR="008E5B0E">
        <w:t>9</w:t>
      </w:r>
      <w:r w:rsidR="00482E33">
        <w:t xml:space="preserve"> significantly </w:t>
      </w:r>
      <w:r w:rsidR="006A5799">
        <w:t>increased the MEM-to</w:t>
      </w:r>
      <w:r w:rsidR="008E5B0E">
        <w:t>-Total ratio of T4R, P23H</w:t>
      </w:r>
      <w:r w:rsidR="006B4D7F">
        <w:t xml:space="preserve">, </w:t>
      </w:r>
      <w:r w:rsidR="006A5799">
        <w:t>D190N</w:t>
      </w:r>
      <w:r w:rsidR="006B4D7F">
        <w:t xml:space="preserve"> and P267L</w:t>
      </w:r>
      <w:r w:rsidR="006A5799">
        <w:t xml:space="preserve"> rhodopsin mutants</w:t>
      </w:r>
      <w:r w:rsidR="008E5B0E">
        <w:t>,</w:t>
      </w:r>
      <w:r w:rsidR="006A5799">
        <w:t xml:space="preserve"> </w:t>
      </w:r>
      <w:r w:rsidR="006252BE">
        <w:t>suggest</w:t>
      </w:r>
      <w:r w:rsidR="008E5B0E">
        <w:t>ing that these compounds rescue</w:t>
      </w:r>
      <w:r w:rsidR="006252BE">
        <w:t xml:space="preserve"> the transport </w:t>
      </w:r>
      <w:r w:rsidR="006B4D7F">
        <w:t>of these</w:t>
      </w:r>
      <w:r w:rsidR="006252BE">
        <w:t xml:space="preserve"> rhodopsin mutants</w:t>
      </w:r>
      <w:r w:rsidR="006B4D7F">
        <w:t xml:space="preserve"> to the plasma membrane</w:t>
      </w:r>
      <w:r w:rsidR="006252BE">
        <w:t xml:space="preserve">. </w:t>
      </w:r>
      <w:r w:rsidR="00B850F8">
        <w:t xml:space="preserve">The 2-D profiles provide a comprehensive overview of rhodopsin transport affected by these </w:t>
      </w:r>
      <w:proofErr w:type="spellStart"/>
      <w:r w:rsidR="00B850F8">
        <w:t>adRP</w:t>
      </w:r>
      <w:proofErr w:type="spellEnd"/>
      <w:r w:rsidR="00B850F8">
        <w:t xml:space="preserve"> associated mutations that are mitigated by different pharmacological treatment</w:t>
      </w:r>
      <w:r w:rsidR="007C68BB">
        <w:t>.</w:t>
      </w:r>
    </w:p>
    <w:p w14:paraId="6C1E320D" w14:textId="77777777" w:rsidR="007C68BB" w:rsidRDefault="007C68BB" w:rsidP="007C68BB"/>
    <w:p w14:paraId="3BE11751" w14:textId="7DFE4F39" w:rsidR="0062334E" w:rsidRDefault="0062334E" w:rsidP="007C68BB">
      <w:pPr>
        <w:rPr>
          <w:rFonts w:asciiTheme="minorHAnsi" w:hAnsiTheme="minorHAnsi" w:cstheme="minorHAnsi"/>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LEGENDS </w:t>
      </w:r>
    </w:p>
    <w:p w14:paraId="10B9D42C" w14:textId="476B9750" w:rsidR="007226E6" w:rsidRDefault="007226E6" w:rsidP="007C68BB">
      <w:r w:rsidRPr="00D46136">
        <w:rPr>
          <w:b/>
        </w:rPr>
        <w:t xml:space="preserve">Figure 1. </w:t>
      </w:r>
      <w:r w:rsidR="00395B29" w:rsidRPr="00D46136">
        <w:rPr>
          <w:b/>
        </w:rPr>
        <w:t xml:space="preserve">The workflow </w:t>
      </w:r>
      <w:r w:rsidR="0031454C" w:rsidRPr="00D46136">
        <w:rPr>
          <w:b/>
        </w:rPr>
        <w:t>of</w:t>
      </w:r>
      <w:r w:rsidR="00395B29" w:rsidRPr="00D46136">
        <w:rPr>
          <w:b/>
        </w:rPr>
        <w:t xml:space="preserve"> </w:t>
      </w:r>
      <w:r w:rsidR="0031454C" w:rsidRPr="00D46136">
        <w:rPr>
          <w:b/>
        </w:rPr>
        <w:t xml:space="preserve">the </w:t>
      </w:r>
      <w:r w:rsidR="00BD768E">
        <w:rPr>
          <w:b/>
        </w:rPr>
        <w:t>rhodopsin transport assay</w:t>
      </w:r>
      <w:r w:rsidR="00395B29" w:rsidRPr="00D46136">
        <w:rPr>
          <w:b/>
        </w:rPr>
        <w:t>.</w:t>
      </w:r>
      <w:r w:rsidR="00395B29">
        <w:t xml:space="preserve"> Procedures for cell surface staining of rhodopsin without membrane permeabilization</w:t>
      </w:r>
      <w:r w:rsidR="00B850F8">
        <w:t xml:space="preserve"> for the rhodopsin transport assay</w:t>
      </w:r>
      <w:r w:rsidR="00395B29">
        <w:t xml:space="preserve">. </w:t>
      </w:r>
    </w:p>
    <w:p w14:paraId="439469ED" w14:textId="77777777" w:rsidR="007C68BB" w:rsidRPr="00D46136" w:rsidRDefault="007C68BB" w:rsidP="007C68BB">
      <w:pPr>
        <w:rPr>
          <w:b/>
        </w:rPr>
      </w:pPr>
    </w:p>
    <w:p w14:paraId="1F872D7D" w14:textId="163522B3" w:rsidR="00395B29" w:rsidRDefault="00395B29" w:rsidP="007C68BB">
      <w:r w:rsidRPr="00D46136">
        <w:rPr>
          <w:b/>
        </w:rPr>
        <w:t xml:space="preserve">Figure 2. </w:t>
      </w:r>
      <w:r w:rsidR="00B04A7C" w:rsidRPr="00D46136">
        <w:rPr>
          <w:b/>
        </w:rPr>
        <w:t xml:space="preserve">Illustrations for </w:t>
      </w:r>
      <w:r w:rsidR="0031454C" w:rsidRPr="00D46136">
        <w:rPr>
          <w:b/>
        </w:rPr>
        <w:t xml:space="preserve">the </w:t>
      </w:r>
      <w:r w:rsidR="00B04A7C" w:rsidRPr="00D46136">
        <w:rPr>
          <w:b/>
        </w:rPr>
        <w:t>preparation of 5</w:t>
      </w:r>
      <w:r w:rsidR="009C1313">
        <w:rPr>
          <w:b/>
        </w:rPr>
        <w:t>x</w:t>
      </w:r>
      <w:r w:rsidR="00B04A7C" w:rsidRPr="00D46136">
        <w:rPr>
          <w:b/>
        </w:rPr>
        <w:t xml:space="preserve"> working solutions </w:t>
      </w:r>
      <w:r w:rsidR="00550A4E" w:rsidRPr="00D46136">
        <w:rPr>
          <w:b/>
        </w:rPr>
        <w:t xml:space="preserve">and </w:t>
      </w:r>
      <w:r w:rsidR="0031454C" w:rsidRPr="00D46136">
        <w:rPr>
          <w:b/>
        </w:rPr>
        <w:t xml:space="preserve">the liquid </w:t>
      </w:r>
      <w:r w:rsidR="00550A4E" w:rsidRPr="00D46136">
        <w:rPr>
          <w:b/>
        </w:rPr>
        <w:t xml:space="preserve">transfer from </w:t>
      </w:r>
      <w:r w:rsidR="0031454C" w:rsidRPr="00D46136">
        <w:rPr>
          <w:b/>
        </w:rPr>
        <w:t xml:space="preserve">the </w:t>
      </w:r>
      <w:r w:rsidR="00550A4E" w:rsidRPr="00D46136">
        <w:rPr>
          <w:b/>
        </w:rPr>
        <w:t>96-well plate to</w:t>
      </w:r>
      <w:r w:rsidR="0031454C" w:rsidRPr="00D46136">
        <w:rPr>
          <w:b/>
        </w:rPr>
        <w:t xml:space="preserve"> the</w:t>
      </w:r>
      <w:r w:rsidR="00550A4E" w:rsidRPr="00D46136">
        <w:rPr>
          <w:b/>
        </w:rPr>
        <w:t xml:space="preserve"> 384-well plate.</w:t>
      </w:r>
      <w:r w:rsidR="00594FA0">
        <w:t xml:space="preserve"> </w:t>
      </w:r>
      <w:r w:rsidR="009C1313">
        <w:t>(</w:t>
      </w:r>
      <w:r w:rsidR="00594FA0">
        <w:t>A</w:t>
      </w:r>
      <w:r w:rsidR="009C1313">
        <w:t>)</w:t>
      </w:r>
      <w:r w:rsidR="00594FA0">
        <w:t xml:space="preserve"> </w:t>
      </w:r>
      <w:r w:rsidR="00F64967">
        <w:t>T</w:t>
      </w:r>
      <w:r w:rsidR="00594FA0">
        <w:t xml:space="preserve">he 96-well plate layout of </w:t>
      </w:r>
      <w:r w:rsidR="00B850F8">
        <w:t xml:space="preserve">the </w:t>
      </w:r>
      <w:r w:rsidR="00594FA0">
        <w:t>5</w:t>
      </w:r>
      <w:r w:rsidR="009C1313">
        <w:t>x</w:t>
      </w:r>
      <w:r w:rsidR="00594FA0">
        <w:t xml:space="preserve"> working solutions. </w:t>
      </w:r>
      <w:r w:rsidR="0031454C">
        <w:t xml:space="preserve">Wells A1 to </w:t>
      </w:r>
      <w:r w:rsidR="00FE000F">
        <w:t>G</w:t>
      </w:r>
      <w:r w:rsidR="00B850F8">
        <w:t>2</w:t>
      </w:r>
      <w:r w:rsidR="0031454C">
        <w:t xml:space="preserve"> have </w:t>
      </w:r>
      <w:r w:rsidR="00F64967">
        <w:t xml:space="preserve">300 </w:t>
      </w:r>
      <w:proofErr w:type="spellStart"/>
      <w:r w:rsidR="00F64967">
        <w:t>μL</w:t>
      </w:r>
      <w:proofErr w:type="spellEnd"/>
      <w:r w:rsidR="00F64967">
        <w:t xml:space="preserve"> per well of</w:t>
      </w:r>
      <w:r w:rsidR="00FE000F">
        <w:t xml:space="preserve"> up to 15 5</w:t>
      </w:r>
      <w:r w:rsidR="009C1313">
        <w:t>x</w:t>
      </w:r>
      <w:r w:rsidR="00FE000F">
        <w:t xml:space="preserve"> working solutions </w:t>
      </w:r>
      <w:r w:rsidR="00594FA0">
        <w:t>and assay medium</w:t>
      </w:r>
      <w:r w:rsidR="00FE000F">
        <w:t xml:space="preserve"> (M) </w:t>
      </w:r>
      <w:r w:rsidR="00F64967">
        <w:t>as illustrated</w:t>
      </w:r>
      <w:r w:rsidR="00AF70B0">
        <w:t xml:space="preserve"> </w:t>
      </w:r>
      <w:r w:rsidR="00AF70B0" w:rsidRPr="00AF70B0">
        <w:t>in columns 1 and 2</w:t>
      </w:r>
      <w:r w:rsidR="00F64967">
        <w:t>. Compound</w:t>
      </w:r>
      <w:r w:rsidR="009D58FE">
        <w:t>s</w:t>
      </w:r>
      <w:r w:rsidR="00F64967">
        <w:t xml:space="preserve"> </w:t>
      </w:r>
      <w:r w:rsidR="00FE000F">
        <w:t>14</w:t>
      </w:r>
      <w:r w:rsidR="00F64967">
        <w:t xml:space="preserve"> and </w:t>
      </w:r>
      <w:r w:rsidR="00FE000F">
        <w:t>15</w:t>
      </w:r>
      <w:r w:rsidR="00F64967">
        <w:t xml:space="preserve"> are </w:t>
      </w:r>
      <w:r w:rsidR="009D58FE">
        <w:t xml:space="preserve">2% </w:t>
      </w:r>
      <w:r w:rsidR="00F64967">
        <w:t xml:space="preserve">DMSO and </w:t>
      </w:r>
      <w:r w:rsidR="009D58FE">
        <w:t xml:space="preserve">25 </w:t>
      </w:r>
      <w:proofErr w:type="spellStart"/>
      <w:r w:rsidR="009D58FE">
        <w:t>μM</w:t>
      </w:r>
      <w:proofErr w:type="spellEnd"/>
      <w:r w:rsidR="009D58FE">
        <w:t xml:space="preserve"> </w:t>
      </w:r>
      <w:r w:rsidR="00F64967">
        <w:t>9-</w:t>
      </w:r>
      <w:r w:rsidR="00F64967" w:rsidRPr="00F64967">
        <w:rPr>
          <w:i/>
        </w:rPr>
        <w:t>cis</w:t>
      </w:r>
      <w:r w:rsidR="00F64967">
        <w:t>-retinal, respectively</w:t>
      </w:r>
      <w:r w:rsidR="00976C37">
        <w:t xml:space="preserve">, for </w:t>
      </w:r>
      <w:r w:rsidR="009C1313">
        <w:t xml:space="preserve">the </w:t>
      </w:r>
      <w:r w:rsidR="00976C37">
        <w:t>treatment to</w:t>
      </w:r>
      <w:r w:rsidR="009D58FE">
        <w:t xml:space="preserve"> the seven cell lines expressing WT and mutant </w:t>
      </w:r>
      <w:r w:rsidR="00202480">
        <w:t>rhodopsin</w:t>
      </w:r>
      <w:r w:rsidR="009D58FE">
        <w:t>.</w:t>
      </w:r>
      <w:r w:rsidR="00976C37">
        <w:t xml:space="preserve"> </w:t>
      </w:r>
      <w:r w:rsidR="00787148">
        <w:t>Additionally, c</w:t>
      </w:r>
      <w:r w:rsidR="0031454C">
        <w:t xml:space="preserve">olumns 11 and 12 have </w:t>
      </w:r>
      <w:r w:rsidR="00F64967">
        <w:t xml:space="preserve">100 </w:t>
      </w:r>
      <w:proofErr w:type="spellStart"/>
      <w:r w:rsidR="00F64967">
        <w:t>μL</w:t>
      </w:r>
      <w:proofErr w:type="spellEnd"/>
      <w:r w:rsidR="00F64967">
        <w:t xml:space="preserve"> per well of </w:t>
      </w:r>
      <w:r w:rsidR="0031454C">
        <w:t xml:space="preserve">2% </w:t>
      </w:r>
      <w:r w:rsidR="00F64967">
        <w:t xml:space="preserve">DMSO and </w:t>
      </w:r>
      <w:r w:rsidR="0031454C">
        <w:t xml:space="preserve">25 </w:t>
      </w:r>
      <w:proofErr w:type="spellStart"/>
      <w:r w:rsidR="0031454C">
        <w:t>μM</w:t>
      </w:r>
      <w:proofErr w:type="spellEnd"/>
      <w:r w:rsidR="0031454C">
        <w:t xml:space="preserve"> </w:t>
      </w:r>
      <w:r w:rsidR="00F64967">
        <w:t>9-</w:t>
      </w:r>
      <w:r w:rsidR="00F64967" w:rsidRPr="00F64967">
        <w:rPr>
          <w:i/>
        </w:rPr>
        <w:t>cis</w:t>
      </w:r>
      <w:r w:rsidR="00F64967">
        <w:t>-retinal controls, respectively</w:t>
      </w:r>
      <w:r w:rsidR="00976C37">
        <w:t xml:space="preserve">, </w:t>
      </w:r>
      <w:r w:rsidR="009D58FE">
        <w:t xml:space="preserve">treated to the cells expressing the P23H rhodopsin </w:t>
      </w:r>
      <w:r w:rsidR="00976C37">
        <w:t xml:space="preserve">for </w:t>
      </w:r>
      <w:r w:rsidR="009D58FE">
        <w:t xml:space="preserve">the </w:t>
      </w:r>
      <w:r w:rsidR="00976C37">
        <w:t xml:space="preserve">calculation </w:t>
      </w:r>
      <w:r w:rsidR="00FE000F">
        <w:t xml:space="preserve">of </w:t>
      </w:r>
      <w:r w:rsidR="00976C37">
        <w:t>Z’-factor</w:t>
      </w:r>
      <w:r w:rsidR="009D58FE">
        <w:t>s</w:t>
      </w:r>
      <w:r w:rsidR="00F64967">
        <w:t xml:space="preserve">. </w:t>
      </w:r>
      <w:r w:rsidR="009C1313">
        <w:t>(</w:t>
      </w:r>
      <w:r w:rsidR="00F64967">
        <w:t>B</w:t>
      </w:r>
      <w:r w:rsidR="009C1313">
        <w:t>)</w:t>
      </w:r>
      <w:r w:rsidR="00F64967">
        <w:t xml:space="preserve"> The 384-well plate layout for cell type and treatment conditions. The U2OS cells expressing the WT, T4R, P23H, P53R, C110Y, D190N and P267L </w:t>
      </w:r>
      <w:r w:rsidR="00D9206F">
        <w:t xml:space="preserve">rhodopsin-Venus </w:t>
      </w:r>
      <w:r w:rsidR="00F64967">
        <w:t>are seeded as illustrated. Treatment con</w:t>
      </w:r>
      <w:r w:rsidR="00051D32">
        <w:t>ditions are labeled in blue.</w:t>
      </w:r>
      <w:r w:rsidR="00493410">
        <w:t xml:space="preserve"> Pink and blue tips </w:t>
      </w:r>
      <w:r w:rsidR="009D58FE">
        <w:t>demonstrate</w:t>
      </w:r>
      <w:r w:rsidR="00493410">
        <w:t xml:space="preserve"> the well-to-well liquid transfer from the 96-well plate to the 384 plate</w:t>
      </w:r>
      <w:r w:rsidR="009D58FE" w:rsidRPr="009D58FE">
        <w:t xml:space="preserve"> </w:t>
      </w:r>
      <w:r w:rsidR="009D58FE">
        <w:t>using a multichannel pipette</w:t>
      </w:r>
      <w:r w:rsidR="00493410">
        <w:t>.</w:t>
      </w:r>
    </w:p>
    <w:p w14:paraId="1432D197" w14:textId="77777777" w:rsidR="007C68BB" w:rsidRDefault="007C68BB" w:rsidP="007C68BB"/>
    <w:p w14:paraId="5E338257" w14:textId="596BD8C2" w:rsidR="00493410" w:rsidRDefault="00493410" w:rsidP="007C68BB">
      <w:r w:rsidRPr="00D46136">
        <w:rPr>
          <w:b/>
        </w:rPr>
        <w:t>Figure 3.</w:t>
      </w:r>
      <w:r w:rsidR="00D9206F" w:rsidRPr="00D46136">
        <w:rPr>
          <w:b/>
        </w:rPr>
        <w:t xml:space="preserve"> Representative images and quantification</w:t>
      </w:r>
      <w:r w:rsidR="0031454C" w:rsidRPr="00D46136">
        <w:rPr>
          <w:b/>
        </w:rPr>
        <w:t>s</w:t>
      </w:r>
      <w:r w:rsidR="00D9206F" w:rsidRPr="00D46136">
        <w:rPr>
          <w:b/>
        </w:rPr>
        <w:t xml:space="preserve"> for the controls of the rhodopsin transport assay.</w:t>
      </w:r>
      <w:r w:rsidR="00D9206F">
        <w:t xml:space="preserve"> </w:t>
      </w:r>
      <w:r w:rsidR="00BE1941">
        <w:t>(</w:t>
      </w:r>
      <w:r w:rsidR="00D9206F">
        <w:t>A</w:t>
      </w:r>
      <w:r w:rsidR="00BE1941">
        <w:t>)</w:t>
      </w:r>
      <w:r w:rsidR="00D9206F">
        <w:t xml:space="preserve"> Venus fluorescence (green) and cell surface immunostaining (red) of U2OS cells expressing WT or P23H rhodopsin-Venus treated with DMSO or 5 </w:t>
      </w:r>
      <w:proofErr w:type="spellStart"/>
      <w:r w:rsidR="0031454C">
        <w:t>μ</w:t>
      </w:r>
      <w:r w:rsidR="00D9206F">
        <w:t>M</w:t>
      </w:r>
      <w:proofErr w:type="spellEnd"/>
      <w:r w:rsidR="00D9206F">
        <w:t xml:space="preserve"> 9-</w:t>
      </w:r>
      <w:r w:rsidR="00D9206F" w:rsidRPr="00D9206F">
        <w:rPr>
          <w:i/>
        </w:rPr>
        <w:t>cis</w:t>
      </w:r>
      <w:r w:rsidR="00D9206F">
        <w:t>-retinal. Scale bar</w:t>
      </w:r>
      <w:r w:rsidR="00BE1941">
        <w:t xml:space="preserve"> = </w:t>
      </w:r>
      <w:r w:rsidR="00D9206F">
        <w:t>200 µm.</w:t>
      </w:r>
      <w:r w:rsidR="001805C7">
        <w:t xml:space="preserve"> </w:t>
      </w:r>
      <w:r w:rsidR="00BE1941">
        <w:t>(</w:t>
      </w:r>
      <w:r w:rsidR="001805C7">
        <w:t>B</w:t>
      </w:r>
      <w:r w:rsidR="00BE1941">
        <w:t>)</w:t>
      </w:r>
      <w:r w:rsidR="001805C7">
        <w:t xml:space="preserve"> </w:t>
      </w:r>
      <w:r w:rsidR="00AF21C6">
        <w:t>A c</w:t>
      </w:r>
      <w:r w:rsidR="001805C7">
        <w:t xml:space="preserve">olumn plot of mean Venus intensity per cell </w:t>
      </w:r>
      <w:r w:rsidR="00AD628D">
        <w:t xml:space="preserve">representing rhodopsin amount in the whole cell </w:t>
      </w:r>
      <w:r w:rsidR="001805C7">
        <w:t>(Rhodopsin-Venus INT). ****</w:t>
      </w:r>
      <w:r w:rsidR="00BE1941" w:rsidRPr="00BE1941">
        <w:rPr>
          <w:i/>
        </w:rPr>
        <w:t>p</w:t>
      </w:r>
      <w:r w:rsidR="001805C7">
        <w:t xml:space="preserve">&lt;0.0001. Z’-factor is shown under the black line. Column value and error bar are average and </w:t>
      </w:r>
      <w:r w:rsidR="008469F1" w:rsidRPr="008469F1">
        <w:t>standard deviation</w:t>
      </w:r>
      <w:r w:rsidR="008469F1">
        <w:t xml:space="preserve"> (</w:t>
      </w:r>
      <w:r w:rsidR="001805C7">
        <w:t>S.D.</w:t>
      </w:r>
      <w:r w:rsidR="008469F1">
        <w:t>)</w:t>
      </w:r>
      <w:r w:rsidR="001805C7">
        <w:t xml:space="preserve"> of 16 replicate</w:t>
      </w:r>
      <w:r w:rsidR="0039231E">
        <w:t>s</w:t>
      </w:r>
      <w:r w:rsidR="00AF21C6">
        <w:t>, respectively</w:t>
      </w:r>
      <w:r w:rsidR="001805C7">
        <w:t xml:space="preserve">. </w:t>
      </w:r>
      <w:r w:rsidR="00BE1941">
        <w:t>(</w:t>
      </w:r>
      <w:r w:rsidR="001805C7">
        <w:t>C</w:t>
      </w:r>
      <w:r w:rsidR="00BE1941">
        <w:t>)</w:t>
      </w:r>
      <w:r w:rsidR="00AF21C6">
        <w:t xml:space="preserve"> A c</w:t>
      </w:r>
      <w:r w:rsidR="001805C7">
        <w:t xml:space="preserve">olumn plot of mean </w:t>
      </w:r>
      <w:r w:rsidR="00FE000F">
        <w:t>C</w:t>
      </w:r>
      <w:r w:rsidR="001805C7">
        <w:t xml:space="preserve">y3 intensity per cell representing the rhodopsin stained on the cell surface (Rhodopsin INT on </w:t>
      </w:r>
      <w:r w:rsidR="00082F9F">
        <w:t xml:space="preserve">the </w:t>
      </w:r>
      <w:r w:rsidR="001805C7">
        <w:t xml:space="preserve">cell surface). </w:t>
      </w:r>
      <w:r w:rsidR="00BE1941">
        <w:t>(</w:t>
      </w:r>
      <w:r w:rsidR="001805C7">
        <w:t>D</w:t>
      </w:r>
      <w:r w:rsidR="00BE1941">
        <w:t xml:space="preserve">) </w:t>
      </w:r>
      <w:r w:rsidR="00AF21C6">
        <w:t>A c</w:t>
      </w:r>
      <w:r w:rsidR="001805C7">
        <w:t>olumn plot of the ratio of mean cy3 intensity per cell to mean Venus intensity per cell representing the ratio of rhodopsin</w:t>
      </w:r>
      <w:r w:rsidR="00AF21C6">
        <w:t xml:space="preserve"> level</w:t>
      </w:r>
      <w:r w:rsidR="001805C7">
        <w:t xml:space="preserve"> on the cell surface to its whole</w:t>
      </w:r>
      <w:r w:rsidR="00AF21C6">
        <w:t>-cell level</w:t>
      </w:r>
      <w:r w:rsidR="001805C7">
        <w:t xml:space="preserve"> (MEM-to-total ratio).</w:t>
      </w:r>
    </w:p>
    <w:p w14:paraId="631D10DD" w14:textId="77777777" w:rsidR="007C68BB" w:rsidRDefault="007C68BB" w:rsidP="007C68BB"/>
    <w:p w14:paraId="405AF500" w14:textId="2C76CF08" w:rsidR="007C68BB" w:rsidRDefault="001805C7" w:rsidP="007C68BB">
      <w:r w:rsidRPr="00D46136">
        <w:rPr>
          <w:b/>
        </w:rPr>
        <w:t xml:space="preserve">Figure 4. </w:t>
      </w:r>
      <w:r w:rsidR="00AD628D" w:rsidRPr="00D46136">
        <w:rPr>
          <w:b/>
        </w:rPr>
        <w:t>A r</w:t>
      </w:r>
      <w:r w:rsidRPr="00D46136">
        <w:rPr>
          <w:b/>
        </w:rPr>
        <w:t>epresentative high-content analysis of the rhodopsin transport assay</w:t>
      </w:r>
      <w:r w:rsidR="00AD628D" w:rsidRPr="00D46136">
        <w:rPr>
          <w:b/>
        </w:rPr>
        <w:t xml:space="preserve"> shown as </w:t>
      </w:r>
      <w:r w:rsidR="000B7C79" w:rsidRPr="00D46136">
        <w:rPr>
          <w:b/>
        </w:rPr>
        <w:t xml:space="preserve">2-color </w:t>
      </w:r>
      <w:r w:rsidR="00AD628D" w:rsidRPr="00D46136">
        <w:rPr>
          <w:b/>
        </w:rPr>
        <w:t>heat</w:t>
      </w:r>
      <w:r w:rsidR="00BB1BCC">
        <w:rPr>
          <w:b/>
        </w:rPr>
        <w:t xml:space="preserve"> </w:t>
      </w:r>
      <w:r w:rsidR="00AD628D" w:rsidRPr="00D46136">
        <w:rPr>
          <w:b/>
        </w:rPr>
        <w:t>maps</w:t>
      </w:r>
      <w:r w:rsidRPr="00D46136">
        <w:rPr>
          <w:b/>
        </w:rPr>
        <w:t>.</w:t>
      </w:r>
      <w:r w:rsidR="00AD628D">
        <w:t xml:space="preserve"> </w:t>
      </w:r>
      <w:r w:rsidR="00BE1941">
        <w:t>(</w:t>
      </w:r>
      <w:r w:rsidR="00AD628D">
        <w:t>A</w:t>
      </w:r>
      <w:r w:rsidR="00BE1941">
        <w:t>)</w:t>
      </w:r>
      <w:r w:rsidR="00AD628D">
        <w:t xml:space="preserve"> The heat</w:t>
      </w:r>
      <w:r w:rsidR="00BB1BCC">
        <w:t xml:space="preserve"> </w:t>
      </w:r>
      <w:r w:rsidR="00AD628D">
        <w:t xml:space="preserve">map of </w:t>
      </w:r>
      <w:r w:rsidR="00AD628D" w:rsidRPr="00AD628D">
        <w:t xml:space="preserve">mean Venus intensity per cell representing </w:t>
      </w:r>
      <w:r w:rsidR="00AF21C6">
        <w:t>the whole-cell rhodopsin level</w:t>
      </w:r>
      <w:r w:rsidR="00AD628D" w:rsidRPr="00AD628D">
        <w:t xml:space="preserve"> (Rhodopsin-Venus INT</w:t>
      </w:r>
      <w:r w:rsidR="00AD628D">
        <w:t xml:space="preserve">). Each block represents a data point and each condition was tested in triplicate. The </w:t>
      </w:r>
      <w:r w:rsidR="00A54DB9">
        <w:t>color legend</w:t>
      </w:r>
      <w:r w:rsidR="00AD628D">
        <w:t xml:space="preserve"> is shown on the left. </w:t>
      </w:r>
      <w:r w:rsidR="00E27A0A">
        <w:t xml:space="preserve">Cp, compound. </w:t>
      </w:r>
      <w:r w:rsidR="00BE1941">
        <w:t>(</w:t>
      </w:r>
      <w:r w:rsidR="00AD628D">
        <w:t>B</w:t>
      </w:r>
      <w:r w:rsidR="00BE1941">
        <w:t>)</w:t>
      </w:r>
      <w:r w:rsidR="00AD628D">
        <w:t xml:space="preserve"> The heat</w:t>
      </w:r>
      <w:r w:rsidR="00BB1BCC">
        <w:t xml:space="preserve"> </w:t>
      </w:r>
      <w:r w:rsidR="00AD628D">
        <w:t xml:space="preserve">map of mean </w:t>
      </w:r>
      <w:r w:rsidR="00FE000F">
        <w:t>C</w:t>
      </w:r>
      <w:r w:rsidR="00AD628D">
        <w:t xml:space="preserve">y3 intensity per cell representing the rhodopsin stained on the cell surface (Rhodopsin INT on </w:t>
      </w:r>
      <w:r w:rsidR="00082F9F">
        <w:t xml:space="preserve">the </w:t>
      </w:r>
      <w:r w:rsidR="00AD628D">
        <w:t xml:space="preserve">cell surface). </w:t>
      </w:r>
      <w:r w:rsidR="00A05A04">
        <w:t>(</w:t>
      </w:r>
      <w:r w:rsidR="00AD628D">
        <w:t>C</w:t>
      </w:r>
      <w:r w:rsidR="00A05A04">
        <w:t>)</w:t>
      </w:r>
      <w:r w:rsidR="00AD628D">
        <w:t xml:space="preserve"> The heat</w:t>
      </w:r>
      <w:r w:rsidR="00BB1BCC">
        <w:t xml:space="preserve"> </w:t>
      </w:r>
      <w:r w:rsidR="00AD628D">
        <w:t>map of</w:t>
      </w:r>
      <w:r w:rsidR="00AF21C6">
        <w:t xml:space="preserve"> the</w:t>
      </w:r>
      <w:r w:rsidR="00AD628D">
        <w:t xml:space="preserve"> mean </w:t>
      </w:r>
      <w:r w:rsidR="00FE000F">
        <w:t>C</w:t>
      </w:r>
      <w:r w:rsidR="00AD628D">
        <w:t xml:space="preserve">y3 intensity per cell to </w:t>
      </w:r>
      <w:r w:rsidR="00AF21C6">
        <w:t xml:space="preserve">the </w:t>
      </w:r>
      <w:r w:rsidR="00AD628D">
        <w:t xml:space="preserve">mean Venus intensity per cell representing the ratio of rhodopsin </w:t>
      </w:r>
      <w:r w:rsidR="00AF21C6">
        <w:t xml:space="preserve">level </w:t>
      </w:r>
      <w:r w:rsidR="00AD628D">
        <w:t xml:space="preserve">on the cell surface to its </w:t>
      </w:r>
      <w:r w:rsidR="00AF21C6">
        <w:t xml:space="preserve">whole-cell level </w:t>
      </w:r>
      <w:r w:rsidR="00AD628D">
        <w:t>(MEM-to-total ratio).</w:t>
      </w:r>
    </w:p>
    <w:p w14:paraId="58B08868" w14:textId="77777777" w:rsidR="00D46136" w:rsidRPr="000B7C79" w:rsidRDefault="00D46136" w:rsidP="007C68BB"/>
    <w:p w14:paraId="3E7CFE96" w14:textId="67F77407" w:rsidR="007C68BB" w:rsidRPr="00D46136" w:rsidRDefault="006305D7" w:rsidP="007C68BB">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98D45D7" w14:textId="193C9433" w:rsidR="008917E5" w:rsidRDefault="008917E5" w:rsidP="007C68BB">
      <w:pPr>
        <w:widowControl/>
        <w:autoSpaceDE/>
        <w:autoSpaceDN/>
        <w:adjustRightInd/>
        <w:rPr>
          <w:rFonts w:asciiTheme="minorHAnsi" w:eastAsiaTheme="minorEastAsia" w:hAnsiTheme="minorHAnsi" w:cstheme="minorBidi"/>
          <w:color w:val="auto"/>
          <w:lang w:eastAsia="zh-CN"/>
        </w:rPr>
      </w:pPr>
      <w:r w:rsidRPr="008917E5">
        <w:rPr>
          <w:rFonts w:asciiTheme="minorHAnsi" w:eastAsiaTheme="minorEastAsia" w:hAnsiTheme="minorHAnsi" w:cstheme="minorBidi"/>
          <w:color w:val="auto"/>
          <w:lang w:eastAsia="zh-CN"/>
        </w:rPr>
        <w:t>Here</w:t>
      </w:r>
      <w:r w:rsidR="00B640EE">
        <w:rPr>
          <w:rFonts w:asciiTheme="minorHAnsi" w:eastAsiaTheme="minorEastAsia" w:hAnsiTheme="minorHAnsi" w:cstheme="minorBidi"/>
          <w:color w:val="auto"/>
          <w:lang w:eastAsia="zh-CN"/>
        </w:rPr>
        <w:t>,</w:t>
      </w:r>
      <w:r w:rsidRPr="008917E5">
        <w:rPr>
          <w:rFonts w:asciiTheme="minorHAnsi" w:eastAsiaTheme="minorEastAsia" w:hAnsiTheme="minorHAnsi" w:cstheme="minorBidi"/>
          <w:color w:val="auto"/>
          <w:lang w:eastAsia="zh-CN"/>
        </w:rPr>
        <w:t xml:space="preserve"> we showed </w:t>
      </w:r>
      <w:r w:rsidR="00D26F76">
        <w:rPr>
          <w:rFonts w:asciiTheme="minorHAnsi" w:eastAsiaTheme="minorEastAsia" w:hAnsiTheme="minorHAnsi" w:cstheme="minorBidi"/>
          <w:color w:val="auto"/>
          <w:lang w:eastAsia="zh-CN"/>
        </w:rPr>
        <w:t xml:space="preserve">a </w:t>
      </w:r>
      <w:r w:rsidRPr="008917E5">
        <w:rPr>
          <w:rFonts w:asciiTheme="minorHAnsi" w:eastAsiaTheme="minorEastAsia" w:hAnsiTheme="minorHAnsi" w:cstheme="minorBidi"/>
          <w:color w:val="auto"/>
          <w:lang w:eastAsia="zh-CN"/>
        </w:rPr>
        <w:t xml:space="preserve">high-content imaging assay used </w:t>
      </w:r>
      <w:r w:rsidR="00AF21C6">
        <w:rPr>
          <w:rFonts w:asciiTheme="minorHAnsi" w:eastAsiaTheme="minorEastAsia" w:hAnsiTheme="minorHAnsi" w:cstheme="minorBidi"/>
          <w:color w:val="auto"/>
          <w:lang w:eastAsia="zh-CN"/>
        </w:rPr>
        <w:t>for characterizing hits identified from</w:t>
      </w:r>
      <w:r w:rsidR="000E04A1">
        <w:rPr>
          <w:rFonts w:asciiTheme="minorHAnsi" w:eastAsiaTheme="minorEastAsia" w:hAnsiTheme="minorHAnsi" w:cstheme="minorBidi"/>
          <w:color w:val="auto"/>
          <w:lang w:eastAsia="zh-CN"/>
        </w:rPr>
        <w:t xml:space="preserve"> </w:t>
      </w:r>
      <w:r w:rsidR="00D26F76">
        <w:rPr>
          <w:rFonts w:asciiTheme="minorHAnsi" w:eastAsiaTheme="minorEastAsia" w:hAnsiTheme="minorHAnsi" w:cstheme="minorBidi"/>
          <w:color w:val="auto"/>
          <w:lang w:eastAsia="zh-CN"/>
        </w:rPr>
        <w:t>a HTS</w:t>
      </w:r>
      <w:r w:rsidRPr="008917E5">
        <w:rPr>
          <w:rFonts w:asciiTheme="minorHAnsi" w:eastAsiaTheme="minorEastAsia" w:hAnsiTheme="minorHAnsi" w:cstheme="minorBidi"/>
          <w:color w:val="auto"/>
          <w:lang w:eastAsia="zh-CN"/>
        </w:rPr>
        <w:t>.</w:t>
      </w:r>
      <w:r w:rsidR="00BB38EC">
        <w:rPr>
          <w:rFonts w:asciiTheme="minorHAnsi" w:eastAsiaTheme="minorEastAsia" w:hAnsiTheme="minorHAnsi" w:cstheme="minorBidi"/>
          <w:color w:val="auto"/>
          <w:lang w:eastAsia="zh-CN"/>
        </w:rPr>
        <w:t xml:space="preserve"> </w:t>
      </w:r>
      <w:r w:rsidRPr="008917E5">
        <w:rPr>
          <w:rFonts w:asciiTheme="minorHAnsi" w:eastAsiaTheme="minorEastAsia" w:hAnsiTheme="minorHAnsi" w:cstheme="minorBidi"/>
          <w:color w:val="auto"/>
          <w:lang w:eastAsia="zh-CN"/>
        </w:rPr>
        <w:t>The only automation involved in th</w:t>
      </w:r>
      <w:r w:rsidR="00E660CF">
        <w:rPr>
          <w:rFonts w:asciiTheme="minorHAnsi" w:eastAsiaTheme="minorEastAsia" w:hAnsiTheme="minorHAnsi" w:cstheme="minorBidi"/>
          <w:color w:val="auto"/>
          <w:lang w:eastAsia="zh-CN"/>
        </w:rPr>
        <w:t>ese</w:t>
      </w:r>
      <w:r w:rsidRPr="008917E5">
        <w:rPr>
          <w:rFonts w:asciiTheme="minorHAnsi" w:eastAsiaTheme="minorEastAsia" w:hAnsiTheme="minorHAnsi" w:cstheme="minorBidi"/>
          <w:color w:val="auto"/>
          <w:lang w:eastAsia="zh-CN"/>
        </w:rPr>
        <w:t xml:space="preserve"> protocol</w:t>
      </w:r>
      <w:r w:rsidR="00E660CF">
        <w:rPr>
          <w:rFonts w:asciiTheme="minorHAnsi" w:eastAsiaTheme="minorEastAsia" w:hAnsiTheme="minorHAnsi" w:cstheme="minorBidi"/>
          <w:color w:val="auto"/>
          <w:lang w:eastAsia="zh-CN"/>
        </w:rPr>
        <w:t>s</w:t>
      </w:r>
      <w:r w:rsidRPr="008917E5">
        <w:rPr>
          <w:rFonts w:asciiTheme="minorHAnsi" w:eastAsiaTheme="minorEastAsia" w:hAnsiTheme="minorHAnsi" w:cstheme="minorBidi"/>
          <w:color w:val="auto"/>
          <w:lang w:eastAsia="zh-CN"/>
        </w:rPr>
        <w:t xml:space="preserve"> </w:t>
      </w:r>
      <w:r w:rsidR="009D58FE">
        <w:rPr>
          <w:rFonts w:asciiTheme="minorHAnsi" w:eastAsiaTheme="minorEastAsia" w:hAnsiTheme="minorHAnsi" w:cstheme="minorBidi"/>
          <w:color w:val="auto"/>
          <w:lang w:eastAsia="zh-CN"/>
        </w:rPr>
        <w:t>is</w:t>
      </w:r>
      <w:r w:rsidRPr="008917E5">
        <w:rPr>
          <w:rFonts w:asciiTheme="minorHAnsi" w:eastAsiaTheme="minorEastAsia" w:hAnsiTheme="minorHAnsi" w:cstheme="minorBidi"/>
          <w:color w:val="auto"/>
          <w:lang w:eastAsia="zh-CN"/>
        </w:rPr>
        <w:t xml:space="preserve"> the</w:t>
      </w:r>
      <w:r w:rsidR="000E04A1">
        <w:rPr>
          <w:rFonts w:asciiTheme="minorHAnsi" w:eastAsiaTheme="minorEastAsia" w:hAnsiTheme="minorHAnsi" w:cstheme="minorBidi"/>
          <w:color w:val="auto"/>
          <w:lang w:eastAsia="zh-CN"/>
        </w:rPr>
        <w:t xml:space="preserve"> </w:t>
      </w:r>
      <w:r w:rsidRPr="008917E5">
        <w:rPr>
          <w:rFonts w:asciiTheme="minorHAnsi" w:eastAsiaTheme="minorEastAsia" w:hAnsiTheme="minorHAnsi" w:cstheme="minorBidi"/>
          <w:color w:val="auto"/>
          <w:lang w:eastAsia="zh-CN"/>
        </w:rPr>
        <w:t>high-content imager.</w:t>
      </w:r>
      <w:r w:rsidR="00BB38EC">
        <w:rPr>
          <w:rFonts w:asciiTheme="minorHAnsi" w:eastAsiaTheme="minorEastAsia" w:hAnsiTheme="minorHAnsi" w:cstheme="minorBidi"/>
          <w:color w:val="auto"/>
          <w:lang w:eastAsia="zh-CN"/>
        </w:rPr>
        <w:t xml:space="preserve"> </w:t>
      </w:r>
      <w:r w:rsidR="004F5913">
        <w:rPr>
          <w:rFonts w:asciiTheme="minorHAnsi" w:eastAsiaTheme="minorEastAsia" w:hAnsiTheme="minorHAnsi" w:cstheme="minorBidi"/>
          <w:color w:val="auto"/>
          <w:lang w:eastAsia="zh-CN"/>
        </w:rPr>
        <w:t>The immunostaining and fluorescence imaging of rhodopsin have been used commonly to characterize the localization of rhodopsin</w:t>
      </w:r>
      <w:r w:rsidR="001022F3">
        <w:rPr>
          <w:rFonts w:asciiTheme="minorHAnsi" w:eastAsiaTheme="minorEastAsia" w:hAnsiTheme="minorHAnsi" w:cstheme="minorBidi"/>
          <w:color w:val="auto"/>
          <w:lang w:eastAsia="zh-CN"/>
        </w:rPr>
        <w:fldChar w:fldCharType="begin">
          <w:fldData xml:space="preserve">PEVuZE5vdGU+PENpdGU+PEF1dGhvcj5TdW5nPC9BdXRob3I+PFllYXI+MTk5MTwvWWVhcj48UmVj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4ODQwLTQ8L3BhZ2VzPjx2b2x1bWU+ODg8L3ZvbHVtZT48bnVtYmVyPjE5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DQ0Mi01MDwvcGFnZXM+PHZvbHVtZT4yNzg8L3ZvbHVtZT48bnVtYmVyPjE2PC9udW1iZXI+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</w:fldData>
        </w:fldChar>
      </w:r>
      <w:r w:rsidR="002B7F72">
        <w:rPr>
          <w:rFonts w:asciiTheme="minorHAnsi" w:eastAsiaTheme="minorEastAsia" w:hAnsiTheme="minorHAnsi" w:cstheme="minorBidi"/>
          <w:color w:val="auto"/>
          <w:lang w:eastAsia="zh-CN"/>
        </w:rPr>
        <w:instrText xml:space="preserve"> ADDIN EN.CITE </w:instrText>
      </w:r>
      <w:r w:rsidR="002B7F72">
        <w:rPr>
          <w:rFonts w:asciiTheme="minorHAnsi" w:eastAsiaTheme="minorEastAsia" w:hAnsiTheme="minorHAnsi" w:cstheme="minorBidi"/>
          <w:color w:val="auto"/>
          <w:lang w:eastAsia="zh-CN"/>
        </w:rPr>
        <w:fldChar w:fldCharType="begin">
          <w:fldData xml:space="preserve">PEVuZE5vdGU+PENpdGU+PEF1dGhvcj5TdW5nPC9BdXRob3I+PFllYXI+MTk5MTwvWWVhcj48UmVj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4ODQwLTQ8L3BhZ2VzPjx2b2x1bWU+ODg8L3ZvbHVtZT48bnVtYmVyPjE5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DQ0Mi01MDwvcGFnZXM+PHZvbHVtZT4yNzg8L3ZvbHVtZT48bnVtYmVyPjE2PC9udW1iZXI+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</w:fldData>
        </w:fldChar>
      </w:r>
      <w:r w:rsidR="002B7F72">
        <w:rPr>
          <w:rFonts w:asciiTheme="minorHAnsi" w:eastAsiaTheme="minorEastAsia" w:hAnsiTheme="minorHAnsi" w:cstheme="minorBidi"/>
          <w:color w:val="auto"/>
          <w:lang w:eastAsia="zh-CN"/>
        </w:rPr>
        <w:instrText xml:space="preserve"> ADDIN EN.CITE.DATA </w:instrText>
      </w:r>
      <w:r w:rsidR="002B7F72">
        <w:rPr>
          <w:rFonts w:asciiTheme="minorHAnsi" w:eastAsiaTheme="minorEastAsia" w:hAnsiTheme="minorHAnsi" w:cstheme="minorBidi"/>
          <w:color w:val="auto"/>
          <w:lang w:eastAsia="zh-CN"/>
        </w:rPr>
      </w:r>
      <w:r w:rsidR="002B7F72">
        <w:rPr>
          <w:rFonts w:asciiTheme="minorHAnsi" w:eastAsiaTheme="minorEastAsia" w:hAnsiTheme="minorHAnsi" w:cstheme="minorBidi"/>
          <w:color w:val="auto"/>
          <w:lang w:eastAsia="zh-CN"/>
        </w:rPr>
        <w:fldChar w:fldCharType="end"/>
      </w:r>
      <w:r w:rsidR="001022F3">
        <w:rPr>
          <w:rFonts w:asciiTheme="minorHAnsi" w:eastAsiaTheme="minorEastAsia" w:hAnsiTheme="minorHAnsi" w:cstheme="minorBidi"/>
          <w:color w:val="auto"/>
          <w:lang w:eastAsia="zh-CN"/>
        </w:rPr>
      </w:r>
      <w:r w:rsidR="001022F3">
        <w:rPr>
          <w:rFonts w:asciiTheme="minorHAnsi" w:eastAsiaTheme="minorEastAsia" w:hAnsiTheme="minorHAnsi" w:cstheme="minorBidi"/>
          <w:color w:val="auto"/>
          <w:lang w:eastAsia="zh-CN"/>
        </w:rPr>
        <w:fldChar w:fldCharType="separate"/>
      </w:r>
      <w:hyperlink w:anchor="_ENREF_5" w:tooltip="Sung, 1991 #632" w:history="1">
        <w:r w:rsidR="002B7F72" w:rsidRPr="002B7F72">
          <w:rPr>
            <w:rFonts w:asciiTheme="minorHAnsi" w:eastAsiaTheme="minorEastAsia" w:hAnsiTheme="minorHAnsi" w:cstheme="minorBidi"/>
            <w:noProof/>
            <w:color w:val="auto"/>
            <w:vertAlign w:val="superscript"/>
            <w:lang w:eastAsia="zh-CN"/>
          </w:rPr>
          <w:t>5</w:t>
        </w:r>
      </w:hyperlink>
      <w:r w:rsidR="002B7F72" w:rsidRPr="002B7F72">
        <w:rPr>
          <w:rFonts w:asciiTheme="minorHAnsi" w:eastAsiaTheme="minorEastAsia" w:hAnsiTheme="minorHAnsi" w:cstheme="minorBidi"/>
          <w:noProof/>
          <w:color w:val="auto"/>
          <w:vertAlign w:val="superscript"/>
          <w:lang w:eastAsia="zh-CN"/>
        </w:rPr>
        <w:t>,</w:t>
      </w:r>
      <w:hyperlink w:anchor="_ENREF_14" w:tooltip="Noorwez, 2003 #137" w:history="1">
        <w:r w:rsidR="002B7F72" w:rsidRPr="002B7F72">
          <w:rPr>
            <w:rFonts w:asciiTheme="minorHAnsi" w:eastAsiaTheme="minorEastAsia" w:hAnsiTheme="minorHAnsi" w:cstheme="minorBidi"/>
            <w:noProof/>
            <w:color w:val="auto"/>
            <w:vertAlign w:val="superscript"/>
            <w:lang w:eastAsia="zh-CN"/>
          </w:rPr>
          <w:t>14-16</w:t>
        </w:r>
      </w:hyperlink>
      <w:r w:rsidR="001022F3">
        <w:rPr>
          <w:rFonts w:asciiTheme="minorHAnsi" w:eastAsiaTheme="minorEastAsia" w:hAnsiTheme="minorHAnsi" w:cstheme="minorBidi"/>
          <w:color w:val="auto"/>
          <w:lang w:eastAsia="zh-CN"/>
        </w:rPr>
        <w:fldChar w:fldCharType="end"/>
      </w:r>
      <w:r w:rsidR="004F5913">
        <w:rPr>
          <w:rFonts w:asciiTheme="minorHAnsi" w:eastAsiaTheme="minorEastAsia" w:hAnsiTheme="minorHAnsi" w:cstheme="minorBidi"/>
          <w:color w:val="auto"/>
          <w:lang w:eastAsia="zh-CN"/>
        </w:rPr>
        <w:t xml:space="preserve">. However, the </w:t>
      </w:r>
      <w:r w:rsidR="00CA32B6">
        <w:rPr>
          <w:rFonts w:asciiTheme="minorHAnsi" w:eastAsiaTheme="minorEastAsia" w:hAnsiTheme="minorHAnsi" w:cstheme="minorBidi"/>
          <w:color w:val="auto"/>
          <w:lang w:eastAsia="zh-CN"/>
        </w:rPr>
        <w:t>quantification of images taken by</w:t>
      </w:r>
      <w:r w:rsidR="00693624">
        <w:rPr>
          <w:rFonts w:asciiTheme="minorHAnsi" w:eastAsiaTheme="minorEastAsia" w:hAnsiTheme="minorHAnsi" w:cstheme="minorBidi"/>
          <w:color w:val="auto"/>
          <w:lang w:eastAsia="zh-CN"/>
        </w:rPr>
        <w:t xml:space="preserve"> the</w:t>
      </w:r>
      <w:r w:rsidR="00CA32B6">
        <w:rPr>
          <w:rFonts w:asciiTheme="minorHAnsi" w:eastAsiaTheme="minorEastAsia" w:hAnsiTheme="minorHAnsi" w:cstheme="minorBidi"/>
          <w:color w:val="auto"/>
          <w:lang w:eastAsia="zh-CN"/>
        </w:rPr>
        <w:t xml:space="preserve"> </w:t>
      </w:r>
      <w:r w:rsidR="004F5913">
        <w:rPr>
          <w:rFonts w:asciiTheme="minorHAnsi" w:eastAsiaTheme="minorEastAsia" w:hAnsiTheme="minorHAnsi" w:cstheme="minorBidi"/>
          <w:color w:val="auto"/>
          <w:lang w:eastAsia="zh-CN"/>
        </w:rPr>
        <w:t>traditional imaging method</w:t>
      </w:r>
      <w:r w:rsidR="00CA32B6">
        <w:rPr>
          <w:rFonts w:asciiTheme="minorHAnsi" w:eastAsiaTheme="minorEastAsia" w:hAnsiTheme="minorHAnsi" w:cstheme="minorBidi"/>
          <w:color w:val="auto"/>
          <w:lang w:eastAsia="zh-CN"/>
        </w:rPr>
        <w:t>s is limited by the lack of suffi</w:t>
      </w:r>
      <w:r w:rsidR="00B17BD3">
        <w:rPr>
          <w:rFonts w:asciiTheme="minorHAnsi" w:eastAsiaTheme="minorEastAsia" w:hAnsiTheme="minorHAnsi" w:cstheme="minorBidi"/>
          <w:color w:val="auto"/>
          <w:lang w:eastAsia="zh-CN"/>
        </w:rPr>
        <w:t xml:space="preserve">cient cell images per condition, </w:t>
      </w:r>
      <w:r w:rsidR="00CA32B6">
        <w:rPr>
          <w:rFonts w:asciiTheme="minorHAnsi" w:eastAsiaTheme="minorEastAsia" w:hAnsiTheme="minorHAnsi" w:cstheme="minorBidi"/>
          <w:color w:val="auto"/>
          <w:lang w:eastAsia="zh-CN"/>
        </w:rPr>
        <w:t>low capacity of image</w:t>
      </w:r>
      <w:r w:rsidR="009D58FE">
        <w:rPr>
          <w:rFonts w:asciiTheme="minorHAnsi" w:eastAsiaTheme="minorEastAsia" w:hAnsiTheme="minorHAnsi" w:cstheme="minorBidi"/>
          <w:color w:val="auto"/>
          <w:lang w:eastAsia="zh-CN"/>
        </w:rPr>
        <w:t>s</w:t>
      </w:r>
      <w:r w:rsidR="00CA32B6">
        <w:rPr>
          <w:rFonts w:asciiTheme="minorHAnsi" w:eastAsiaTheme="minorEastAsia" w:hAnsiTheme="minorHAnsi" w:cstheme="minorBidi"/>
          <w:color w:val="auto"/>
          <w:lang w:eastAsia="zh-CN"/>
        </w:rPr>
        <w:t xml:space="preserve"> per experiment</w:t>
      </w:r>
      <w:r w:rsidR="00B17BD3">
        <w:rPr>
          <w:rFonts w:asciiTheme="minorHAnsi" w:eastAsiaTheme="minorEastAsia" w:hAnsiTheme="minorHAnsi" w:cstheme="minorBidi"/>
          <w:color w:val="auto"/>
          <w:lang w:eastAsia="zh-CN"/>
        </w:rPr>
        <w:t>, and lack of a quality control parameter</w:t>
      </w:r>
      <w:r w:rsidR="00CA32B6">
        <w:rPr>
          <w:rFonts w:asciiTheme="minorHAnsi" w:eastAsiaTheme="minorEastAsia" w:hAnsiTheme="minorHAnsi" w:cstheme="minorBidi"/>
          <w:color w:val="auto"/>
          <w:lang w:eastAsia="zh-CN"/>
        </w:rPr>
        <w:t>. We adapted the traditional immunostaining protocol to the 384-well format and replac</w:t>
      </w:r>
      <w:r w:rsidR="009D58FE">
        <w:rPr>
          <w:rFonts w:asciiTheme="minorHAnsi" w:eastAsiaTheme="minorEastAsia" w:hAnsiTheme="minorHAnsi" w:cstheme="minorBidi"/>
          <w:color w:val="auto"/>
          <w:lang w:eastAsia="zh-CN"/>
        </w:rPr>
        <w:t>ed</w:t>
      </w:r>
      <w:r w:rsidR="00CA32B6">
        <w:rPr>
          <w:rFonts w:asciiTheme="minorHAnsi" w:eastAsiaTheme="minorEastAsia" w:hAnsiTheme="minorHAnsi" w:cstheme="minorBidi"/>
          <w:color w:val="auto"/>
          <w:lang w:eastAsia="zh-CN"/>
        </w:rPr>
        <w:t xml:space="preserve"> the traditional imaging with high-content imaging. </w:t>
      </w:r>
      <w:r w:rsidR="001022F3">
        <w:rPr>
          <w:rFonts w:asciiTheme="minorHAnsi" w:eastAsiaTheme="minorEastAsia" w:hAnsiTheme="minorHAnsi" w:cstheme="minorBidi"/>
          <w:color w:val="auto"/>
          <w:lang w:eastAsia="zh-CN"/>
        </w:rPr>
        <w:t xml:space="preserve">Using </w:t>
      </w:r>
      <w:r w:rsidR="00693624">
        <w:rPr>
          <w:rFonts w:asciiTheme="minorHAnsi" w:eastAsiaTheme="minorEastAsia" w:hAnsiTheme="minorHAnsi" w:cstheme="minorBidi"/>
          <w:color w:val="auto"/>
          <w:lang w:eastAsia="zh-CN"/>
        </w:rPr>
        <w:t>this</w:t>
      </w:r>
      <w:r w:rsidR="001022F3">
        <w:rPr>
          <w:rFonts w:asciiTheme="minorHAnsi" w:eastAsiaTheme="minorEastAsia" w:hAnsiTheme="minorHAnsi" w:cstheme="minorBidi"/>
          <w:color w:val="auto"/>
          <w:lang w:eastAsia="zh-CN"/>
        </w:rPr>
        <w:t xml:space="preserve"> high-content imaging </w:t>
      </w:r>
      <w:r w:rsidR="00693624">
        <w:rPr>
          <w:rFonts w:asciiTheme="minorHAnsi" w:eastAsiaTheme="minorEastAsia" w:hAnsiTheme="minorHAnsi" w:cstheme="minorBidi"/>
          <w:color w:val="auto"/>
          <w:lang w:eastAsia="zh-CN"/>
        </w:rPr>
        <w:t>protocol</w:t>
      </w:r>
      <w:r w:rsidR="001022F3">
        <w:rPr>
          <w:rFonts w:asciiTheme="minorHAnsi" w:eastAsiaTheme="minorEastAsia" w:hAnsiTheme="minorHAnsi" w:cstheme="minorBidi"/>
          <w:color w:val="auto"/>
          <w:lang w:eastAsia="zh-CN"/>
        </w:rPr>
        <w:t>, we successfully selected and characterized the activ</w:t>
      </w:r>
      <w:r w:rsidR="009D58FE">
        <w:rPr>
          <w:rFonts w:asciiTheme="minorHAnsi" w:eastAsiaTheme="minorEastAsia" w:hAnsiTheme="minorHAnsi" w:cstheme="minorBidi"/>
          <w:color w:val="auto"/>
          <w:lang w:eastAsia="zh-CN"/>
        </w:rPr>
        <w:t>ities of</w:t>
      </w:r>
      <w:r w:rsidR="001022F3">
        <w:rPr>
          <w:rFonts w:asciiTheme="minorHAnsi" w:eastAsiaTheme="minorEastAsia" w:hAnsiTheme="minorHAnsi" w:cstheme="minorBidi"/>
          <w:color w:val="auto"/>
          <w:lang w:eastAsia="zh-CN"/>
        </w:rPr>
        <w:t xml:space="preserve"> hits identified by </w:t>
      </w:r>
      <w:r w:rsidR="00693624">
        <w:rPr>
          <w:rFonts w:asciiTheme="minorHAnsi" w:eastAsiaTheme="minorEastAsia" w:hAnsiTheme="minorHAnsi" w:cstheme="minorBidi"/>
          <w:color w:val="auto"/>
          <w:lang w:eastAsia="zh-CN"/>
        </w:rPr>
        <w:t>a</w:t>
      </w:r>
      <w:r w:rsidR="001022F3">
        <w:rPr>
          <w:rFonts w:asciiTheme="minorHAnsi" w:eastAsiaTheme="minorEastAsia" w:hAnsiTheme="minorHAnsi" w:cstheme="minorBidi"/>
          <w:color w:val="auto"/>
          <w:lang w:eastAsia="zh-CN"/>
        </w:rPr>
        <w:t xml:space="preserve"> HTS</w:t>
      </w:r>
      <w:r w:rsidR="001022F3">
        <w:rPr>
          <w:rFonts w:asciiTheme="minorHAnsi" w:eastAsiaTheme="minorEastAsia" w:hAnsiTheme="minorHAnsi" w:cstheme="minorBidi"/>
          <w:color w:val="auto"/>
          <w:lang w:eastAsia="zh-CN"/>
        </w:rPr>
        <w:fldChar w:fldCharType="begin">
          <w:fldData xml:space="preserve">PEVuZE5vdGU+PENpdGU+PEF1dGhvcj5DaGVuPC9BdXRob3I+PFllYXI+MjAxNjwvWWVhcj48UmVj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MjU1My02NzwvcGFnZXM+PHZvbHVtZT41Njwvdm9sdW1lPjxu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</w:fldData>
        </w:fldChar>
      </w:r>
      <w:r w:rsidR="002B7F72">
        <w:rPr>
          <w:rFonts w:asciiTheme="minorHAnsi" w:eastAsiaTheme="minorEastAsia" w:hAnsiTheme="minorHAnsi" w:cstheme="minorBidi"/>
          <w:color w:val="auto"/>
          <w:lang w:eastAsia="zh-CN"/>
        </w:rPr>
        <w:instrText xml:space="preserve"> ADDIN EN.CITE </w:instrText>
      </w:r>
      <w:r w:rsidR="002B7F72">
        <w:rPr>
          <w:rFonts w:asciiTheme="minorHAnsi" w:eastAsiaTheme="minorEastAsia" w:hAnsiTheme="minorHAnsi" w:cstheme="minorBidi"/>
          <w:color w:val="auto"/>
          <w:lang w:eastAsia="zh-CN"/>
        </w:rPr>
        <w:fldChar w:fldCharType="begin">
          <w:fldData xml:space="preserve">PEVuZE5vdGU+PENpdGU+PEF1dGhvcj5DaGVuPC9BdXRob3I+PFllYXI+MjAxNjwvWWVhcj48UmVj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MjU1My02NzwvcGFnZXM+PHZvbHVtZT41Njwvdm9sdW1lPjxu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</w:fldData>
        </w:fldChar>
      </w:r>
      <w:r w:rsidR="002B7F72">
        <w:rPr>
          <w:rFonts w:asciiTheme="minorHAnsi" w:eastAsiaTheme="minorEastAsia" w:hAnsiTheme="minorHAnsi" w:cstheme="minorBidi"/>
          <w:color w:val="auto"/>
          <w:lang w:eastAsia="zh-CN"/>
        </w:rPr>
        <w:instrText xml:space="preserve"> ADDIN EN.CITE.DATA </w:instrText>
      </w:r>
      <w:r w:rsidR="002B7F72">
        <w:rPr>
          <w:rFonts w:asciiTheme="minorHAnsi" w:eastAsiaTheme="minorEastAsia" w:hAnsiTheme="minorHAnsi" w:cstheme="minorBidi"/>
          <w:color w:val="auto"/>
          <w:lang w:eastAsia="zh-CN"/>
        </w:rPr>
      </w:r>
      <w:r w:rsidR="002B7F72">
        <w:rPr>
          <w:rFonts w:asciiTheme="minorHAnsi" w:eastAsiaTheme="minorEastAsia" w:hAnsiTheme="minorHAnsi" w:cstheme="minorBidi"/>
          <w:color w:val="auto"/>
          <w:lang w:eastAsia="zh-CN"/>
        </w:rPr>
        <w:fldChar w:fldCharType="end"/>
      </w:r>
      <w:r w:rsidR="001022F3">
        <w:rPr>
          <w:rFonts w:asciiTheme="minorHAnsi" w:eastAsiaTheme="minorEastAsia" w:hAnsiTheme="minorHAnsi" w:cstheme="minorBidi"/>
          <w:color w:val="auto"/>
          <w:lang w:eastAsia="zh-CN"/>
        </w:rPr>
      </w:r>
      <w:r w:rsidR="001022F3">
        <w:rPr>
          <w:rFonts w:asciiTheme="minorHAnsi" w:eastAsiaTheme="minorEastAsia" w:hAnsiTheme="minorHAnsi" w:cstheme="minorBidi"/>
          <w:color w:val="auto"/>
          <w:lang w:eastAsia="zh-CN"/>
        </w:rPr>
        <w:fldChar w:fldCharType="separate"/>
      </w:r>
      <w:hyperlink w:anchor="_ENREF_11" w:tooltip="Chen, 2018 #614" w:history="1">
        <w:r w:rsidR="002B7F72" w:rsidRPr="002B7F72">
          <w:rPr>
            <w:rFonts w:asciiTheme="minorHAnsi" w:eastAsiaTheme="minorEastAsia" w:hAnsiTheme="minorHAnsi" w:cstheme="minorBidi"/>
            <w:noProof/>
            <w:color w:val="auto"/>
            <w:vertAlign w:val="superscript"/>
            <w:lang w:eastAsia="zh-CN"/>
          </w:rPr>
          <w:t>11</w:t>
        </w:r>
      </w:hyperlink>
      <w:r w:rsidR="002B7F72" w:rsidRPr="002B7F72">
        <w:rPr>
          <w:rFonts w:asciiTheme="minorHAnsi" w:eastAsiaTheme="minorEastAsia" w:hAnsiTheme="minorHAnsi" w:cstheme="minorBidi"/>
          <w:noProof/>
          <w:color w:val="auto"/>
          <w:vertAlign w:val="superscript"/>
          <w:lang w:eastAsia="zh-CN"/>
        </w:rPr>
        <w:t>,</w:t>
      </w:r>
      <w:hyperlink w:anchor="_ENREF_13" w:tooltip="Chen, 2015 #505" w:history="1">
        <w:r w:rsidR="002B7F72" w:rsidRPr="002B7F72">
          <w:rPr>
            <w:rFonts w:asciiTheme="minorHAnsi" w:eastAsiaTheme="minorEastAsia" w:hAnsiTheme="minorHAnsi" w:cstheme="minorBidi"/>
            <w:noProof/>
            <w:color w:val="auto"/>
            <w:vertAlign w:val="superscript"/>
            <w:lang w:eastAsia="zh-CN"/>
          </w:rPr>
          <w:t>13</w:t>
        </w:r>
      </w:hyperlink>
      <w:r w:rsidR="002B7F72" w:rsidRPr="002B7F72">
        <w:rPr>
          <w:rFonts w:asciiTheme="minorHAnsi" w:eastAsiaTheme="minorEastAsia" w:hAnsiTheme="minorHAnsi" w:cstheme="minorBidi"/>
          <w:noProof/>
          <w:color w:val="auto"/>
          <w:vertAlign w:val="superscript"/>
          <w:lang w:eastAsia="zh-CN"/>
        </w:rPr>
        <w:t>,</w:t>
      </w:r>
      <w:hyperlink w:anchor="_ENREF_17" w:tooltip="Chen, 2016 #507" w:history="1">
        <w:r w:rsidR="002B7F72" w:rsidRPr="002B7F72">
          <w:rPr>
            <w:rFonts w:asciiTheme="minorHAnsi" w:eastAsiaTheme="minorEastAsia" w:hAnsiTheme="minorHAnsi" w:cstheme="minorBidi"/>
            <w:noProof/>
            <w:color w:val="auto"/>
            <w:vertAlign w:val="superscript"/>
            <w:lang w:eastAsia="zh-CN"/>
          </w:rPr>
          <w:t>17</w:t>
        </w:r>
      </w:hyperlink>
      <w:r w:rsidR="001022F3">
        <w:rPr>
          <w:rFonts w:asciiTheme="minorHAnsi" w:eastAsiaTheme="minorEastAsia" w:hAnsiTheme="minorHAnsi" w:cstheme="minorBidi"/>
          <w:color w:val="auto"/>
          <w:lang w:eastAsia="zh-CN"/>
        </w:rPr>
        <w:fldChar w:fldCharType="end"/>
      </w:r>
      <w:hyperlink w:anchor="_ENREF_9" w:tooltip="Chen, 2018 #614" w:history="1"/>
      <w:r w:rsidR="001022F3">
        <w:rPr>
          <w:rFonts w:asciiTheme="minorHAnsi" w:eastAsiaTheme="minorEastAsia" w:hAnsiTheme="minorHAnsi" w:cstheme="minorBidi"/>
          <w:color w:val="auto"/>
          <w:lang w:eastAsia="zh-CN"/>
        </w:rPr>
        <w:t xml:space="preserve">. </w:t>
      </w:r>
      <w:r w:rsidR="00B17BD3">
        <w:rPr>
          <w:rFonts w:asciiTheme="minorHAnsi" w:eastAsiaTheme="minorEastAsia" w:hAnsiTheme="minorHAnsi" w:cstheme="minorBidi"/>
          <w:color w:val="auto"/>
          <w:lang w:eastAsia="zh-CN"/>
        </w:rPr>
        <w:t>Compar</w:t>
      </w:r>
      <w:r w:rsidR="009D58FE">
        <w:rPr>
          <w:rFonts w:asciiTheme="minorHAnsi" w:eastAsiaTheme="minorEastAsia" w:hAnsiTheme="minorHAnsi" w:cstheme="minorBidi"/>
          <w:color w:val="auto"/>
          <w:lang w:eastAsia="zh-CN"/>
        </w:rPr>
        <w:t>ed to</w:t>
      </w:r>
      <w:r w:rsidR="00B17BD3">
        <w:rPr>
          <w:rFonts w:asciiTheme="minorHAnsi" w:eastAsiaTheme="minorEastAsia" w:hAnsiTheme="minorHAnsi" w:cstheme="minorBidi"/>
          <w:color w:val="auto"/>
          <w:lang w:eastAsia="zh-CN"/>
        </w:rPr>
        <w:t xml:space="preserve"> the traditional immunostaining and imaging methods, </w:t>
      </w:r>
      <w:r w:rsidR="00693624">
        <w:rPr>
          <w:rFonts w:asciiTheme="minorHAnsi" w:eastAsiaTheme="minorEastAsia" w:hAnsiTheme="minorHAnsi" w:cstheme="minorBidi"/>
          <w:color w:val="auto"/>
          <w:lang w:eastAsia="zh-CN"/>
        </w:rPr>
        <w:t>this protocol</w:t>
      </w:r>
      <w:r w:rsidR="00CA32B6">
        <w:rPr>
          <w:rFonts w:asciiTheme="minorHAnsi" w:eastAsiaTheme="minorEastAsia" w:hAnsiTheme="minorHAnsi" w:cstheme="minorBidi"/>
          <w:color w:val="auto"/>
          <w:lang w:eastAsia="zh-CN"/>
        </w:rPr>
        <w:t xml:space="preserve"> significantly increase</w:t>
      </w:r>
      <w:r w:rsidR="00693624">
        <w:rPr>
          <w:rFonts w:asciiTheme="minorHAnsi" w:eastAsiaTheme="minorEastAsia" w:hAnsiTheme="minorHAnsi" w:cstheme="minorBidi"/>
          <w:color w:val="auto"/>
          <w:lang w:eastAsia="zh-CN"/>
        </w:rPr>
        <w:t>d</w:t>
      </w:r>
      <w:r w:rsidR="00CA32B6">
        <w:rPr>
          <w:rFonts w:asciiTheme="minorHAnsi" w:eastAsiaTheme="minorEastAsia" w:hAnsiTheme="minorHAnsi" w:cstheme="minorBidi"/>
          <w:color w:val="auto"/>
          <w:lang w:eastAsia="zh-CN"/>
        </w:rPr>
        <w:t xml:space="preserve"> the consistence of imaging </w:t>
      </w:r>
      <w:r w:rsidR="00F250D7">
        <w:rPr>
          <w:rFonts w:asciiTheme="minorHAnsi" w:eastAsiaTheme="minorEastAsia" w:hAnsiTheme="minorHAnsi" w:cstheme="minorBidi"/>
          <w:color w:val="auto"/>
          <w:lang w:eastAsia="zh-CN"/>
        </w:rPr>
        <w:t>conditions</w:t>
      </w:r>
      <w:r w:rsidR="00CA32B6">
        <w:rPr>
          <w:rFonts w:asciiTheme="minorHAnsi" w:eastAsiaTheme="minorEastAsia" w:hAnsiTheme="minorHAnsi" w:cstheme="minorBidi"/>
          <w:color w:val="auto"/>
          <w:lang w:eastAsia="zh-CN"/>
        </w:rPr>
        <w:t>, imaging capacity</w:t>
      </w:r>
      <w:r w:rsidR="00B640EE">
        <w:rPr>
          <w:rFonts w:asciiTheme="minorHAnsi" w:eastAsiaTheme="minorEastAsia" w:hAnsiTheme="minorHAnsi" w:cstheme="minorBidi"/>
          <w:color w:val="auto"/>
          <w:lang w:eastAsia="zh-CN"/>
        </w:rPr>
        <w:t>,</w:t>
      </w:r>
      <w:r w:rsidR="00CA32B6">
        <w:rPr>
          <w:rFonts w:asciiTheme="minorHAnsi" w:eastAsiaTheme="minorEastAsia" w:hAnsiTheme="minorHAnsi" w:cstheme="minorBidi"/>
          <w:color w:val="auto"/>
          <w:lang w:eastAsia="zh-CN"/>
        </w:rPr>
        <w:t xml:space="preserve"> and image analysis power, which enable</w:t>
      </w:r>
      <w:r w:rsidR="00693624">
        <w:rPr>
          <w:rFonts w:asciiTheme="minorHAnsi" w:eastAsiaTheme="minorEastAsia" w:hAnsiTheme="minorHAnsi" w:cstheme="minorBidi"/>
          <w:color w:val="auto"/>
          <w:lang w:eastAsia="zh-CN"/>
        </w:rPr>
        <w:t>d</w:t>
      </w:r>
      <w:r w:rsidR="00CA32B6">
        <w:rPr>
          <w:rFonts w:asciiTheme="minorHAnsi" w:eastAsiaTheme="minorEastAsia" w:hAnsiTheme="minorHAnsi" w:cstheme="minorBidi"/>
          <w:color w:val="auto"/>
          <w:lang w:eastAsia="zh-CN"/>
        </w:rPr>
        <w:t xml:space="preserve"> us to quantitatively compare the pharmacological effects of </w:t>
      </w:r>
      <w:r w:rsidR="009D58FE">
        <w:rPr>
          <w:rFonts w:asciiTheme="minorHAnsi" w:eastAsiaTheme="minorEastAsia" w:hAnsiTheme="minorHAnsi" w:cstheme="minorBidi"/>
          <w:color w:val="auto"/>
          <w:lang w:eastAsia="zh-CN"/>
        </w:rPr>
        <w:t>11</w:t>
      </w:r>
      <w:r w:rsidR="00CA32B6">
        <w:rPr>
          <w:rFonts w:asciiTheme="minorHAnsi" w:eastAsiaTheme="minorEastAsia" w:hAnsiTheme="minorHAnsi" w:cstheme="minorBidi"/>
          <w:color w:val="auto"/>
          <w:lang w:eastAsia="zh-CN"/>
        </w:rPr>
        <w:t xml:space="preserve"> compounds towards the transport of </w:t>
      </w:r>
      <w:r w:rsidR="00693624">
        <w:rPr>
          <w:rFonts w:asciiTheme="minorHAnsi" w:eastAsiaTheme="minorEastAsia" w:hAnsiTheme="minorHAnsi" w:cstheme="minorBidi"/>
          <w:color w:val="auto"/>
          <w:lang w:eastAsia="zh-CN"/>
        </w:rPr>
        <w:t>six</w:t>
      </w:r>
      <w:r w:rsidR="009D58FE">
        <w:rPr>
          <w:rFonts w:asciiTheme="minorHAnsi" w:eastAsiaTheme="minorEastAsia" w:hAnsiTheme="minorHAnsi" w:cstheme="minorBidi"/>
          <w:color w:val="auto"/>
          <w:lang w:eastAsia="zh-CN"/>
        </w:rPr>
        <w:t xml:space="preserve"> </w:t>
      </w:r>
      <w:proofErr w:type="spellStart"/>
      <w:r w:rsidR="009D58FE">
        <w:rPr>
          <w:rFonts w:asciiTheme="minorHAnsi" w:eastAsiaTheme="minorEastAsia" w:hAnsiTheme="minorHAnsi" w:cstheme="minorBidi"/>
          <w:color w:val="auto"/>
          <w:lang w:eastAsia="zh-CN"/>
        </w:rPr>
        <w:t>adRP</w:t>
      </w:r>
      <w:proofErr w:type="spellEnd"/>
      <w:r w:rsidR="009D58FE">
        <w:rPr>
          <w:rFonts w:asciiTheme="minorHAnsi" w:eastAsiaTheme="minorEastAsia" w:hAnsiTheme="minorHAnsi" w:cstheme="minorBidi"/>
          <w:color w:val="auto"/>
          <w:lang w:eastAsia="zh-CN"/>
        </w:rPr>
        <w:t xml:space="preserve"> associated</w:t>
      </w:r>
      <w:r w:rsidR="00CA32B6">
        <w:rPr>
          <w:rFonts w:asciiTheme="minorHAnsi" w:eastAsiaTheme="minorEastAsia" w:hAnsiTheme="minorHAnsi" w:cstheme="minorBidi"/>
          <w:color w:val="auto"/>
          <w:lang w:eastAsia="zh-CN"/>
        </w:rPr>
        <w:t xml:space="preserve"> </w:t>
      </w:r>
      <w:r w:rsidR="001022F3">
        <w:rPr>
          <w:rFonts w:asciiTheme="minorHAnsi" w:eastAsiaTheme="minorEastAsia" w:hAnsiTheme="minorHAnsi" w:cstheme="minorBidi"/>
          <w:color w:val="auto"/>
          <w:lang w:eastAsia="zh-CN"/>
        </w:rPr>
        <w:t>rhodopsin mutants.</w:t>
      </w:r>
      <w:r w:rsidRPr="008917E5">
        <w:rPr>
          <w:rFonts w:asciiTheme="minorHAnsi" w:eastAsiaTheme="minorEastAsia" w:hAnsiTheme="minorHAnsi" w:cstheme="minorBidi"/>
          <w:color w:val="auto"/>
          <w:lang w:eastAsia="zh-CN"/>
        </w:rPr>
        <w:t xml:space="preserve"> </w:t>
      </w:r>
    </w:p>
    <w:p w14:paraId="5660153F" w14:textId="77777777" w:rsidR="007C68BB" w:rsidRDefault="007C68BB" w:rsidP="007C68BB">
      <w:pPr>
        <w:widowControl/>
        <w:autoSpaceDE/>
        <w:autoSpaceDN/>
        <w:adjustRightInd/>
        <w:rPr>
          <w:rFonts w:asciiTheme="minorHAnsi" w:eastAsiaTheme="minorEastAsia" w:hAnsiTheme="minorHAnsi" w:cstheme="minorBidi"/>
          <w:color w:val="auto"/>
          <w:lang w:eastAsia="zh-CN"/>
        </w:rPr>
      </w:pPr>
    </w:p>
    <w:p w14:paraId="3A2024D6" w14:textId="25B04278" w:rsidR="00B17BD3" w:rsidRDefault="00B17BD3" w:rsidP="007C68BB">
      <w:pPr>
        <w:widowControl/>
        <w:autoSpaceDE/>
        <w:autoSpaceDN/>
        <w:adjustRightInd/>
        <w:rPr>
          <w:rFonts w:asciiTheme="minorHAnsi" w:eastAsiaTheme="minorEastAsia" w:hAnsiTheme="minorHAnsi" w:cstheme="minorBidi"/>
          <w:color w:val="auto"/>
          <w:lang w:eastAsia="zh-CN"/>
        </w:rPr>
      </w:pPr>
      <w:r>
        <w:rPr>
          <w:rFonts w:asciiTheme="minorHAnsi" w:eastAsiaTheme="minorEastAsia" w:hAnsiTheme="minorHAnsi" w:cstheme="minorBidi"/>
          <w:color w:val="auto"/>
          <w:lang w:eastAsia="zh-CN"/>
        </w:rPr>
        <w:t xml:space="preserve">The major changes </w:t>
      </w:r>
      <w:r w:rsidR="00017802">
        <w:rPr>
          <w:rFonts w:asciiTheme="minorHAnsi" w:eastAsiaTheme="minorEastAsia" w:hAnsiTheme="minorHAnsi" w:cstheme="minorBidi"/>
          <w:color w:val="auto"/>
          <w:lang w:eastAsia="zh-CN"/>
        </w:rPr>
        <w:t>of</w:t>
      </w:r>
      <w:r>
        <w:rPr>
          <w:rFonts w:asciiTheme="minorHAnsi" w:eastAsiaTheme="minorEastAsia" w:hAnsiTheme="minorHAnsi" w:cstheme="minorBidi"/>
          <w:color w:val="auto"/>
          <w:lang w:eastAsia="zh-CN"/>
        </w:rPr>
        <w:t xml:space="preserve"> </w:t>
      </w:r>
      <w:r w:rsidR="00D26F76">
        <w:rPr>
          <w:rFonts w:asciiTheme="minorHAnsi" w:eastAsiaTheme="minorEastAsia" w:hAnsiTheme="minorHAnsi" w:cstheme="minorBidi"/>
          <w:color w:val="auto"/>
          <w:lang w:eastAsia="zh-CN"/>
        </w:rPr>
        <w:t>this</w:t>
      </w:r>
      <w:r w:rsidR="00693624">
        <w:rPr>
          <w:rFonts w:asciiTheme="minorHAnsi" w:eastAsiaTheme="minorEastAsia" w:hAnsiTheme="minorHAnsi" w:cstheme="minorBidi"/>
          <w:color w:val="auto"/>
          <w:lang w:eastAsia="zh-CN"/>
        </w:rPr>
        <w:t xml:space="preserve"> protocol</w:t>
      </w:r>
      <w:r w:rsidR="00017802">
        <w:rPr>
          <w:rFonts w:asciiTheme="minorHAnsi" w:eastAsiaTheme="minorEastAsia" w:hAnsiTheme="minorHAnsi" w:cstheme="minorBidi"/>
          <w:color w:val="auto"/>
          <w:lang w:eastAsia="zh-CN"/>
        </w:rPr>
        <w:t xml:space="preserve"> compared</w:t>
      </w:r>
      <w:r>
        <w:rPr>
          <w:rFonts w:asciiTheme="minorHAnsi" w:eastAsiaTheme="minorEastAsia" w:hAnsiTheme="minorHAnsi" w:cstheme="minorBidi"/>
          <w:color w:val="auto"/>
          <w:lang w:eastAsia="zh-CN"/>
        </w:rPr>
        <w:t xml:space="preserve"> to the previously used protocols for rhodopsin immunostaining and imaging are: </w:t>
      </w:r>
      <w:r w:rsidR="00A05A04">
        <w:rPr>
          <w:rFonts w:asciiTheme="minorHAnsi" w:eastAsiaTheme="minorEastAsia" w:hAnsiTheme="minorHAnsi" w:cstheme="minorBidi"/>
          <w:color w:val="auto"/>
          <w:lang w:eastAsia="zh-CN"/>
        </w:rPr>
        <w:t>(</w:t>
      </w:r>
      <w:r>
        <w:rPr>
          <w:rFonts w:asciiTheme="minorHAnsi" w:eastAsiaTheme="minorEastAsia" w:hAnsiTheme="minorHAnsi" w:cstheme="minorBidi"/>
          <w:color w:val="auto"/>
          <w:lang w:eastAsia="zh-CN"/>
        </w:rPr>
        <w:t xml:space="preserve">1) growing and immunostaining cells in a clear-bottom 384-well plate; </w:t>
      </w:r>
      <w:r w:rsidR="00A05A04">
        <w:rPr>
          <w:rFonts w:asciiTheme="minorHAnsi" w:eastAsiaTheme="minorEastAsia" w:hAnsiTheme="minorHAnsi" w:cstheme="minorBidi"/>
          <w:color w:val="auto"/>
          <w:lang w:eastAsia="zh-CN"/>
        </w:rPr>
        <w:t>(</w:t>
      </w:r>
      <w:r>
        <w:rPr>
          <w:rFonts w:asciiTheme="minorHAnsi" w:eastAsiaTheme="minorEastAsia" w:hAnsiTheme="minorHAnsi" w:cstheme="minorBidi"/>
          <w:color w:val="auto"/>
          <w:lang w:eastAsia="zh-CN"/>
        </w:rPr>
        <w:t xml:space="preserve">2) imaging cells using a high-content imager; and </w:t>
      </w:r>
      <w:r w:rsidR="00A05A04">
        <w:rPr>
          <w:rFonts w:asciiTheme="minorHAnsi" w:eastAsiaTheme="minorEastAsia" w:hAnsiTheme="minorHAnsi" w:cstheme="minorBidi"/>
          <w:color w:val="auto"/>
          <w:lang w:eastAsia="zh-CN"/>
        </w:rPr>
        <w:t>(</w:t>
      </w:r>
      <w:r>
        <w:rPr>
          <w:rFonts w:asciiTheme="minorHAnsi" w:eastAsiaTheme="minorEastAsia" w:hAnsiTheme="minorHAnsi" w:cstheme="minorBidi"/>
          <w:color w:val="auto"/>
          <w:lang w:eastAsia="zh-CN"/>
        </w:rPr>
        <w:t>3) analyz</w:t>
      </w:r>
      <w:r w:rsidR="00017802">
        <w:rPr>
          <w:rFonts w:asciiTheme="minorHAnsi" w:eastAsiaTheme="minorEastAsia" w:hAnsiTheme="minorHAnsi" w:cstheme="minorBidi"/>
          <w:color w:val="auto"/>
          <w:lang w:eastAsia="zh-CN"/>
        </w:rPr>
        <w:t>ing</w:t>
      </w:r>
      <w:r>
        <w:rPr>
          <w:rFonts w:asciiTheme="minorHAnsi" w:eastAsiaTheme="minorEastAsia" w:hAnsiTheme="minorHAnsi" w:cstheme="minorBidi"/>
          <w:color w:val="auto"/>
          <w:lang w:eastAsia="zh-CN"/>
        </w:rPr>
        <w:t xml:space="preserve"> data </w:t>
      </w:r>
      <w:r w:rsidR="00017802">
        <w:rPr>
          <w:rFonts w:asciiTheme="minorHAnsi" w:eastAsiaTheme="minorEastAsia" w:hAnsiTheme="minorHAnsi" w:cstheme="minorBidi"/>
          <w:color w:val="auto"/>
          <w:lang w:eastAsia="zh-CN"/>
        </w:rPr>
        <w:t>with</w:t>
      </w:r>
      <w:r>
        <w:rPr>
          <w:rFonts w:asciiTheme="minorHAnsi" w:eastAsiaTheme="minorEastAsia" w:hAnsiTheme="minorHAnsi" w:cstheme="minorBidi"/>
          <w:color w:val="auto"/>
          <w:lang w:eastAsia="zh-CN"/>
        </w:rPr>
        <w:t xml:space="preserve"> a high-content image analysis software. Due to these changes, an initial optimization </w:t>
      </w:r>
      <w:r w:rsidR="00693624">
        <w:rPr>
          <w:rFonts w:asciiTheme="minorHAnsi" w:eastAsiaTheme="minorEastAsia" w:hAnsiTheme="minorHAnsi" w:cstheme="minorBidi"/>
          <w:color w:val="auto"/>
          <w:lang w:eastAsia="zh-CN"/>
        </w:rPr>
        <w:t>is required</w:t>
      </w:r>
      <w:r w:rsidR="00BF4E02">
        <w:rPr>
          <w:rFonts w:asciiTheme="minorHAnsi" w:eastAsiaTheme="minorEastAsia" w:hAnsiTheme="minorHAnsi" w:cstheme="minorBidi"/>
          <w:color w:val="auto"/>
          <w:lang w:eastAsia="zh-CN"/>
        </w:rPr>
        <w:t xml:space="preserve"> to find the best cell seeding number, antibody concentration</w:t>
      </w:r>
      <w:r w:rsidR="00017802">
        <w:rPr>
          <w:rFonts w:asciiTheme="minorHAnsi" w:eastAsiaTheme="minorEastAsia" w:hAnsiTheme="minorHAnsi" w:cstheme="minorBidi"/>
          <w:color w:val="auto"/>
          <w:lang w:eastAsia="zh-CN"/>
        </w:rPr>
        <w:t>s</w:t>
      </w:r>
      <w:r w:rsidR="00BF4E02">
        <w:rPr>
          <w:rFonts w:asciiTheme="minorHAnsi" w:eastAsiaTheme="minorEastAsia" w:hAnsiTheme="minorHAnsi" w:cstheme="minorBidi"/>
          <w:color w:val="auto"/>
          <w:lang w:eastAsia="zh-CN"/>
        </w:rPr>
        <w:t>, imaging conditions</w:t>
      </w:r>
      <w:r w:rsidR="00B640EE">
        <w:rPr>
          <w:rFonts w:asciiTheme="minorHAnsi" w:eastAsiaTheme="minorEastAsia" w:hAnsiTheme="minorHAnsi" w:cstheme="minorBidi"/>
          <w:color w:val="auto"/>
          <w:lang w:eastAsia="zh-CN"/>
        </w:rPr>
        <w:t>,</w:t>
      </w:r>
      <w:r w:rsidR="00BF4E02">
        <w:rPr>
          <w:rFonts w:asciiTheme="minorHAnsi" w:eastAsiaTheme="minorEastAsia" w:hAnsiTheme="minorHAnsi" w:cstheme="minorBidi"/>
          <w:color w:val="auto"/>
          <w:lang w:eastAsia="zh-CN"/>
        </w:rPr>
        <w:t xml:space="preserve"> and image analysis algorithms. </w:t>
      </w:r>
    </w:p>
    <w:p w14:paraId="3DC98FBB" w14:textId="77777777" w:rsidR="007C68BB" w:rsidRPr="008917E5" w:rsidRDefault="007C68BB" w:rsidP="007C68BB">
      <w:pPr>
        <w:widowControl/>
        <w:autoSpaceDE/>
        <w:autoSpaceDN/>
        <w:adjustRightInd/>
        <w:rPr>
          <w:rFonts w:asciiTheme="minorHAnsi" w:eastAsiaTheme="minorEastAsia" w:hAnsiTheme="minorHAnsi" w:cstheme="minorBidi"/>
          <w:color w:val="auto"/>
          <w:lang w:eastAsia="zh-CN"/>
        </w:rPr>
      </w:pPr>
    </w:p>
    <w:p w14:paraId="7BBD10BC" w14:textId="0844BCE1" w:rsidR="008917E5" w:rsidRDefault="008917E5" w:rsidP="007C68BB">
      <w:pPr>
        <w:widowControl/>
        <w:autoSpaceDE/>
        <w:autoSpaceDN/>
        <w:adjustRightInd/>
        <w:rPr>
          <w:rFonts w:asciiTheme="minorHAnsi" w:eastAsiaTheme="minorEastAsia" w:hAnsiTheme="minorHAnsi" w:cstheme="minorBidi"/>
          <w:color w:val="auto"/>
          <w:lang w:eastAsia="zh-CN"/>
        </w:rPr>
      </w:pPr>
      <w:r w:rsidRPr="008917E5">
        <w:rPr>
          <w:rFonts w:asciiTheme="minorHAnsi" w:eastAsiaTheme="minorEastAsia" w:hAnsiTheme="minorHAnsi" w:cstheme="minorBidi"/>
          <w:color w:val="auto"/>
          <w:lang w:eastAsia="zh-CN"/>
        </w:rPr>
        <w:t xml:space="preserve">The critical steps of the protocol include: </w:t>
      </w:r>
      <w:r w:rsidR="00A05A04">
        <w:rPr>
          <w:rFonts w:asciiTheme="minorHAnsi" w:eastAsiaTheme="minorEastAsia" w:hAnsiTheme="minorHAnsi" w:cstheme="minorBidi"/>
          <w:color w:val="auto"/>
          <w:lang w:eastAsia="zh-CN"/>
        </w:rPr>
        <w:t>(</w:t>
      </w:r>
      <w:r w:rsidRPr="008917E5">
        <w:rPr>
          <w:rFonts w:asciiTheme="minorHAnsi" w:eastAsiaTheme="minorEastAsia" w:hAnsiTheme="minorHAnsi" w:cstheme="minorBidi"/>
          <w:color w:val="auto"/>
          <w:lang w:eastAsia="zh-CN"/>
        </w:rPr>
        <w:t xml:space="preserve">1) </w:t>
      </w:r>
      <w:r w:rsidR="00BF4E02">
        <w:rPr>
          <w:rFonts w:asciiTheme="minorHAnsi" w:eastAsiaTheme="minorEastAsia" w:hAnsiTheme="minorHAnsi" w:cstheme="minorBidi"/>
          <w:color w:val="auto"/>
          <w:lang w:eastAsia="zh-CN"/>
        </w:rPr>
        <w:t xml:space="preserve">seeding cells that allow 50-70% confluence before fixation; </w:t>
      </w:r>
      <w:r w:rsidR="00A05A04">
        <w:rPr>
          <w:rFonts w:asciiTheme="minorHAnsi" w:eastAsiaTheme="minorEastAsia" w:hAnsiTheme="minorHAnsi" w:cstheme="minorBidi"/>
          <w:color w:val="auto"/>
          <w:lang w:eastAsia="zh-CN"/>
        </w:rPr>
        <w:t>(</w:t>
      </w:r>
      <w:r w:rsidR="00BF4E02">
        <w:rPr>
          <w:rFonts w:asciiTheme="minorHAnsi" w:eastAsiaTheme="minorEastAsia" w:hAnsiTheme="minorHAnsi" w:cstheme="minorBidi"/>
          <w:color w:val="auto"/>
          <w:lang w:eastAsia="zh-CN"/>
        </w:rPr>
        <w:t xml:space="preserve">2) </w:t>
      </w:r>
      <w:r w:rsidRPr="008917E5">
        <w:rPr>
          <w:rFonts w:asciiTheme="minorHAnsi" w:eastAsiaTheme="minorEastAsia" w:hAnsiTheme="minorHAnsi" w:cstheme="minorBidi"/>
          <w:color w:val="auto"/>
          <w:lang w:eastAsia="zh-CN"/>
        </w:rPr>
        <w:t>car</w:t>
      </w:r>
      <w:r w:rsidR="00017802">
        <w:rPr>
          <w:rFonts w:asciiTheme="minorHAnsi" w:eastAsiaTheme="minorEastAsia" w:hAnsiTheme="minorHAnsi" w:cstheme="minorBidi"/>
          <w:color w:val="auto"/>
          <w:lang w:eastAsia="zh-CN"/>
        </w:rPr>
        <w:t>eful aspirations to avoid cell detachment</w:t>
      </w:r>
      <w:r w:rsidR="00F23E72">
        <w:rPr>
          <w:rFonts w:asciiTheme="minorHAnsi" w:eastAsiaTheme="minorEastAsia" w:hAnsiTheme="minorHAnsi" w:cstheme="minorBidi"/>
          <w:color w:val="auto"/>
          <w:lang w:eastAsia="zh-CN"/>
        </w:rPr>
        <w:t xml:space="preserve">; </w:t>
      </w:r>
      <w:r w:rsidR="00A05A04">
        <w:rPr>
          <w:rFonts w:asciiTheme="minorHAnsi" w:eastAsiaTheme="minorEastAsia" w:hAnsiTheme="minorHAnsi" w:cstheme="minorBidi"/>
          <w:color w:val="auto"/>
          <w:lang w:eastAsia="zh-CN"/>
        </w:rPr>
        <w:t>(</w:t>
      </w:r>
      <w:r w:rsidR="00F23E72">
        <w:rPr>
          <w:rFonts w:asciiTheme="minorHAnsi" w:eastAsiaTheme="minorEastAsia" w:hAnsiTheme="minorHAnsi" w:cstheme="minorBidi"/>
          <w:color w:val="auto"/>
          <w:lang w:eastAsia="zh-CN"/>
        </w:rPr>
        <w:t xml:space="preserve">2) </w:t>
      </w:r>
      <w:r w:rsidRPr="008917E5">
        <w:rPr>
          <w:rFonts w:asciiTheme="minorHAnsi" w:eastAsiaTheme="minorEastAsia" w:hAnsiTheme="minorHAnsi" w:cstheme="minorBidi"/>
          <w:color w:val="auto"/>
          <w:lang w:eastAsia="zh-CN"/>
        </w:rPr>
        <w:t xml:space="preserve">imaging several wells across the whole plate to make sure images are on focus and fluoresce of all channels does not exceed half of the threshold of the imager for the positive control wells </w:t>
      </w:r>
      <w:r w:rsidR="00017802">
        <w:rPr>
          <w:rFonts w:asciiTheme="minorHAnsi" w:eastAsiaTheme="minorEastAsia" w:hAnsiTheme="minorHAnsi" w:cstheme="minorBidi"/>
          <w:color w:val="auto"/>
          <w:lang w:eastAsia="zh-CN"/>
        </w:rPr>
        <w:t>before imaging the whole plate</w:t>
      </w:r>
      <w:r w:rsidR="00CA097B">
        <w:rPr>
          <w:rFonts w:asciiTheme="minorHAnsi" w:eastAsiaTheme="minorEastAsia" w:hAnsiTheme="minorHAnsi" w:cstheme="minorBidi"/>
          <w:color w:val="auto"/>
          <w:lang w:eastAsia="zh-CN"/>
        </w:rPr>
        <w:t xml:space="preserve">; </w:t>
      </w:r>
      <w:r w:rsidRPr="008917E5">
        <w:rPr>
          <w:rFonts w:asciiTheme="minorHAnsi" w:eastAsiaTheme="minorEastAsia" w:hAnsiTheme="minorHAnsi" w:cstheme="minorBidi"/>
          <w:color w:val="auto"/>
          <w:lang w:eastAsia="zh-CN"/>
        </w:rPr>
        <w:t xml:space="preserve">and </w:t>
      </w:r>
      <w:r w:rsidR="00A05A04">
        <w:rPr>
          <w:rFonts w:asciiTheme="minorHAnsi" w:eastAsiaTheme="minorEastAsia" w:hAnsiTheme="minorHAnsi" w:cstheme="minorBidi"/>
          <w:color w:val="auto"/>
          <w:lang w:eastAsia="zh-CN"/>
        </w:rPr>
        <w:t>(</w:t>
      </w:r>
      <w:r w:rsidRPr="008917E5">
        <w:rPr>
          <w:rFonts w:asciiTheme="minorHAnsi" w:eastAsiaTheme="minorEastAsia" w:hAnsiTheme="minorHAnsi" w:cstheme="minorBidi"/>
          <w:color w:val="auto"/>
          <w:lang w:eastAsia="zh-CN"/>
        </w:rPr>
        <w:t>3)</w:t>
      </w:r>
      <w:r w:rsidR="004E7FD6">
        <w:rPr>
          <w:rFonts w:asciiTheme="minorHAnsi" w:eastAsiaTheme="minorEastAsia" w:hAnsiTheme="minorHAnsi" w:cstheme="minorBidi"/>
          <w:color w:val="auto"/>
          <w:lang w:eastAsia="zh-CN"/>
        </w:rPr>
        <w:t xml:space="preserve"> </w:t>
      </w:r>
      <w:r w:rsidR="00017802">
        <w:rPr>
          <w:rFonts w:asciiTheme="minorHAnsi" w:eastAsiaTheme="minorEastAsia" w:hAnsiTheme="minorHAnsi" w:cstheme="minorBidi"/>
          <w:color w:val="auto"/>
          <w:lang w:eastAsia="zh-CN"/>
        </w:rPr>
        <w:t>keeping the</w:t>
      </w:r>
      <w:r w:rsidRPr="008917E5">
        <w:rPr>
          <w:rFonts w:asciiTheme="minorHAnsi" w:eastAsiaTheme="minorEastAsia" w:hAnsiTheme="minorHAnsi" w:cstheme="minorBidi"/>
          <w:color w:val="auto"/>
          <w:lang w:eastAsia="zh-CN"/>
        </w:rPr>
        <w:t xml:space="preserve"> Z’-factor higher than 0 to ensure the </w:t>
      </w:r>
      <w:r w:rsidR="00BF4E02">
        <w:rPr>
          <w:rFonts w:asciiTheme="minorHAnsi" w:eastAsiaTheme="minorEastAsia" w:hAnsiTheme="minorHAnsi" w:cstheme="minorBidi"/>
          <w:color w:val="auto"/>
          <w:lang w:eastAsia="zh-CN"/>
        </w:rPr>
        <w:t>reliability</w:t>
      </w:r>
      <w:r w:rsidR="00BF4E02" w:rsidRPr="008917E5">
        <w:rPr>
          <w:rFonts w:asciiTheme="minorHAnsi" w:eastAsiaTheme="minorEastAsia" w:hAnsiTheme="minorHAnsi" w:cstheme="minorBidi"/>
          <w:color w:val="auto"/>
          <w:lang w:eastAsia="zh-CN"/>
        </w:rPr>
        <w:t xml:space="preserve"> </w:t>
      </w:r>
      <w:r w:rsidRPr="008917E5">
        <w:rPr>
          <w:rFonts w:asciiTheme="minorHAnsi" w:eastAsiaTheme="minorEastAsia" w:hAnsiTheme="minorHAnsi" w:cstheme="minorBidi"/>
          <w:color w:val="auto"/>
          <w:lang w:eastAsia="zh-CN"/>
        </w:rPr>
        <w:t xml:space="preserve">of the assay. </w:t>
      </w:r>
    </w:p>
    <w:p w14:paraId="708E2D0C" w14:textId="77777777" w:rsidR="007C68BB" w:rsidRPr="008917E5" w:rsidRDefault="007C68BB" w:rsidP="007C68BB">
      <w:pPr>
        <w:widowControl/>
        <w:autoSpaceDE/>
        <w:autoSpaceDN/>
        <w:adjustRightInd/>
        <w:rPr>
          <w:rFonts w:asciiTheme="minorHAnsi" w:eastAsiaTheme="minorEastAsia" w:hAnsiTheme="minorHAnsi" w:cstheme="minorBidi"/>
          <w:color w:val="auto"/>
          <w:lang w:eastAsia="zh-CN"/>
        </w:rPr>
      </w:pPr>
    </w:p>
    <w:p w14:paraId="1F37EF04" w14:textId="4EFB9A45" w:rsidR="008917E5" w:rsidRDefault="008917E5" w:rsidP="007C68BB">
      <w:pPr>
        <w:widowControl/>
        <w:autoSpaceDE/>
        <w:autoSpaceDN/>
        <w:adjustRightInd/>
        <w:rPr>
          <w:rFonts w:asciiTheme="minorHAnsi" w:eastAsiaTheme="minorEastAsia" w:hAnsiTheme="minorHAnsi" w:cstheme="minorBidi"/>
          <w:color w:val="auto"/>
          <w:lang w:eastAsia="zh-CN"/>
        </w:rPr>
      </w:pPr>
      <w:r w:rsidRPr="008917E5">
        <w:rPr>
          <w:rFonts w:asciiTheme="minorHAnsi" w:eastAsiaTheme="minorEastAsia" w:hAnsiTheme="minorHAnsi" w:cstheme="minorBidi"/>
          <w:color w:val="auto"/>
          <w:lang w:eastAsia="zh-CN"/>
        </w:rPr>
        <w:t>The most common problem</w:t>
      </w:r>
      <w:r w:rsidR="009C0014">
        <w:rPr>
          <w:rFonts w:asciiTheme="minorHAnsi" w:eastAsiaTheme="minorEastAsia" w:hAnsiTheme="minorHAnsi" w:cstheme="minorBidi"/>
          <w:color w:val="auto"/>
          <w:lang w:eastAsia="zh-CN"/>
        </w:rPr>
        <w:t>s</w:t>
      </w:r>
      <w:r w:rsidRPr="008917E5">
        <w:rPr>
          <w:rFonts w:asciiTheme="minorHAnsi" w:eastAsiaTheme="minorEastAsia" w:hAnsiTheme="minorHAnsi" w:cstheme="minorBidi"/>
          <w:color w:val="auto"/>
          <w:lang w:eastAsia="zh-CN"/>
        </w:rPr>
        <w:t xml:space="preserve"> that could be encountered for </w:t>
      </w:r>
      <w:r w:rsidR="00D26F76">
        <w:rPr>
          <w:rFonts w:asciiTheme="minorHAnsi" w:eastAsiaTheme="minorEastAsia" w:hAnsiTheme="minorHAnsi" w:cstheme="minorBidi"/>
          <w:color w:val="auto"/>
          <w:lang w:eastAsia="zh-CN"/>
        </w:rPr>
        <w:t xml:space="preserve">this protocol </w:t>
      </w:r>
      <w:r w:rsidR="00E93F1A">
        <w:rPr>
          <w:rFonts w:asciiTheme="minorHAnsi" w:eastAsiaTheme="minorEastAsia" w:hAnsiTheme="minorHAnsi" w:cstheme="minorBidi"/>
          <w:color w:val="auto"/>
          <w:lang w:eastAsia="zh-CN"/>
        </w:rPr>
        <w:t>are</w:t>
      </w:r>
      <w:r w:rsidR="00E93F1A" w:rsidRPr="008917E5">
        <w:rPr>
          <w:rFonts w:asciiTheme="minorHAnsi" w:eastAsiaTheme="minorEastAsia" w:hAnsiTheme="minorHAnsi" w:cstheme="minorBidi"/>
          <w:color w:val="auto"/>
          <w:lang w:eastAsia="zh-CN"/>
        </w:rPr>
        <w:t xml:space="preserve"> </w:t>
      </w:r>
      <w:r w:rsidRPr="008917E5">
        <w:rPr>
          <w:rFonts w:asciiTheme="minorHAnsi" w:eastAsiaTheme="minorEastAsia" w:hAnsiTheme="minorHAnsi" w:cstheme="minorBidi"/>
          <w:color w:val="auto"/>
          <w:lang w:eastAsia="zh-CN"/>
        </w:rPr>
        <w:t>cell detachment</w:t>
      </w:r>
      <w:r w:rsidR="00E93F1A">
        <w:rPr>
          <w:rFonts w:asciiTheme="minorHAnsi" w:eastAsiaTheme="minorEastAsia" w:hAnsiTheme="minorHAnsi" w:cstheme="minorBidi"/>
          <w:color w:val="auto"/>
          <w:lang w:eastAsia="zh-CN"/>
        </w:rPr>
        <w:t xml:space="preserve"> and low Z’-factor</w:t>
      </w:r>
      <w:r w:rsidR="00693624">
        <w:rPr>
          <w:rFonts w:asciiTheme="minorHAnsi" w:eastAsiaTheme="minorEastAsia" w:hAnsiTheme="minorHAnsi" w:cstheme="minorBidi"/>
          <w:color w:val="auto"/>
          <w:lang w:eastAsia="zh-CN"/>
        </w:rPr>
        <w:t>s</w:t>
      </w:r>
      <w:r w:rsidRPr="008917E5">
        <w:rPr>
          <w:rFonts w:asciiTheme="minorHAnsi" w:eastAsiaTheme="minorEastAsia" w:hAnsiTheme="minorHAnsi" w:cstheme="minorBidi"/>
          <w:color w:val="auto"/>
          <w:lang w:eastAsia="zh-CN"/>
        </w:rPr>
        <w:t xml:space="preserve">. To avoid </w:t>
      </w:r>
      <w:r w:rsidR="00E93F1A">
        <w:rPr>
          <w:rFonts w:asciiTheme="minorHAnsi" w:eastAsiaTheme="minorEastAsia" w:hAnsiTheme="minorHAnsi" w:cstheme="minorBidi"/>
          <w:color w:val="auto"/>
          <w:lang w:eastAsia="zh-CN"/>
        </w:rPr>
        <w:t>the first issue</w:t>
      </w:r>
      <w:r w:rsidRPr="008917E5">
        <w:rPr>
          <w:rFonts w:asciiTheme="minorHAnsi" w:eastAsiaTheme="minorEastAsia" w:hAnsiTheme="minorHAnsi" w:cstheme="minorBidi"/>
          <w:color w:val="auto"/>
          <w:lang w:eastAsia="zh-CN"/>
        </w:rPr>
        <w:t>, pretreat the 384-well plate with poly-</w:t>
      </w:r>
      <w:r w:rsidR="000E04A1">
        <w:rPr>
          <w:rFonts w:asciiTheme="minorHAnsi" w:eastAsiaTheme="minorEastAsia" w:hAnsiTheme="minorHAnsi" w:cstheme="minorBidi"/>
          <w:color w:val="auto"/>
          <w:lang w:eastAsia="zh-CN"/>
        </w:rPr>
        <w:t>L-l</w:t>
      </w:r>
      <w:r w:rsidRPr="008917E5">
        <w:rPr>
          <w:rFonts w:asciiTheme="minorHAnsi" w:eastAsiaTheme="minorEastAsia" w:hAnsiTheme="minorHAnsi" w:cstheme="minorBidi"/>
          <w:color w:val="auto"/>
          <w:lang w:eastAsia="zh-CN"/>
        </w:rPr>
        <w:t xml:space="preserve">ysine to </w:t>
      </w:r>
      <w:r w:rsidR="00017802">
        <w:rPr>
          <w:rFonts w:asciiTheme="minorHAnsi" w:eastAsiaTheme="minorEastAsia" w:hAnsiTheme="minorHAnsi" w:cstheme="minorBidi"/>
          <w:color w:val="auto"/>
          <w:lang w:eastAsia="zh-CN"/>
        </w:rPr>
        <w:t>facilitate</w:t>
      </w:r>
      <w:r w:rsidRPr="008917E5">
        <w:rPr>
          <w:rFonts w:asciiTheme="minorHAnsi" w:eastAsiaTheme="minorEastAsia" w:hAnsiTheme="minorHAnsi" w:cstheme="minorBidi"/>
          <w:color w:val="auto"/>
          <w:lang w:eastAsia="zh-CN"/>
        </w:rPr>
        <w:t xml:space="preserve"> </w:t>
      </w:r>
      <w:r w:rsidR="00A05A04">
        <w:rPr>
          <w:rFonts w:asciiTheme="minorHAnsi" w:eastAsiaTheme="minorEastAsia" w:hAnsiTheme="minorHAnsi" w:cstheme="minorBidi"/>
          <w:color w:val="auto"/>
          <w:lang w:eastAsia="zh-CN"/>
        </w:rPr>
        <w:t xml:space="preserve">the </w:t>
      </w:r>
      <w:r w:rsidRPr="008917E5">
        <w:rPr>
          <w:rFonts w:asciiTheme="minorHAnsi" w:eastAsiaTheme="minorEastAsia" w:hAnsiTheme="minorHAnsi" w:cstheme="minorBidi"/>
          <w:color w:val="auto"/>
          <w:lang w:eastAsia="zh-CN"/>
        </w:rPr>
        <w:t>cell attachment</w:t>
      </w:r>
      <w:r w:rsidR="00E93F1A">
        <w:rPr>
          <w:rFonts w:asciiTheme="minorHAnsi" w:eastAsiaTheme="minorEastAsia" w:hAnsiTheme="minorHAnsi" w:cstheme="minorBidi"/>
          <w:color w:val="auto"/>
          <w:lang w:eastAsia="zh-CN"/>
        </w:rPr>
        <w:t xml:space="preserve"> and avoid</w:t>
      </w:r>
      <w:r w:rsidR="00017802">
        <w:rPr>
          <w:rFonts w:asciiTheme="minorHAnsi" w:eastAsiaTheme="minorEastAsia" w:hAnsiTheme="minorHAnsi" w:cstheme="minorBidi"/>
          <w:color w:val="auto"/>
          <w:lang w:eastAsia="zh-CN"/>
        </w:rPr>
        <w:t xml:space="preserve"> using</w:t>
      </w:r>
      <w:r w:rsidR="00E93F1A">
        <w:rPr>
          <w:rFonts w:asciiTheme="minorHAnsi" w:eastAsiaTheme="minorEastAsia" w:hAnsiTheme="minorHAnsi" w:cstheme="minorBidi"/>
          <w:color w:val="auto"/>
          <w:lang w:eastAsia="zh-CN"/>
        </w:rPr>
        <w:t xml:space="preserve"> cell lines that detach easily such as</w:t>
      </w:r>
      <w:r w:rsidR="00017802">
        <w:rPr>
          <w:rFonts w:asciiTheme="minorHAnsi" w:eastAsiaTheme="minorEastAsia" w:hAnsiTheme="minorHAnsi" w:cstheme="minorBidi"/>
          <w:color w:val="auto"/>
          <w:lang w:eastAsia="zh-CN"/>
        </w:rPr>
        <w:t xml:space="preserve"> the</w:t>
      </w:r>
      <w:r w:rsidR="00E93F1A">
        <w:rPr>
          <w:rFonts w:asciiTheme="minorHAnsi" w:eastAsiaTheme="minorEastAsia" w:hAnsiTheme="minorHAnsi" w:cstheme="minorBidi"/>
          <w:color w:val="auto"/>
          <w:lang w:eastAsia="zh-CN"/>
        </w:rPr>
        <w:t xml:space="preserve"> Hek293 cells</w:t>
      </w:r>
      <w:r w:rsidRPr="008917E5">
        <w:rPr>
          <w:rFonts w:asciiTheme="minorHAnsi" w:eastAsiaTheme="minorEastAsia" w:hAnsiTheme="minorHAnsi" w:cstheme="minorBidi"/>
          <w:color w:val="auto"/>
          <w:lang w:eastAsia="zh-CN"/>
        </w:rPr>
        <w:t>. Additionally, limit the aspiration tip to touch only one side of each well</w:t>
      </w:r>
      <w:r w:rsidR="00017802">
        <w:rPr>
          <w:rFonts w:asciiTheme="minorHAnsi" w:eastAsiaTheme="minorEastAsia" w:hAnsiTheme="minorHAnsi" w:cstheme="minorBidi"/>
          <w:color w:val="auto"/>
          <w:lang w:eastAsia="zh-CN"/>
        </w:rPr>
        <w:t xml:space="preserve"> during aspiration</w:t>
      </w:r>
      <w:r w:rsidRPr="008917E5">
        <w:rPr>
          <w:rFonts w:asciiTheme="minorHAnsi" w:eastAsiaTheme="minorEastAsia" w:hAnsiTheme="minorHAnsi" w:cstheme="minorBidi"/>
          <w:color w:val="auto"/>
          <w:lang w:eastAsia="zh-CN"/>
        </w:rPr>
        <w:t xml:space="preserve"> and </w:t>
      </w:r>
      <w:r w:rsidR="009C0014" w:rsidRPr="009C0014">
        <w:rPr>
          <w:rFonts w:asciiTheme="minorHAnsi" w:eastAsiaTheme="minorEastAsia" w:hAnsiTheme="minorHAnsi" w:cstheme="minorBidi"/>
          <w:color w:val="auto"/>
          <w:lang w:eastAsia="zh-CN"/>
        </w:rPr>
        <w:t>select the other side of each well for imaging</w:t>
      </w:r>
      <w:r w:rsidRPr="008917E5">
        <w:rPr>
          <w:rFonts w:asciiTheme="minorHAnsi" w:eastAsiaTheme="minorEastAsia" w:hAnsiTheme="minorHAnsi" w:cstheme="minorBidi"/>
          <w:color w:val="auto"/>
          <w:lang w:eastAsia="zh-CN"/>
        </w:rPr>
        <w:t>.</w:t>
      </w:r>
      <w:r w:rsidR="00BB38EC">
        <w:rPr>
          <w:rFonts w:asciiTheme="minorHAnsi" w:eastAsiaTheme="minorEastAsia" w:hAnsiTheme="minorHAnsi" w:cstheme="minorBidi"/>
          <w:color w:val="auto"/>
          <w:lang w:eastAsia="zh-CN"/>
        </w:rPr>
        <w:t xml:space="preserve"> </w:t>
      </w:r>
      <w:r w:rsidR="00E93F1A">
        <w:rPr>
          <w:rFonts w:asciiTheme="minorHAnsi" w:eastAsiaTheme="minorEastAsia" w:hAnsiTheme="minorHAnsi" w:cstheme="minorBidi"/>
          <w:color w:val="auto"/>
          <w:lang w:eastAsia="zh-CN"/>
        </w:rPr>
        <w:t>To improve the Z’-factor and the assay quality, optimize the cell seeding number and image analysis parameters to make sure the cell shape or nuclei shape defined by the software fit</w:t>
      </w:r>
      <w:r w:rsidR="009C0014">
        <w:rPr>
          <w:rFonts w:asciiTheme="minorHAnsi" w:eastAsiaTheme="minorEastAsia" w:hAnsiTheme="minorHAnsi" w:cstheme="minorBidi"/>
          <w:color w:val="auto"/>
          <w:lang w:eastAsia="zh-CN"/>
        </w:rPr>
        <w:t>s</w:t>
      </w:r>
      <w:r w:rsidR="00E93F1A">
        <w:rPr>
          <w:rFonts w:asciiTheme="minorHAnsi" w:eastAsiaTheme="minorEastAsia" w:hAnsiTheme="minorHAnsi" w:cstheme="minorBidi"/>
          <w:color w:val="auto"/>
          <w:lang w:eastAsia="zh-CN"/>
        </w:rPr>
        <w:t xml:space="preserve"> well with each object</w:t>
      </w:r>
      <w:r w:rsidR="00E93F1A" w:rsidRPr="00E93F1A">
        <w:rPr>
          <w:rFonts w:asciiTheme="minorHAnsi" w:eastAsiaTheme="minorEastAsia" w:hAnsiTheme="minorHAnsi" w:cstheme="minorBidi"/>
          <w:color w:val="auto"/>
          <w:lang w:eastAsia="zh-CN"/>
        </w:rPr>
        <w:t xml:space="preserve"> </w:t>
      </w:r>
      <w:r w:rsidR="00E93F1A">
        <w:rPr>
          <w:rFonts w:asciiTheme="minorHAnsi" w:eastAsiaTheme="minorEastAsia" w:hAnsiTheme="minorHAnsi" w:cstheme="minorBidi"/>
          <w:color w:val="auto"/>
          <w:lang w:eastAsia="zh-CN"/>
        </w:rPr>
        <w:t>in each fluorescence channel.</w:t>
      </w:r>
      <w:r w:rsidR="00BB38EC">
        <w:rPr>
          <w:rFonts w:asciiTheme="minorHAnsi" w:eastAsiaTheme="minorEastAsia" w:hAnsiTheme="minorHAnsi" w:cstheme="minorBidi"/>
          <w:color w:val="auto"/>
          <w:lang w:eastAsia="zh-CN"/>
        </w:rPr>
        <w:t xml:space="preserve"> </w:t>
      </w:r>
    </w:p>
    <w:p w14:paraId="060BDD37" w14:textId="77777777" w:rsidR="007C68BB" w:rsidRPr="008917E5" w:rsidRDefault="007C68BB" w:rsidP="007C68BB">
      <w:pPr>
        <w:widowControl/>
        <w:autoSpaceDE/>
        <w:autoSpaceDN/>
        <w:adjustRightInd/>
        <w:rPr>
          <w:rFonts w:asciiTheme="minorHAnsi" w:eastAsiaTheme="minorEastAsia" w:hAnsiTheme="minorHAnsi" w:cstheme="minorBidi"/>
          <w:color w:val="auto"/>
          <w:lang w:eastAsia="zh-CN"/>
        </w:rPr>
      </w:pPr>
    </w:p>
    <w:p w14:paraId="0BE256B0" w14:textId="7880544A" w:rsidR="00BF4E02" w:rsidRDefault="008917E5" w:rsidP="007C68BB">
      <w:pPr>
        <w:widowControl/>
        <w:autoSpaceDE/>
        <w:autoSpaceDN/>
        <w:adjustRightInd/>
        <w:rPr>
          <w:rFonts w:asciiTheme="minorHAnsi" w:eastAsiaTheme="minorEastAsia" w:hAnsiTheme="minorHAnsi" w:cstheme="minorBidi"/>
          <w:color w:val="auto"/>
          <w:lang w:eastAsia="zh-CN"/>
        </w:rPr>
      </w:pPr>
      <w:r w:rsidRPr="008917E5">
        <w:rPr>
          <w:rFonts w:asciiTheme="minorHAnsi" w:eastAsiaTheme="minorEastAsia" w:hAnsiTheme="minorHAnsi" w:cstheme="minorBidi"/>
          <w:color w:val="auto"/>
          <w:lang w:eastAsia="zh-CN"/>
        </w:rPr>
        <w:t>Compa</w:t>
      </w:r>
      <w:r w:rsidR="00017802">
        <w:rPr>
          <w:rFonts w:asciiTheme="minorHAnsi" w:eastAsiaTheme="minorEastAsia" w:hAnsiTheme="minorHAnsi" w:cstheme="minorBidi"/>
          <w:color w:val="auto"/>
          <w:lang w:eastAsia="zh-CN"/>
        </w:rPr>
        <w:t>red</w:t>
      </w:r>
      <w:r w:rsidRPr="008917E5">
        <w:rPr>
          <w:rFonts w:asciiTheme="minorHAnsi" w:eastAsiaTheme="minorEastAsia" w:hAnsiTheme="minorHAnsi" w:cstheme="minorBidi"/>
          <w:color w:val="auto"/>
          <w:lang w:eastAsia="zh-CN"/>
        </w:rPr>
        <w:t xml:space="preserve"> to other methods to quantify </w:t>
      </w:r>
      <w:r w:rsidR="002A473C">
        <w:rPr>
          <w:rFonts w:asciiTheme="minorHAnsi" w:eastAsiaTheme="minorEastAsia" w:hAnsiTheme="minorHAnsi" w:cstheme="minorBidi"/>
          <w:color w:val="auto"/>
          <w:lang w:eastAsia="zh-CN"/>
        </w:rPr>
        <w:t>rhodopsin transport</w:t>
      </w:r>
      <w:r w:rsidRPr="008917E5">
        <w:rPr>
          <w:rFonts w:asciiTheme="minorHAnsi" w:eastAsiaTheme="minorEastAsia" w:hAnsiTheme="minorHAnsi" w:cstheme="minorBidi"/>
          <w:color w:val="auto"/>
          <w:lang w:eastAsia="zh-CN"/>
        </w:rPr>
        <w:t>, such as</w:t>
      </w:r>
      <w:r w:rsidR="002A473C">
        <w:rPr>
          <w:rFonts w:asciiTheme="minorHAnsi" w:eastAsiaTheme="minorEastAsia" w:hAnsiTheme="minorHAnsi" w:cstheme="minorBidi"/>
          <w:color w:val="auto"/>
          <w:lang w:eastAsia="zh-CN"/>
        </w:rPr>
        <w:t xml:space="preserve"> a cell surface</w:t>
      </w:r>
      <w:r w:rsidRPr="008917E5">
        <w:rPr>
          <w:rFonts w:asciiTheme="minorHAnsi" w:eastAsiaTheme="minorEastAsia" w:hAnsiTheme="minorHAnsi" w:cstheme="minorBidi"/>
          <w:color w:val="auto"/>
          <w:lang w:eastAsia="zh-CN"/>
        </w:rPr>
        <w:t xml:space="preserve"> ELISA, or </w:t>
      </w:r>
      <w:r w:rsidR="00E446B1">
        <w:rPr>
          <w:rFonts w:asciiTheme="minorHAnsi" w:eastAsiaTheme="minorEastAsia" w:hAnsiTheme="minorHAnsi" w:cstheme="minorBidi"/>
          <w:color w:val="auto"/>
          <w:lang w:eastAsia="zh-CN"/>
        </w:rPr>
        <w:t xml:space="preserve">a β-galactosidase fragment complementation </w:t>
      </w:r>
      <w:r w:rsidRPr="008917E5">
        <w:rPr>
          <w:rFonts w:asciiTheme="minorHAnsi" w:eastAsiaTheme="minorEastAsia" w:hAnsiTheme="minorHAnsi" w:cstheme="minorBidi"/>
          <w:color w:val="auto"/>
          <w:lang w:eastAsia="zh-CN"/>
        </w:rPr>
        <w:t>assay</w:t>
      </w:r>
      <w:r w:rsidR="00B640EE">
        <w:rPr>
          <w:rFonts w:asciiTheme="minorHAnsi" w:eastAsiaTheme="minorEastAsia" w:hAnsiTheme="minorHAnsi" w:cstheme="minorBidi"/>
          <w:color w:val="auto"/>
          <w:lang w:eastAsia="zh-CN"/>
        </w:rPr>
        <w:t>,</w:t>
      </w:r>
      <w:r w:rsidR="000E04A1">
        <w:rPr>
          <w:rFonts w:asciiTheme="minorHAnsi" w:eastAsiaTheme="minorEastAsia" w:hAnsiTheme="minorHAnsi" w:cstheme="minorBidi"/>
          <w:color w:val="auto"/>
          <w:lang w:eastAsia="zh-CN"/>
        </w:rPr>
        <w:t xml:space="preserve"> which calculate the target protein level</w:t>
      </w:r>
      <w:r w:rsidR="002A473C">
        <w:rPr>
          <w:rFonts w:asciiTheme="minorHAnsi" w:eastAsiaTheme="minorEastAsia" w:hAnsiTheme="minorHAnsi" w:cstheme="minorBidi"/>
          <w:color w:val="auto"/>
          <w:lang w:eastAsia="zh-CN"/>
        </w:rPr>
        <w:t xml:space="preserve"> on the cell surface</w:t>
      </w:r>
      <w:r w:rsidR="000E04A1">
        <w:rPr>
          <w:rFonts w:asciiTheme="minorHAnsi" w:eastAsiaTheme="minorEastAsia" w:hAnsiTheme="minorHAnsi" w:cstheme="minorBidi"/>
          <w:color w:val="auto"/>
          <w:lang w:eastAsia="zh-CN"/>
        </w:rPr>
        <w:t xml:space="preserve"> in all cells</w:t>
      </w:r>
      <w:r w:rsidRPr="008917E5">
        <w:rPr>
          <w:rFonts w:asciiTheme="minorHAnsi" w:eastAsiaTheme="minorEastAsia" w:hAnsiTheme="minorHAnsi" w:cstheme="minorBidi"/>
          <w:color w:val="auto"/>
          <w:lang w:eastAsia="zh-CN"/>
        </w:rPr>
        <w:t xml:space="preserve">, </w:t>
      </w:r>
      <w:r w:rsidR="000E04A1">
        <w:rPr>
          <w:rFonts w:asciiTheme="minorHAnsi" w:eastAsiaTheme="minorEastAsia" w:hAnsiTheme="minorHAnsi" w:cstheme="minorBidi"/>
          <w:color w:val="auto"/>
          <w:lang w:eastAsia="zh-CN"/>
        </w:rPr>
        <w:t>this high-content imaging method</w:t>
      </w:r>
      <w:r w:rsidRPr="008917E5">
        <w:rPr>
          <w:rFonts w:asciiTheme="minorHAnsi" w:eastAsiaTheme="minorEastAsia" w:hAnsiTheme="minorHAnsi" w:cstheme="minorBidi"/>
          <w:color w:val="auto"/>
          <w:lang w:eastAsia="zh-CN"/>
        </w:rPr>
        <w:t xml:space="preserve"> quantifies </w:t>
      </w:r>
      <w:r w:rsidR="000E04A1">
        <w:rPr>
          <w:rFonts w:asciiTheme="minorHAnsi" w:eastAsiaTheme="minorEastAsia" w:hAnsiTheme="minorHAnsi" w:cstheme="minorBidi"/>
          <w:color w:val="auto"/>
          <w:lang w:eastAsia="zh-CN"/>
        </w:rPr>
        <w:t xml:space="preserve">average </w:t>
      </w:r>
      <w:r w:rsidRPr="008917E5">
        <w:rPr>
          <w:rFonts w:asciiTheme="minorHAnsi" w:eastAsiaTheme="minorEastAsia" w:hAnsiTheme="minorHAnsi" w:cstheme="minorBidi"/>
          <w:color w:val="auto"/>
          <w:lang w:eastAsia="zh-CN"/>
        </w:rPr>
        <w:t xml:space="preserve">protein level </w:t>
      </w:r>
      <w:r w:rsidR="000E04A1">
        <w:rPr>
          <w:rFonts w:asciiTheme="minorHAnsi" w:eastAsiaTheme="minorEastAsia" w:hAnsiTheme="minorHAnsi" w:cstheme="minorBidi"/>
          <w:color w:val="auto"/>
          <w:lang w:eastAsia="zh-CN"/>
        </w:rPr>
        <w:t>per cell</w:t>
      </w:r>
      <w:r w:rsidR="00B640EE">
        <w:rPr>
          <w:rFonts w:asciiTheme="minorHAnsi" w:eastAsiaTheme="minorEastAsia" w:hAnsiTheme="minorHAnsi" w:cstheme="minorBidi"/>
          <w:color w:val="auto"/>
          <w:lang w:eastAsia="zh-CN"/>
        </w:rPr>
        <w:t>;</w:t>
      </w:r>
      <w:r w:rsidRPr="008917E5">
        <w:rPr>
          <w:rFonts w:asciiTheme="minorHAnsi" w:eastAsiaTheme="minorEastAsia" w:hAnsiTheme="minorHAnsi" w:cstheme="minorBidi"/>
          <w:color w:val="auto"/>
          <w:lang w:eastAsia="zh-CN"/>
        </w:rPr>
        <w:t xml:space="preserve"> and</w:t>
      </w:r>
      <w:r w:rsidR="00B640EE">
        <w:rPr>
          <w:rFonts w:asciiTheme="minorHAnsi" w:eastAsiaTheme="minorEastAsia" w:hAnsiTheme="minorHAnsi" w:cstheme="minorBidi"/>
          <w:color w:val="auto"/>
          <w:lang w:eastAsia="zh-CN"/>
        </w:rPr>
        <w:t>,</w:t>
      </w:r>
      <w:r w:rsidRPr="008917E5">
        <w:rPr>
          <w:rFonts w:asciiTheme="minorHAnsi" w:eastAsiaTheme="minorEastAsia" w:hAnsiTheme="minorHAnsi" w:cstheme="minorBidi"/>
          <w:color w:val="auto"/>
          <w:lang w:eastAsia="zh-CN"/>
        </w:rPr>
        <w:t xml:space="preserve"> this unique feature </w:t>
      </w:r>
      <w:r w:rsidR="00017802">
        <w:rPr>
          <w:rFonts w:asciiTheme="minorHAnsi" w:eastAsiaTheme="minorEastAsia" w:hAnsiTheme="minorHAnsi" w:cstheme="minorBidi"/>
          <w:color w:val="auto"/>
          <w:lang w:eastAsia="zh-CN"/>
        </w:rPr>
        <w:t>avoids</w:t>
      </w:r>
      <w:r w:rsidRPr="008917E5">
        <w:rPr>
          <w:rFonts w:asciiTheme="minorHAnsi" w:eastAsiaTheme="minorEastAsia" w:hAnsiTheme="minorHAnsi" w:cstheme="minorBidi"/>
          <w:color w:val="auto"/>
          <w:lang w:eastAsia="zh-CN"/>
        </w:rPr>
        <w:t xml:space="preserve"> a critical variation factor, cell number that affect</w:t>
      </w:r>
      <w:r w:rsidR="000E04A1">
        <w:rPr>
          <w:rFonts w:asciiTheme="minorHAnsi" w:eastAsiaTheme="minorEastAsia" w:hAnsiTheme="minorHAnsi" w:cstheme="minorBidi"/>
          <w:color w:val="auto"/>
          <w:lang w:eastAsia="zh-CN"/>
        </w:rPr>
        <w:t>s</w:t>
      </w:r>
      <w:r w:rsidRPr="008917E5">
        <w:rPr>
          <w:rFonts w:asciiTheme="minorHAnsi" w:eastAsiaTheme="minorEastAsia" w:hAnsiTheme="minorHAnsi" w:cstheme="minorBidi"/>
          <w:color w:val="auto"/>
          <w:lang w:eastAsia="zh-CN"/>
        </w:rPr>
        <w:t xml:space="preserve"> the final readouts in other methods. Additionally, due to the large number of cells imaged and quantified</w:t>
      </w:r>
      <w:r w:rsidR="00017802">
        <w:rPr>
          <w:rFonts w:asciiTheme="minorHAnsi" w:eastAsiaTheme="minorEastAsia" w:hAnsiTheme="minorHAnsi" w:cstheme="minorBidi"/>
          <w:color w:val="auto"/>
          <w:lang w:eastAsia="zh-CN"/>
        </w:rPr>
        <w:t xml:space="preserve"> by the high-content imaging method</w:t>
      </w:r>
      <w:r w:rsidRPr="008917E5">
        <w:rPr>
          <w:rFonts w:asciiTheme="minorHAnsi" w:eastAsiaTheme="minorEastAsia" w:hAnsiTheme="minorHAnsi" w:cstheme="minorBidi"/>
          <w:color w:val="auto"/>
          <w:lang w:eastAsia="zh-CN"/>
        </w:rPr>
        <w:t xml:space="preserve">, the parameters averaged from all cells per well showed low variation between </w:t>
      </w:r>
      <w:r w:rsidR="00017802">
        <w:rPr>
          <w:rFonts w:asciiTheme="minorHAnsi" w:eastAsiaTheme="minorEastAsia" w:hAnsiTheme="minorHAnsi" w:cstheme="minorBidi"/>
          <w:color w:val="auto"/>
          <w:lang w:eastAsia="zh-CN"/>
        </w:rPr>
        <w:t>replicates</w:t>
      </w:r>
      <w:r w:rsidRPr="008917E5">
        <w:rPr>
          <w:rFonts w:asciiTheme="minorHAnsi" w:eastAsiaTheme="minorEastAsia" w:hAnsiTheme="minorHAnsi" w:cstheme="minorBidi"/>
          <w:color w:val="auto"/>
          <w:lang w:eastAsia="zh-CN"/>
        </w:rPr>
        <w:t xml:space="preserve">, thus adding to the reliability of the assay. </w:t>
      </w:r>
    </w:p>
    <w:p w14:paraId="068FE6F2" w14:textId="77777777" w:rsidR="007C68BB" w:rsidRDefault="007C68BB" w:rsidP="007C68BB">
      <w:pPr>
        <w:widowControl/>
        <w:autoSpaceDE/>
        <w:autoSpaceDN/>
        <w:adjustRightInd/>
        <w:rPr>
          <w:rFonts w:asciiTheme="minorHAnsi" w:eastAsiaTheme="minorEastAsia" w:hAnsiTheme="minorHAnsi" w:cstheme="minorBidi"/>
          <w:color w:val="auto"/>
          <w:lang w:eastAsia="zh-CN"/>
        </w:rPr>
      </w:pPr>
    </w:p>
    <w:p w14:paraId="033CE8B1" w14:textId="6B5C622E" w:rsidR="00AE1565" w:rsidRDefault="00E93F1A" w:rsidP="007C68BB">
      <w:pPr>
        <w:widowControl/>
        <w:autoSpaceDE/>
        <w:autoSpaceDN/>
        <w:adjustRightInd/>
        <w:rPr>
          <w:rFonts w:asciiTheme="minorHAnsi" w:eastAsiaTheme="minorEastAsia" w:hAnsiTheme="minorHAnsi" w:cstheme="minorBidi"/>
          <w:color w:val="auto"/>
          <w:lang w:eastAsia="zh-CN"/>
        </w:rPr>
      </w:pPr>
      <w:r>
        <w:rPr>
          <w:rFonts w:asciiTheme="minorHAnsi" w:eastAsiaTheme="minorEastAsia" w:hAnsiTheme="minorHAnsi" w:cstheme="minorBidi"/>
          <w:color w:val="auto"/>
          <w:lang w:eastAsia="zh-CN"/>
        </w:rPr>
        <w:t>One</w:t>
      </w:r>
      <w:r w:rsidRPr="008917E5">
        <w:rPr>
          <w:rFonts w:asciiTheme="minorHAnsi" w:eastAsiaTheme="minorEastAsia" w:hAnsiTheme="minorHAnsi" w:cstheme="minorBidi"/>
          <w:color w:val="auto"/>
          <w:lang w:eastAsia="zh-CN"/>
        </w:rPr>
        <w:t xml:space="preserve"> </w:t>
      </w:r>
      <w:r w:rsidR="008917E5" w:rsidRPr="008917E5">
        <w:rPr>
          <w:rFonts w:asciiTheme="minorHAnsi" w:eastAsiaTheme="minorEastAsia" w:hAnsiTheme="minorHAnsi" w:cstheme="minorBidi"/>
          <w:color w:val="auto"/>
          <w:lang w:eastAsia="zh-CN"/>
        </w:rPr>
        <w:t xml:space="preserve">limitation of </w:t>
      </w:r>
      <w:r w:rsidR="002A473C">
        <w:rPr>
          <w:rFonts w:asciiTheme="minorHAnsi" w:eastAsiaTheme="minorEastAsia" w:hAnsiTheme="minorHAnsi" w:cstheme="minorBidi"/>
          <w:color w:val="auto"/>
          <w:lang w:eastAsia="zh-CN"/>
        </w:rPr>
        <w:t>this</w:t>
      </w:r>
      <w:r w:rsidR="008917E5" w:rsidRPr="008917E5">
        <w:rPr>
          <w:rFonts w:asciiTheme="minorHAnsi" w:eastAsiaTheme="minorEastAsia" w:hAnsiTheme="minorHAnsi" w:cstheme="minorBidi"/>
          <w:color w:val="auto"/>
          <w:lang w:eastAsia="zh-CN"/>
        </w:rPr>
        <w:t xml:space="preserve"> protocol </w:t>
      </w:r>
      <w:r w:rsidR="00CF4752">
        <w:rPr>
          <w:rFonts w:asciiTheme="minorHAnsi" w:eastAsiaTheme="minorEastAsia" w:hAnsiTheme="minorHAnsi" w:cstheme="minorBidi"/>
          <w:color w:val="auto"/>
          <w:lang w:eastAsia="zh-CN"/>
        </w:rPr>
        <w:t xml:space="preserve">is </w:t>
      </w:r>
      <w:r w:rsidR="00367CFB">
        <w:rPr>
          <w:rFonts w:asciiTheme="minorHAnsi" w:eastAsiaTheme="minorEastAsia" w:hAnsiTheme="minorHAnsi" w:cstheme="minorBidi"/>
          <w:color w:val="auto"/>
          <w:lang w:eastAsia="zh-CN"/>
        </w:rPr>
        <w:t>that they</w:t>
      </w:r>
      <w:r w:rsidR="00CF4752">
        <w:rPr>
          <w:rFonts w:asciiTheme="minorHAnsi" w:eastAsiaTheme="minorEastAsia" w:hAnsiTheme="minorHAnsi" w:cstheme="minorBidi"/>
          <w:color w:val="auto"/>
          <w:lang w:eastAsia="zh-CN"/>
        </w:rPr>
        <w:t xml:space="preserve"> are not the best assays</w:t>
      </w:r>
      <w:r w:rsidR="002A473C">
        <w:rPr>
          <w:rFonts w:asciiTheme="minorHAnsi" w:eastAsiaTheme="minorEastAsia" w:hAnsiTheme="minorHAnsi" w:cstheme="minorBidi"/>
          <w:color w:val="auto"/>
          <w:lang w:eastAsia="zh-CN"/>
        </w:rPr>
        <w:t xml:space="preserve"> </w:t>
      </w:r>
      <w:r w:rsidR="00CF4752">
        <w:rPr>
          <w:rFonts w:asciiTheme="minorHAnsi" w:eastAsiaTheme="minorEastAsia" w:hAnsiTheme="minorHAnsi" w:cstheme="minorBidi"/>
          <w:color w:val="auto"/>
          <w:lang w:eastAsia="zh-CN"/>
        </w:rPr>
        <w:t xml:space="preserve">for HTS, due to </w:t>
      </w:r>
      <w:r w:rsidR="002A473C">
        <w:rPr>
          <w:rFonts w:asciiTheme="minorHAnsi" w:eastAsiaTheme="minorEastAsia" w:hAnsiTheme="minorHAnsi" w:cstheme="minorBidi"/>
          <w:color w:val="auto"/>
          <w:lang w:eastAsia="zh-CN"/>
        </w:rPr>
        <w:t>its</w:t>
      </w:r>
      <w:r w:rsidR="00CF4752">
        <w:rPr>
          <w:rFonts w:asciiTheme="minorHAnsi" w:eastAsiaTheme="minorEastAsia" w:hAnsiTheme="minorHAnsi" w:cstheme="minorBidi"/>
          <w:color w:val="auto"/>
          <w:lang w:eastAsia="zh-CN"/>
        </w:rPr>
        <w:t xml:space="preserve"> </w:t>
      </w:r>
      <w:r w:rsidR="008917E5" w:rsidRPr="008917E5">
        <w:rPr>
          <w:rFonts w:asciiTheme="minorHAnsi" w:eastAsiaTheme="minorEastAsia" w:hAnsiTheme="minorHAnsi" w:cstheme="minorBidi"/>
          <w:color w:val="auto"/>
          <w:lang w:eastAsia="zh-CN"/>
        </w:rPr>
        <w:t>relative</w:t>
      </w:r>
      <w:r w:rsidR="00CF4752">
        <w:rPr>
          <w:rFonts w:asciiTheme="minorHAnsi" w:eastAsiaTheme="minorEastAsia" w:hAnsiTheme="minorHAnsi" w:cstheme="minorBidi"/>
          <w:color w:val="auto"/>
          <w:lang w:eastAsia="zh-CN"/>
        </w:rPr>
        <w:t xml:space="preserve">ly complicated procedure and the 2 h per plate imaging time. </w:t>
      </w:r>
      <w:r w:rsidR="008917E5" w:rsidRPr="008917E5">
        <w:rPr>
          <w:rFonts w:asciiTheme="minorHAnsi" w:eastAsiaTheme="minorEastAsia" w:hAnsiTheme="minorHAnsi" w:cstheme="minorBidi"/>
          <w:color w:val="auto"/>
          <w:lang w:eastAsia="zh-CN"/>
        </w:rPr>
        <w:t>Thus</w:t>
      </w:r>
      <w:r w:rsidR="009F62D0">
        <w:rPr>
          <w:rFonts w:asciiTheme="minorHAnsi" w:eastAsiaTheme="minorEastAsia" w:hAnsiTheme="minorHAnsi" w:cstheme="minorBidi"/>
          <w:color w:val="auto"/>
          <w:lang w:eastAsia="zh-CN"/>
        </w:rPr>
        <w:t>,</w:t>
      </w:r>
      <w:r w:rsidR="008917E5" w:rsidRPr="008917E5">
        <w:rPr>
          <w:rFonts w:asciiTheme="minorHAnsi" w:eastAsiaTheme="minorEastAsia" w:hAnsiTheme="minorHAnsi" w:cstheme="minorBidi"/>
          <w:color w:val="auto"/>
          <w:lang w:eastAsia="zh-CN"/>
        </w:rPr>
        <w:t xml:space="preserve"> we </w:t>
      </w:r>
      <w:r>
        <w:rPr>
          <w:rFonts w:asciiTheme="minorHAnsi" w:eastAsiaTheme="minorEastAsia" w:hAnsiTheme="minorHAnsi" w:cstheme="minorBidi"/>
          <w:color w:val="auto"/>
          <w:lang w:eastAsia="zh-CN"/>
        </w:rPr>
        <w:t>recommend</w:t>
      </w:r>
      <w:r w:rsidRPr="008917E5">
        <w:rPr>
          <w:rFonts w:asciiTheme="minorHAnsi" w:eastAsiaTheme="minorEastAsia" w:hAnsiTheme="minorHAnsi" w:cstheme="minorBidi"/>
          <w:color w:val="auto"/>
          <w:lang w:eastAsia="zh-CN"/>
        </w:rPr>
        <w:t xml:space="preserve"> </w:t>
      </w:r>
      <w:r w:rsidR="008917E5" w:rsidRPr="008917E5">
        <w:rPr>
          <w:rFonts w:asciiTheme="minorHAnsi" w:eastAsiaTheme="minorEastAsia" w:hAnsiTheme="minorHAnsi" w:cstheme="minorBidi"/>
          <w:color w:val="auto"/>
          <w:lang w:eastAsia="zh-CN"/>
        </w:rPr>
        <w:t xml:space="preserve">alternative reporter assays </w:t>
      </w:r>
      <w:r w:rsidR="00CF4752">
        <w:rPr>
          <w:rFonts w:asciiTheme="minorHAnsi" w:eastAsiaTheme="minorEastAsia" w:hAnsiTheme="minorHAnsi" w:cstheme="minorBidi"/>
          <w:color w:val="auto"/>
          <w:lang w:eastAsia="zh-CN"/>
        </w:rPr>
        <w:t>for screening large small</w:t>
      </w:r>
      <w:r w:rsidR="00B640EE">
        <w:rPr>
          <w:rFonts w:asciiTheme="minorHAnsi" w:eastAsiaTheme="minorEastAsia" w:hAnsiTheme="minorHAnsi" w:cstheme="minorBidi"/>
          <w:color w:val="auto"/>
          <w:lang w:eastAsia="zh-CN"/>
        </w:rPr>
        <w:t>-</w:t>
      </w:r>
      <w:r w:rsidR="00CF4752">
        <w:rPr>
          <w:rFonts w:asciiTheme="minorHAnsi" w:eastAsiaTheme="minorEastAsia" w:hAnsiTheme="minorHAnsi" w:cstheme="minorBidi"/>
          <w:color w:val="auto"/>
          <w:lang w:eastAsia="zh-CN"/>
        </w:rPr>
        <w:t>molecule libraries with more than 5,000 compounds</w:t>
      </w:r>
      <w:r w:rsidR="008917E5" w:rsidRPr="008917E5">
        <w:rPr>
          <w:rFonts w:asciiTheme="minorHAnsi" w:eastAsiaTheme="minorEastAsia" w:hAnsiTheme="minorHAnsi" w:cstheme="minorBidi"/>
          <w:color w:val="auto"/>
          <w:lang w:eastAsia="zh-CN"/>
        </w:rPr>
        <w:t>, and</w:t>
      </w:r>
      <w:r w:rsidR="000F6301">
        <w:rPr>
          <w:rFonts w:asciiTheme="minorHAnsi" w:eastAsiaTheme="minorEastAsia" w:hAnsiTheme="minorHAnsi" w:cstheme="minorBidi"/>
          <w:color w:val="auto"/>
          <w:lang w:eastAsia="zh-CN"/>
        </w:rPr>
        <w:t xml:space="preserve"> use</w:t>
      </w:r>
      <w:r w:rsidR="008917E5" w:rsidRPr="008917E5">
        <w:rPr>
          <w:rFonts w:asciiTheme="minorHAnsi" w:eastAsiaTheme="minorEastAsia" w:hAnsiTheme="minorHAnsi" w:cstheme="minorBidi"/>
          <w:color w:val="auto"/>
          <w:lang w:eastAsia="zh-CN"/>
        </w:rPr>
        <w:t xml:space="preserve"> </w:t>
      </w:r>
      <w:r w:rsidR="002A473C">
        <w:rPr>
          <w:rFonts w:asciiTheme="minorHAnsi" w:eastAsiaTheme="minorEastAsia" w:hAnsiTheme="minorHAnsi" w:cstheme="minorBidi"/>
          <w:color w:val="auto"/>
          <w:lang w:eastAsia="zh-CN"/>
        </w:rPr>
        <w:t>this</w:t>
      </w:r>
      <w:r w:rsidR="00CF4752">
        <w:rPr>
          <w:rFonts w:asciiTheme="minorHAnsi" w:eastAsiaTheme="minorEastAsia" w:hAnsiTheme="minorHAnsi" w:cstheme="minorBidi"/>
          <w:color w:val="auto"/>
          <w:lang w:eastAsia="zh-CN"/>
        </w:rPr>
        <w:t xml:space="preserve"> </w:t>
      </w:r>
      <w:r w:rsidR="008917E5" w:rsidRPr="008917E5">
        <w:rPr>
          <w:rFonts w:asciiTheme="minorHAnsi" w:eastAsiaTheme="minorEastAsia" w:hAnsiTheme="minorHAnsi" w:cstheme="minorBidi"/>
          <w:color w:val="auto"/>
          <w:lang w:eastAsia="zh-CN"/>
        </w:rPr>
        <w:t xml:space="preserve">high-content imaging </w:t>
      </w:r>
      <w:r w:rsidR="00CF4752">
        <w:rPr>
          <w:rFonts w:asciiTheme="minorHAnsi" w:eastAsiaTheme="minorEastAsia" w:hAnsiTheme="minorHAnsi" w:cstheme="minorBidi"/>
          <w:color w:val="auto"/>
          <w:lang w:eastAsia="zh-CN"/>
        </w:rPr>
        <w:t>protocol</w:t>
      </w:r>
      <w:r w:rsidR="000F6301">
        <w:rPr>
          <w:rFonts w:asciiTheme="minorHAnsi" w:eastAsiaTheme="minorEastAsia" w:hAnsiTheme="minorHAnsi" w:cstheme="minorBidi"/>
          <w:color w:val="auto"/>
          <w:lang w:eastAsia="zh-CN"/>
        </w:rPr>
        <w:t xml:space="preserve"> for </w:t>
      </w:r>
      <w:r w:rsidR="008917E5" w:rsidRPr="008917E5">
        <w:rPr>
          <w:rFonts w:asciiTheme="minorHAnsi" w:eastAsiaTheme="minorEastAsia" w:hAnsiTheme="minorHAnsi" w:cstheme="minorBidi"/>
          <w:color w:val="auto"/>
          <w:lang w:eastAsia="zh-CN"/>
        </w:rPr>
        <w:t>focused characterization assay</w:t>
      </w:r>
      <w:r w:rsidR="000F6301">
        <w:rPr>
          <w:rFonts w:asciiTheme="minorHAnsi" w:eastAsiaTheme="minorEastAsia" w:hAnsiTheme="minorHAnsi" w:cstheme="minorBidi"/>
          <w:color w:val="auto"/>
          <w:lang w:eastAsia="zh-CN"/>
        </w:rPr>
        <w:t>s</w:t>
      </w:r>
      <w:r w:rsidR="008917E5" w:rsidRPr="008917E5">
        <w:rPr>
          <w:rFonts w:asciiTheme="minorHAnsi" w:eastAsiaTheme="minorEastAsia" w:hAnsiTheme="minorHAnsi" w:cstheme="minorBidi"/>
          <w:color w:val="auto"/>
          <w:lang w:eastAsia="zh-CN"/>
        </w:rPr>
        <w:t xml:space="preserve"> limited to less than 100 compounds. </w:t>
      </w:r>
      <w:r>
        <w:rPr>
          <w:rFonts w:asciiTheme="minorHAnsi" w:eastAsiaTheme="minorEastAsia" w:hAnsiTheme="minorHAnsi" w:cstheme="minorBidi"/>
          <w:color w:val="auto"/>
          <w:lang w:eastAsia="zh-CN"/>
        </w:rPr>
        <w:t xml:space="preserve">The second limitation of </w:t>
      </w:r>
      <w:r w:rsidR="002A473C">
        <w:rPr>
          <w:rFonts w:asciiTheme="minorHAnsi" w:eastAsiaTheme="minorEastAsia" w:hAnsiTheme="minorHAnsi" w:cstheme="minorBidi"/>
          <w:color w:val="auto"/>
          <w:lang w:eastAsia="zh-CN"/>
        </w:rPr>
        <w:t>this</w:t>
      </w:r>
      <w:r>
        <w:rPr>
          <w:rFonts w:asciiTheme="minorHAnsi" w:eastAsiaTheme="minorEastAsia" w:hAnsiTheme="minorHAnsi" w:cstheme="minorBidi"/>
          <w:color w:val="auto"/>
          <w:lang w:eastAsia="zh-CN"/>
        </w:rPr>
        <w:t xml:space="preserve"> protocol is </w:t>
      </w:r>
      <w:r w:rsidR="002A473C">
        <w:rPr>
          <w:rFonts w:asciiTheme="minorHAnsi" w:eastAsiaTheme="minorEastAsia" w:hAnsiTheme="minorHAnsi" w:cstheme="minorBidi"/>
          <w:color w:val="auto"/>
          <w:lang w:eastAsia="zh-CN"/>
        </w:rPr>
        <w:t>its</w:t>
      </w:r>
      <w:r>
        <w:rPr>
          <w:rFonts w:asciiTheme="minorHAnsi" w:eastAsiaTheme="minorEastAsia" w:hAnsiTheme="minorHAnsi" w:cstheme="minorBidi"/>
          <w:color w:val="auto"/>
          <w:lang w:eastAsia="zh-CN"/>
        </w:rPr>
        <w:t xml:space="preserve"> lack of standards </w:t>
      </w:r>
      <w:r w:rsidR="00FD6BC2">
        <w:rPr>
          <w:rFonts w:asciiTheme="minorHAnsi" w:eastAsiaTheme="minorEastAsia" w:hAnsiTheme="minorHAnsi" w:cstheme="minorBidi"/>
          <w:color w:val="auto"/>
          <w:lang w:eastAsia="zh-CN"/>
        </w:rPr>
        <w:t>to show whether the Venus fluorescence or the immunostaining fluorescence intensities are in a linear correlation with the quantity of rhodopsin protein amount per cell. To avoid saturation by immunostaining, we recommend testing</w:t>
      </w:r>
      <w:r w:rsidR="00CF4752">
        <w:rPr>
          <w:rFonts w:asciiTheme="minorHAnsi" w:eastAsiaTheme="minorEastAsia" w:hAnsiTheme="minorHAnsi" w:cstheme="minorBidi"/>
          <w:color w:val="auto"/>
          <w:lang w:eastAsia="zh-CN"/>
        </w:rPr>
        <w:t xml:space="preserve"> and plotting</w:t>
      </w:r>
      <w:r w:rsidR="00FD6BC2">
        <w:rPr>
          <w:rFonts w:asciiTheme="minorHAnsi" w:eastAsiaTheme="minorEastAsia" w:hAnsiTheme="minorHAnsi" w:cstheme="minorBidi"/>
          <w:color w:val="auto"/>
          <w:lang w:eastAsia="zh-CN"/>
        </w:rPr>
        <w:t xml:space="preserve"> the immunostaining intensities of </w:t>
      </w:r>
      <w:r w:rsidR="00A05A04">
        <w:rPr>
          <w:rFonts w:asciiTheme="minorHAnsi" w:eastAsiaTheme="minorEastAsia" w:hAnsiTheme="minorHAnsi" w:cstheme="minorBidi"/>
          <w:color w:val="auto"/>
          <w:lang w:eastAsia="zh-CN"/>
        </w:rPr>
        <w:t xml:space="preserve">the </w:t>
      </w:r>
      <w:r w:rsidR="00AE1565">
        <w:rPr>
          <w:rFonts w:asciiTheme="minorHAnsi" w:eastAsiaTheme="minorEastAsia" w:hAnsiTheme="minorHAnsi" w:cstheme="minorBidi"/>
          <w:color w:val="auto"/>
          <w:lang w:eastAsia="zh-CN"/>
        </w:rPr>
        <w:t xml:space="preserve">cells </w:t>
      </w:r>
      <w:r w:rsidR="00C91547">
        <w:rPr>
          <w:rFonts w:asciiTheme="minorHAnsi" w:eastAsiaTheme="minorEastAsia" w:hAnsiTheme="minorHAnsi" w:cstheme="minorBidi"/>
          <w:color w:val="auto"/>
          <w:lang w:eastAsia="zh-CN"/>
        </w:rPr>
        <w:t>incubated</w:t>
      </w:r>
      <w:r w:rsidR="00CF4752">
        <w:rPr>
          <w:rFonts w:asciiTheme="minorHAnsi" w:eastAsiaTheme="minorEastAsia" w:hAnsiTheme="minorHAnsi" w:cstheme="minorBidi"/>
          <w:color w:val="auto"/>
          <w:lang w:eastAsia="zh-CN"/>
        </w:rPr>
        <w:t xml:space="preserve"> </w:t>
      </w:r>
      <w:r w:rsidR="00FD6BC2">
        <w:rPr>
          <w:rFonts w:asciiTheme="minorHAnsi" w:eastAsiaTheme="minorEastAsia" w:hAnsiTheme="minorHAnsi" w:cstheme="minorBidi"/>
          <w:color w:val="auto"/>
          <w:lang w:eastAsia="zh-CN"/>
        </w:rPr>
        <w:t xml:space="preserve">with different concentrations </w:t>
      </w:r>
      <w:r w:rsidR="00AE1565">
        <w:rPr>
          <w:rFonts w:asciiTheme="minorHAnsi" w:eastAsiaTheme="minorEastAsia" w:hAnsiTheme="minorHAnsi" w:cstheme="minorBidi"/>
          <w:color w:val="auto"/>
          <w:lang w:eastAsia="zh-CN"/>
        </w:rPr>
        <w:t>of primary</w:t>
      </w:r>
      <w:r w:rsidR="00FD6BC2">
        <w:rPr>
          <w:rFonts w:asciiTheme="minorHAnsi" w:eastAsiaTheme="minorEastAsia" w:hAnsiTheme="minorHAnsi" w:cstheme="minorBidi"/>
          <w:color w:val="auto"/>
          <w:lang w:eastAsia="zh-CN"/>
        </w:rPr>
        <w:t xml:space="preserve"> and secondary antibodies.</w:t>
      </w:r>
      <w:bookmarkStart w:id="2" w:name="_GoBack"/>
      <w:r w:rsidR="00FD6BC2">
        <w:rPr>
          <w:rFonts w:asciiTheme="minorHAnsi" w:eastAsiaTheme="minorEastAsia" w:hAnsiTheme="minorHAnsi" w:cstheme="minorBidi"/>
          <w:color w:val="auto"/>
          <w:lang w:eastAsia="zh-CN"/>
        </w:rPr>
        <w:t xml:space="preserve"> </w:t>
      </w:r>
      <w:bookmarkEnd w:id="2"/>
      <w:r w:rsidR="00FD6BC2">
        <w:rPr>
          <w:rFonts w:asciiTheme="minorHAnsi" w:eastAsiaTheme="minorEastAsia" w:hAnsiTheme="minorHAnsi" w:cstheme="minorBidi"/>
          <w:color w:val="auto"/>
          <w:lang w:eastAsia="zh-CN"/>
        </w:rPr>
        <w:t xml:space="preserve">Select </w:t>
      </w:r>
      <w:r w:rsidR="00CF4752">
        <w:rPr>
          <w:rFonts w:asciiTheme="minorHAnsi" w:eastAsiaTheme="minorEastAsia" w:hAnsiTheme="minorHAnsi" w:cstheme="minorBidi"/>
          <w:color w:val="auto"/>
          <w:lang w:eastAsia="zh-CN"/>
        </w:rPr>
        <w:t>the antibody concentrations</w:t>
      </w:r>
      <w:r w:rsidR="00FD6BC2">
        <w:rPr>
          <w:rFonts w:asciiTheme="minorHAnsi" w:eastAsiaTheme="minorEastAsia" w:hAnsiTheme="minorHAnsi" w:cstheme="minorBidi"/>
          <w:color w:val="auto"/>
          <w:lang w:eastAsia="zh-CN"/>
        </w:rPr>
        <w:t xml:space="preserve"> </w:t>
      </w:r>
      <w:r w:rsidR="00AE1565">
        <w:rPr>
          <w:rFonts w:asciiTheme="minorHAnsi" w:eastAsiaTheme="minorEastAsia" w:hAnsiTheme="minorHAnsi" w:cstheme="minorBidi"/>
          <w:color w:val="auto"/>
          <w:lang w:eastAsia="zh-CN"/>
        </w:rPr>
        <w:t xml:space="preserve">within </w:t>
      </w:r>
      <w:r w:rsidR="00FD6BC2">
        <w:rPr>
          <w:rFonts w:asciiTheme="minorHAnsi" w:eastAsiaTheme="minorEastAsia" w:hAnsiTheme="minorHAnsi" w:cstheme="minorBidi"/>
          <w:color w:val="auto"/>
          <w:lang w:eastAsia="zh-CN"/>
        </w:rPr>
        <w:t xml:space="preserve">the </w:t>
      </w:r>
      <w:r w:rsidR="00AE1565">
        <w:rPr>
          <w:rFonts w:asciiTheme="minorHAnsi" w:eastAsiaTheme="minorEastAsia" w:hAnsiTheme="minorHAnsi" w:cstheme="minorBidi"/>
          <w:color w:val="auto"/>
          <w:lang w:eastAsia="zh-CN"/>
        </w:rPr>
        <w:t xml:space="preserve">linear range of </w:t>
      </w:r>
      <w:r w:rsidR="00E925EF">
        <w:rPr>
          <w:rFonts w:asciiTheme="minorHAnsi" w:eastAsiaTheme="minorEastAsia" w:hAnsiTheme="minorHAnsi" w:cstheme="minorBidi"/>
          <w:color w:val="auto"/>
          <w:lang w:eastAsia="zh-CN"/>
        </w:rPr>
        <w:t>florescence</w:t>
      </w:r>
      <w:r w:rsidR="00AE1565">
        <w:rPr>
          <w:rFonts w:asciiTheme="minorHAnsi" w:eastAsiaTheme="minorEastAsia" w:hAnsiTheme="minorHAnsi" w:cstheme="minorBidi"/>
          <w:color w:val="auto"/>
          <w:lang w:eastAsia="zh-CN"/>
        </w:rPr>
        <w:t xml:space="preserve"> change.</w:t>
      </w:r>
      <w:r w:rsidR="00FD6BC2">
        <w:rPr>
          <w:rFonts w:asciiTheme="minorHAnsi" w:eastAsiaTheme="minorEastAsia" w:hAnsiTheme="minorHAnsi" w:cstheme="minorBidi"/>
          <w:color w:val="auto"/>
          <w:lang w:eastAsia="zh-CN"/>
        </w:rPr>
        <w:t xml:space="preserve"> </w:t>
      </w:r>
    </w:p>
    <w:p w14:paraId="5F33A5A5" w14:textId="77777777" w:rsidR="007C68BB" w:rsidRDefault="007C68BB" w:rsidP="007C68BB">
      <w:pPr>
        <w:widowControl/>
        <w:autoSpaceDE/>
        <w:autoSpaceDN/>
        <w:adjustRightInd/>
        <w:rPr>
          <w:rFonts w:asciiTheme="minorHAnsi" w:eastAsiaTheme="minorEastAsia" w:hAnsiTheme="minorHAnsi" w:cstheme="minorBidi"/>
          <w:color w:val="auto"/>
          <w:lang w:eastAsia="zh-CN"/>
        </w:rPr>
      </w:pPr>
    </w:p>
    <w:p w14:paraId="3FD92387" w14:textId="1F70EF9A" w:rsidR="008917E5" w:rsidRDefault="008917E5" w:rsidP="007C68BB">
      <w:pPr>
        <w:widowControl/>
        <w:autoSpaceDE/>
        <w:autoSpaceDN/>
        <w:adjustRightInd/>
        <w:rPr>
          <w:rFonts w:asciiTheme="minorHAnsi" w:eastAsiaTheme="minorEastAsia" w:hAnsiTheme="minorHAnsi" w:cstheme="minorBidi"/>
          <w:color w:val="auto"/>
          <w:lang w:eastAsia="zh-CN"/>
        </w:rPr>
      </w:pPr>
      <w:r w:rsidRPr="008917E5">
        <w:rPr>
          <w:rFonts w:asciiTheme="minorHAnsi" w:eastAsiaTheme="minorEastAsia" w:hAnsiTheme="minorHAnsi" w:cstheme="minorBidi"/>
          <w:color w:val="auto"/>
          <w:lang w:eastAsia="zh-CN"/>
        </w:rPr>
        <w:t xml:space="preserve">Expanding from the current application, we </w:t>
      </w:r>
      <w:r w:rsidR="00CF4752">
        <w:rPr>
          <w:rFonts w:asciiTheme="minorHAnsi" w:eastAsiaTheme="minorEastAsia" w:hAnsiTheme="minorHAnsi" w:cstheme="minorBidi"/>
          <w:color w:val="auto"/>
          <w:lang w:eastAsia="zh-CN"/>
        </w:rPr>
        <w:t xml:space="preserve">will </w:t>
      </w:r>
      <w:r w:rsidRPr="008917E5">
        <w:rPr>
          <w:rFonts w:asciiTheme="minorHAnsi" w:eastAsiaTheme="minorEastAsia" w:hAnsiTheme="minorHAnsi" w:cstheme="minorBidi"/>
          <w:color w:val="auto"/>
          <w:lang w:eastAsia="zh-CN"/>
        </w:rPr>
        <w:t xml:space="preserve">quantify </w:t>
      </w:r>
      <w:r w:rsidR="00F23E72">
        <w:rPr>
          <w:rFonts w:asciiTheme="minorHAnsi" w:eastAsiaTheme="minorEastAsia" w:hAnsiTheme="minorHAnsi" w:cstheme="minorBidi"/>
          <w:color w:val="auto"/>
          <w:lang w:eastAsia="zh-CN"/>
        </w:rPr>
        <w:t>rhodopsin</w:t>
      </w:r>
      <w:r w:rsidRPr="008917E5">
        <w:rPr>
          <w:rFonts w:asciiTheme="minorHAnsi" w:eastAsiaTheme="minorEastAsia" w:hAnsiTheme="minorHAnsi" w:cstheme="minorBidi"/>
          <w:color w:val="auto"/>
          <w:lang w:eastAsia="zh-CN"/>
        </w:rPr>
        <w:t xml:space="preserve"> transport from images of cells transiently transfected with 28 different rhodopsin mutants under treatment with up to </w:t>
      </w:r>
      <w:r w:rsidR="00F23E72">
        <w:rPr>
          <w:rFonts w:asciiTheme="minorHAnsi" w:eastAsiaTheme="minorEastAsia" w:hAnsiTheme="minorHAnsi" w:cstheme="minorBidi"/>
          <w:color w:val="auto"/>
          <w:lang w:eastAsia="zh-CN"/>
        </w:rPr>
        <w:t>10</w:t>
      </w:r>
      <w:r w:rsidRPr="008917E5">
        <w:rPr>
          <w:rFonts w:asciiTheme="minorHAnsi" w:eastAsiaTheme="minorEastAsia" w:hAnsiTheme="minorHAnsi" w:cstheme="minorBidi"/>
          <w:color w:val="auto"/>
          <w:lang w:eastAsia="zh-CN"/>
        </w:rPr>
        <w:t xml:space="preserve"> compounds to generate a</w:t>
      </w:r>
      <w:r w:rsidR="00F23E72">
        <w:rPr>
          <w:rFonts w:asciiTheme="minorHAnsi" w:eastAsiaTheme="minorEastAsia" w:hAnsiTheme="minorHAnsi" w:cstheme="minorBidi"/>
          <w:color w:val="auto"/>
          <w:lang w:eastAsia="zh-CN"/>
        </w:rPr>
        <w:t xml:space="preserve"> pharmacological database</w:t>
      </w:r>
      <w:r w:rsidRPr="008917E5">
        <w:rPr>
          <w:rFonts w:asciiTheme="minorHAnsi" w:eastAsiaTheme="minorEastAsia" w:hAnsiTheme="minorHAnsi" w:cstheme="minorBidi"/>
          <w:color w:val="auto"/>
          <w:lang w:eastAsia="zh-CN"/>
        </w:rPr>
        <w:t xml:space="preserve"> of </w:t>
      </w:r>
      <w:r w:rsidR="00F23E72">
        <w:rPr>
          <w:rFonts w:asciiTheme="minorHAnsi" w:eastAsiaTheme="minorEastAsia" w:hAnsiTheme="minorHAnsi" w:cstheme="minorBidi"/>
          <w:color w:val="auto"/>
          <w:lang w:eastAsia="zh-CN"/>
        </w:rPr>
        <w:t>these</w:t>
      </w:r>
      <w:r w:rsidRPr="008917E5">
        <w:rPr>
          <w:rFonts w:asciiTheme="minorHAnsi" w:eastAsiaTheme="minorEastAsia" w:hAnsiTheme="minorHAnsi" w:cstheme="minorBidi"/>
          <w:color w:val="auto"/>
          <w:lang w:eastAsia="zh-CN"/>
        </w:rPr>
        <w:t xml:space="preserve"> compounds’ activity for g</w:t>
      </w:r>
      <w:r w:rsidR="00CF4752">
        <w:rPr>
          <w:rFonts w:asciiTheme="minorHAnsi" w:eastAsiaTheme="minorEastAsia" w:hAnsiTheme="minorHAnsi" w:cstheme="minorBidi"/>
          <w:color w:val="auto"/>
          <w:lang w:eastAsia="zh-CN"/>
        </w:rPr>
        <w:t>uidance of potential treatments</w:t>
      </w:r>
      <w:r w:rsidRPr="008917E5">
        <w:rPr>
          <w:rFonts w:asciiTheme="minorHAnsi" w:eastAsiaTheme="minorEastAsia" w:hAnsiTheme="minorHAnsi" w:cstheme="minorBidi"/>
          <w:color w:val="auto"/>
          <w:lang w:eastAsia="zh-CN"/>
        </w:rPr>
        <w:t xml:space="preserve"> </w:t>
      </w:r>
      <w:r w:rsidR="00CF4752">
        <w:rPr>
          <w:rFonts w:asciiTheme="minorHAnsi" w:eastAsiaTheme="minorEastAsia" w:hAnsiTheme="minorHAnsi" w:cstheme="minorBidi"/>
          <w:color w:val="auto"/>
          <w:lang w:eastAsia="zh-CN"/>
        </w:rPr>
        <w:t>to</w:t>
      </w:r>
      <w:r w:rsidRPr="008917E5">
        <w:rPr>
          <w:rFonts w:asciiTheme="minorHAnsi" w:eastAsiaTheme="minorEastAsia" w:hAnsiTheme="minorHAnsi" w:cstheme="minorBidi"/>
          <w:color w:val="auto"/>
          <w:lang w:eastAsia="zh-CN"/>
        </w:rPr>
        <w:t xml:space="preserve"> </w:t>
      </w:r>
      <w:proofErr w:type="spellStart"/>
      <w:r w:rsidRPr="008917E5">
        <w:rPr>
          <w:rFonts w:asciiTheme="minorHAnsi" w:eastAsiaTheme="minorEastAsia" w:hAnsiTheme="minorHAnsi" w:cstheme="minorBidi"/>
          <w:color w:val="auto"/>
          <w:lang w:eastAsia="zh-CN"/>
        </w:rPr>
        <w:t>adRP</w:t>
      </w:r>
      <w:proofErr w:type="spellEnd"/>
      <w:r w:rsidRPr="008917E5">
        <w:rPr>
          <w:rFonts w:asciiTheme="minorHAnsi" w:eastAsiaTheme="minorEastAsia" w:hAnsiTheme="minorHAnsi" w:cstheme="minorBidi"/>
          <w:color w:val="auto"/>
          <w:lang w:eastAsia="zh-CN"/>
        </w:rPr>
        <w:t xml:space="preserve"> patients carrying </w:t>
      </w:r>
      <w:r w:rsidR="00CF4752">
        <w:rPr>
          <w:rFonts w:asciiTheme="minorHAnsi" w:eastAsiaTheme="minorEastAsia" w:hAnsiTheme="minorHAnsi" w:cstheme="minorBidi"/>
          <w:color w:val="auto"/>
          <w:lang w:eastAsia="zh-CN"/>
        </w:rPr>
        <w:t xml:space="preserve">these </w:t>
      </w:r>
      <w:r w:rsidRPr="008917E5">
        <w:rPr>
          <w:rFonts w:asciiTheme="minorHAnsi" w:eastAsiaTheme="minorEastAsia" w:hAnsiTheme="minorHAnsi" w:cstheme="minorBidi"/>
          <w:color w:val="auto"/>
          <w:lang w:eastAsia="zh-CN"/>
        </w:rPr>
        <w:t>rhodopsin mutations.</w:t>
      </w:r>
      <w:r w:rsidR="000F6301">
        <w:rPr>
          <w:rFonts w:asciiTheme="minorHAnsi" w:eastAsiaTheme="minorEastAsia" w:hAnsiTheme="minorHAnsi" w:cstheme="minorBidi"/>
          <w:color w:val="auto"/>
          <w:lang w:eastAsia="zh-CN"/>
        </w:rPr>
        <w:t xml:space="preserve"> </w:t>
      </w:r>
      <w:r w:rsidR="002A473C">
        <w:rPr>
          <w:rFonts w:asciiTheme="minorHAnsi" w:eastAsiaTheme="minorEastAsia" w:hAnsiTheme="minorHAnsi" w:cstheme="minorBidi"/>
          <w:color w:val="auto"/>
          <w:lang w:eastAsia="zh-CN"/>
        </w:rPr>
        <w:t xml:space="preserve">This </w:t>
      </w:r>
      <w:r w:rsidR="000F6301">
        <w:rPr>
          <w:rFonts w:asciiTheme="minorHAnsi" w:eastAsiaTheme="minorEastAsia" w:hAnsiTheme="minorHAnsi" w:cstheme="minorBidi"/>
          <w:color w:val="auto"/>
          <w:lang w:eastAsia="zh-CN"/>
        </w:rPr>
        <w:t>protocol can</w:t>
      </w:r>
      <w:r w:rsidR="00CF4752">
        <w:rPr>
          <w:rFonts w:asciiTheme="minorHAnsi" w:eastAsiaTheme="minorEastAsia" w:hAnsiTheme="minorHAnsi" w:cstheme="minorBidi"/>
          <w:color w:val="auto"/>
          <w:lang w:eastAsia="zh-CN"/>
        </w:rPr>
        <w:t xml:space="preserve"> also </w:t>
      </w:r>
      <w:r w:rsidR="000F6301">
        <w:rPr>
          <w:rFonts w:asciiTheme="minorHAnsi" w:eastAsiaTheme="minorEastAsia" w:hAnsiTheme="minorHAnsi" w:cstheme="minorBidi"/>
          <w:color w:val="auto"/>
          <w:lang w:eastAsia="zh-CN"/>
        </w:rPr>
        <w:t xml:space="preserve">be easily adapted </w:t>
      </w:r>
      <w:r w:rsidR="006A5799">
        <w:rPr>
          <w:rFonts w:asciiTheme="minorHAnsi" w:eastAsiaTheme="minorEastAsia" w:hAnsiTheme="minorHAnsi" w:cstheme="minorBidi"/>
          <w:color w:val="auto"/>
          <w:lang w:eastAsia="zh-CN"/>
        </w:rPr>
        <w:t>to</w:t>
      </w:r>
      <w:r w:rsidR="00041170">
        <w:rPr>
          <w:rFonts w:asciiTheme="minorHAnsi" w:eastAsiaTheme="minorEastAsia" w:hAnsiTheme="minorHAnsi" w:cstheme="minorBidi"/>
          <w:color w:val="auto"/>
          <w:lang w:eastAsia="zh-CN"/>
        </w:rPr>
        <w:t xml:space="preserve"> </w:t>
      </w:r>
      <w:r w:rsidR="00F23E72">
        <w:rPr>
          <w:rFonts w:asciiTheme="minorHAnsi" w:eastAsiaTheme="minorEastAsia" w:hAnsiTheme="minorHAnsi" w:cstheme="minorBidi"/>
          <w:color w:val="auto"/>
          <w:lang w:eastAsia="zh-CN"/>
        </w:rPr>
        <w:t>the</w:t>
      </w:r>
      <w:r w:rsidR="000F6301">
        <w:rPr>
          <w:rFonts w:asciiTheme="minorHAnsi" w:eastAsiaTheme="minorEastAsia" w:hAnsiTheme="minorHAnsi" w:cstheme="minorBidi"/>
          <w:color w:val="auto"/>
          <w:lang w:eastAsia="zh-CN"/>
        </w:rPr>
        <w:t xml:space="preserve"> translocation </w:t>
      </w:r>
      <w:r w:rsidR="00F23E72">
        <w:rPr>
          <w:rFonts w:asciiTheme="minorHAnsi" w:eastAsiaTheme="minorEastAsia" w:hAnsiTheme="minorHAnsi" w:cstheme="minorBidi"/>
          <w:color w:val="auto"/>
          <w:lang w:eastAsia="zh-CN"/>
        </w:rPr>
        <w:t>assays of</w:t>
      </w:r>
      <w:r w:rsidR="000F6301">
        <w:rPr>
          <w:rFonts w:asciiTheme="minorHAnsi" w:eastAsiaTheme="minorEastAsia" w:hAnsiTheme="minorHAnsi" w:cstheme="minorBidi"/>
          <w:color w:val="auto"/>
          <w:lang w:eastAsia="zh-CN"/>
        </w:rPr>
        <w:t xml:space="preserve"> any membrane protein of interest that will be useful for drug discoveries of other protein misfolding diseases.</w:t>
      </w:r>
    </w:p>
    <w:p w14:paraId="745B2694" w14:textId="77777777" w:rsidR="007C68BB" w:rsidRPr="008917E5" w:rsidRDefault="007C68BB" w:rsidP="007C68BB">
      <w:pPr>
        <w:widowControl/>
        <w:autoSpaceDE/>
        <w:autoSpaceDN/>
        <w:adjustRightInd/>
        <w:rPr>
          <w:rFonts w:asciiTheme="minorHAnsi" w:eastAsiaTheme="minorEastAsia" w:hAnsiTheme="minorHAnsi" w:cstheme="minorBidi"/>
          <w:color w:val="auto"/>
          <w:lang w:eastAsia="zh-CN"/>
        </w:rPr>
      </w:pPr>
    </w:p>
    <w:p w14:paraId="276DD0DE" w14:textId="5555381D" w:rsidR="000F6301" w:rsidRDefault="00AA03DF" w:rsidP="007C68BB">
      <w:pPr>
        <w:pStyle w:val="a3"/>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7CCB35B7" w14:textId="4281B0E0" w:rsidR="008917E5" w:rsidRDefault="008917E5" w:rsidP="007C68BB">
      <w:pPr>
        <w:pStyle w:val="a3"/>
        <w:spacing w:before="0" w:beforeAutospacing="0" w:after="0" w:afterAutospacing="0"/>
        <w:rPr>
          <w:rFonts w:asciiTheme="minorHAnsi" w:eastAsiaTheme="minorEastAsia" w:hAnsiTheme="minorHAnsi" w:cstheme="minorBidi"/>
          <w:color w:val="auto"/>
          <w:lang w:eastAsia="zh-CN"/>
        </w:rPr>
      </w:pPr>
      <w:r w:rsidRPr="008917E5">
        <w:rPr>
          <w:rFonts w:asciiTheme="minorHAnsi" w:eastAsiaTheme="minorEastAsia" w:hAnsiTheme="minorHAnsi" w:cstheme="minorBidi"/>
          <w:color w:val="auto"/>
          <w:lang w:eastAsia="zh-CN"/>
        </w:rPr>
        <w:t>We than</w:t>
      </w:r>
      <w:r w:rsidR="000F6301">
        <w:rPr>
          <w:rFonts w:asciiTheme="minorHAnsi" w:eastAsiaTheme="minorEastAsia" w:hAnsiTheme="minorHAnsi" w:cstheme="minorBidi"/>
          <w:color w:val="auto"/>
          <w:lang w:eastAsia="zh-CN"/>
        </w:rPr>
        <w:t>k</w:t>
      </w:r>
      <w:r w:rsidR="000F3F89">
        <w:rPr>
          <w:rFonts w:asciiTheme="minorHAnsi" w:eastAsiaTheme="minorEastAsia" w:hAnsiTheme="minorHAnsi" w:cstheme="minorBidi"/>
          <w:color w:val="auto"/>
          <w:lang w:eastAsia="zh-CN"/>
        </w:rPr>
        <w:t xml:space="preserve"> Dr. Mark </w:t>
      </w:r>
      <w:r w:rsidR="00F23E72">
        <w:rPr>
          <w:rFonts w:asciiTheme="minorHAnsi" w:eastAsiaTheme="minorEastAsia" w:hAnsiTheme="minorHAnsi" w:cstheme="minorBidi"/>
          <w:color w:val="auto"/>
          <w:lang w:eastAsia="zh-CN"/>
        </w:rPr>
        <w:t xml:space="preserve">E. </w:t>
      </w:r>
      <w:proofErr w:type="spellStart"/>
      <w:r w:rsidR="000F3F89">
        <w:rPr>
          <w:rFonts w:asciiTheme="minorHAnsi" w:eastAsiaTheme="minorEastAsia" w:hAnsiTheme="minorHAnsi" w:cstheme="minorBidi"/>
          <w:color w:val="auto"/>
          <w:lang w:eastAsia="zh-CN"/>
        </w:rPr>
        <w:t>Schurdak</w:t>
      </w:r>
      <w:proofErr w:type="spellEnd"/>
      <w:r w:rsidR="000F3F89">
        <w:rPr>
          <w:rFonts w:asciiTheme="minorHAnsi" w:eastAsiaTheme="minorEastAsia" w:hAnsiTheme="minorHAnsi" w:cstheme="minorBidi"/>
          <w:color w:val="auto"/>
          <w:lang w:eastAsia="zh-CN"/>
        </w:rPr>
        <w:t xml:space="preserve"> </w:t>
      </w:r>
      <w:r w:rsidRPr="008917E5">
        <w:rPr>
          <w:rFonts w:asciiTheme="minorHAnsi" w:eastAsiaTheme="minorEastAsia" w:hAnsiTheme="minorHAnsi" w:cstheme="minorBidi"/>
          <w:color w:val="auto"/>
          <w:lang w:eastAsia="zh-CN"/>
        </w:rPr>
        <w:t>and University of Pittsburgh Drug Discovery Institute for providing the high-content imager and initial trainings.</w:t>
      </w:r>
      <w:r w:rsidR="000F6301">
        <w:rPr>
          <w:rFonts w:asciiTheme="minorHAnsi" w:eastAsiaTheme="minorEastAsia" w:hAnsiTheme="minorHAnsi" w:cstheme="minorBidi"/>
          <w:color w:val="auto"/>
          <w:lang w:eastAsia="zh-CN"/>
        </w:rPr>
        <w:t xml:space="preserve"> Dr. Krzysztof </w:t>
      </w:r>
      <w:proofErr w:type="spellStart"/>
      <w:r w:rsidR="000F6301">
        <w:rPr>
          <w:rFonts w:asciiTheme="minorHAnsi" w:eastAsiaTheme="minorEastAsia" w:hAnsiTheme="minorHAnsi" w:cstheme="minorBidi"/>
          <w:color w:val="auto"/>
          <w:lang w:eastAsia="zh-CN"/>
        </w:rPr>
        <w:t>Palczewski</w:t>
      </w:r>
      <w:proofErr w:type="spellEnd"/>
      <w:r w:rsidR="000F6301">
        <w:rPr>
          <w:rFonts w:asciiTheme="minorHAnsi" w:eastAsiaTheme="minorEastAsia" w:hAnsiTheme="minorHAnsi" w:cstheme="minorBidi"/>
          <w:color w:val="auto"/>
          <w:lang w:eastAsia="zh-CN"/>
        </w:rPr>
        <w:t xml:space="preserve"> (Case Western Reserve University) generously shared the 1D4 and B630 anti-rhodopsin antibodies and the NIH3T3(Rhodopsin/GFP) and NIH3T3(P23H-rhodopsin/GFP) cells. The plasmid containing the cDNA of </w:t>
      </w:r>
      <w:r w:rsidR="000F3F89">
        <w:rPr>
          <w:rFonts w:asciiTheme="minorHAnsi" w:eastAsiaTheme="minorEastAsia" w:hAnsiTheme="minorHAnsi" w:cstheme="minorBidi"/>
          <w:color w:val="auto"/>
          <w:lang w:eastAsia="zh-CN"/>
        </w:rPr>
        <w:t xml:space="preserve">mouse </w:t>
      </w:r>
      <w:r w:rsidR="000F6301">
        <w:rPr>
          <w:rFonts w:asciiTheme="minorHAnsi" w:eastAsiaTheme="minorEastAsia" w:hAnsiTheme="minorHAnsi" w:cstheme="minorBidi"/>
          <w:color w:val="auto"/>
          <w:lang w:eastAsia="zh-CN"/>
        </w:rPr>
        <w:t>rhodopsin-</w:t>
      </w:r>
      <w:r w:rsidR="000F3F89">
        <w:rPr>
          <w:rFonts w:asciiTheme="minorHAnsi" w:eastAsiaTheme="minorEastAsia" w:hAnsiTheme="minorHAnsi" w:cstheme="minorBidi"/>
          <w:color w:val="auto"/>
          <w:lang w:eastAsia="zh-CN"/>
        </w:rPr>
        <w:t>V</w:t>
      </w:r>
      <w:r w:rsidR="000F6301">
        <w:rPr>
          <w:rFonts w:asciiTheme="minorHAnsi" w:eastAsiaTheme="minorEastAsia" w:hAnsiTheme="minorHAnsi" w:cstheme="minorBidi"/>
          <w:color w:val="auto"/>
          <w:lang w:eastAsia="zh-CN"/>
        </w:rPr>
        <w:t>enus construct was shared by Dr. Nevin Lambert (</w:t>
      </w:r>
      <w:r w:rsidR="000F6301" w:rsidRPr="000F6301">
        <w:rPr>
          <w:rFonts w:asciiTheme="minorHAnsi" w:eastAsiaTheme="minorEastAsia" w:hAnsiTheme="minorHAnsi" w:cstheme="minorBidi"/>
          <w:color w:val="auto"/>
          <w:lang w:eastAsia="zh-CN"/>
        </w:rPr>
        <w:t>Augusta</w:t>
      </w:r>
      <w:r w:rsidR="000F6301">
        <w:rPr>
          <w:rFonts w:asciiTheme="minorHAnsi" w:eastAsiaTheme="minorEastAsia" w:hAnsiTheme="minorHAnsi" w:cstheme="minorBidi"/>
          <w:color w:val="auto"/>
          <w:lang w:eastAsia="zh-CN"/>
        </w:rPr>
        <w:t xml:space="preserve"> </w:t>
      </w:r>
      <w:r w:rsidR="000F6301" w:rsidRPr="000F6301">
        <w:rPr>
          <w:rFonts w:asciiTheme="minorHAnsi" w:eastAsiaTheme="minorEastAsia" w:hAnsiTheme="minorHAnsi" w:cstheme="minorBidi"/>
          <w:color w:val="auto"/>
          <w:lang w:eastAsia="zh-CN"/>
        </w:rPr>
        <w:t>University)</w:t>
      </w:r>
      <w:r w:rsidR="000F6301">
        <w:rPr>
          <w:rFonts w:asciiTheme="minorHAnsi" w:eastAsiaTheme="minorEastAsia" w:hAnsiTheme="minorHAnsi" w:cstheme="minorBidi"/>
          <w:color w:val="auto"/>
          <w:lang w:eastAsia="zh-CN"/>
        </w:rPr>
        <w:t>.</w:t>
      </w:r>
      <w:r w:rsidR="00BB38EC">
        <w:rPr>
          <w:rFonts w:asciiTheme="minorHAnsi" w:eastAsiaTheme="minorEastAsia" w:hAnsiTheme="minorHAnsi" w:cstheme="minorBidi"/>
          <w:color w:val="auto"/>
          <w:lang w:eastAsia="zh-CN"/>
        </w:rPr>
        <w:t xml:space="preserve"> </w:t>
      </w:r>
      <w:r w:rsidRPr="008917E5">
        <w:rPr>
          <w:rFonts w:asciiTheme="minorHAnsi" w:eastAsiaTheme="minorEastAsia" w:hAnsiTheme="minorHAnsi" w:cstheme="minorBidi"/>
          <w:color w:val="auto"/>
          <w:lang w:eastAsia="zh-CN"/>
        </w:rPr>
        <w:t xml:space="preserve">This work was supported by the National Institute of Health grant EY024992 to YC and P30EY008098 from University of Pittsburgh Vision Research Core grant. </w:t>
      </w:r>
    </w:p>
    <w:p w14:paraId="3396A268" w14:textId="77777777" w:rsidR="007C68BB" w:rsidRPr="000F6301" w:rsidRDefault="007C68BB" w:rsidP="007C68BB">
      <w:pPr>
        <w:pStyle w:val="a3"/>
        <w:spacing w:before="0" w:beforeAutospacing="0" w:after="0" w:afterAutospacing="0"/>
        <w:rPr>
          <w:rFonts w:asciiTheme="minorHAnsi" w:hAnsiTheme="minorHAnsi" w:cstheme="minorHAnsi"/>
          <w:color w:val="808080"/>
        </w:rPr>
      </w:pPr>
    </w:p>
    <w:p w14:paraId="5D52ED8B" w14:textId="30CA877B" w:rsidR="00AA03DF" w:rsidRPr="001B1519" w:rsidRDefault="00AA03DF" w:rsidP="007C68BB">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2BBB321D" w14:textId="052D1DBF" w:rsidR="008917E5" w:rsidRDefault="008917E5" w:rsidP="007C68BB">
      <w:pPr>
        <w:widowControl/>
        <w:autoSpaceDE/>
        <w:autoSpaceDN/>
        <w:adjustRightInd/>
        <w:rPr>
          <w:rFonts w:asciiTheme="minorHAnsi" w:eastAsiaTheme="minorEastAsia" w:hAnsiTheme="minorHAnsi" w:cstheme="minorBidi"/>
          <w:color w:val="auto"/>
          <w:lang w:eastAsia="zh-CN"/>
        </w:rPr>
      </w:pPr>
      <w:r w:rsidRPr="008917E5">
        <w:rPr>
          <w:rFonts w:asciiTheme="minorHAnsi" w:eastAsiaTheme="minorEastAsia" w:hAnsiTheme="minorHAnsi" w:cstheme="minorBidi"/>
          <w:color w:val="auto"/>
          <w:lang w:eastAsia="zh-CN"/>
        </w:rPr>
        <w:t>The authors have nothing to disclose.</w:t>
      </w:r>
    </w:p>
    <w:p w14:paraId="2EDAD0A0" w14:textId="77777777" w:rsidR="007C68BB" w:rsidRPr="008917E5" w:rsidRDefault="007C68BB" w:rsidP="007C68BB">
      <w:pPr>
        <w:widowControl/>
        <w:autoSpaceDE/>
        <w:autoSpaceDN/>
        <w:adjustRightInd/>
        <w:rPr>
          <w:rFonts w:asciiTheme="minorHAnsi" w:eastAsiaTheme="minorEastAsia" w:hAnsiTheme="minorHAnsi" w:cstheme="minorBidi"/>
          <w:color w:val="auto"/>
          <w:lang w:eastAsia="zh-CN"/>
        </w:rPr>
      </w:pPr>
    </w:p>
    <w:p w14:paraId="315B4FAD" w14:textId="4A001F5E" w:rsidR="00B32616" w:rsidRPr="001B1519" w:rsidRDefault="009726EE" w:rsidP="007C68BB">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A6F382C" w14:textId="1BCE0FD6" w:rsidR="002B7F72" w:rsidRDefault="000F1B75" w:rsidP="007C68BB">
      <w:pPr>
        <w:ind w:left="720" w:hanging="720"/>
        <w:rPr>
          <w:rFonts w:eastAsiaTheme="minorEastAsia" w:cstheme="minorBidi"/>
          <w:noProof/>
          <w:color w:val="auto"/>
          <w:lang w:eastAsia="zh-CN"/>
        </w:rPr>
      </w:pPr>
      <w:r>
        <w:rPr>
          <w:rFonts w:eastAsiaTheme="minorEastAsia" w:cstheme="minorBidi"/>
          <w:noProof/>
          <w:color w:val="auto"/>
          <w:lang w:eastAsia="zh-CN"/>
        </w:rPr>
        <w:fldChar w:fldCharType="begin"/>
      </w:r>
      <w:r>
        <w:rPr>
          <w:rFonts w:eastAsiaTheme="minorEastAsia" w:cstheme="minorBidi"/>
          <w:noProof/>
          <w:color w:val="auto"/>
          <w:lang w:eastAsia="zh-CN"/>
        </w:rPr>
        <w:instrText xml:space="preserve"> ADDIN EN.REFLIST </w:instrText>
      </w:r>
      <w:r>
        <w:rPr>
          <w:rFonts w:eastAsiaTheme="minorEastAsia" w:cstheme="minorBidi"/>
          <w:noProof/>
          <w:color w:val="auto"/>
          <w:lang w:eastAsia="zh-CN"/>
        </w:rPr>
        <w:fldChar w:fldCharType="separate"/>
      </w:r>
      <w:bookmarkStart w:id="3" w:name="_ENREF_1"/>
      <w:r w:rsidR="002B7F72">
        <w:rPr>
          <w:rFonts w:eastAsiaTheme="minorEastAsia" w:cstheme="minorBidi"/>
          <w:noProof/>
          <w:color w:val="auto"/>
          <w:lang w:eastAsia="zh-CN"/>
        </w:rPr>
        <w:t>1</w:t>
      </w:r>
      <w:r w:rsidR="002B7F72">
        <w:rPr>
          <w:rFonts w:eastAsiaTheme="minorEastAsia" w:cstheme="minorBidi"/>
          <w:noProof/>
          <w:color w:val="auto"/>
          <w:lang w:eastAsia="zh-CN"/>
        </w:rPr>
        <w:tab/>
        <w:t xml:space="preserve">Gregersen, N., Bross, P., Vang, S. &amp; Christensen, J. H. Protein misfolding and human disease. </w:t>
      </w:r>
      <w:r w:rsidR="002B7F72" w:rsidRPr="002B7F72">
        <w:rPr>
          <w:rFonts w:eastAsiaTheme="minorEastAsia" w:cstheme="minorBidi"/>
          <w:i/>
          <w:noProof/>
          <w:color w:val="auto"/>
          <w:lang w:eastAsia="zh-CN"/>
        </w:rPr>
        <w:t>Annual Review of Genomics and Human Genetics.</w:t>
      </w:r>
      <w:r w:rsidR="002B7F72">
        <w:rPr>
          <w:rFonts w:eastAsiaTheme="minorEastAsia" w:cstheme="minorBidi"/>
          <w:noProof/>
          <w:color w:val="auto"/>
          <w:lang w:eastAsia="zh-CN"/>
        </w:rPr>
        <w:t xml:space="preserve"> </w:t>
      </w:r>
      <w:r w:rsidR="002B7F72" w:rsidRPr="002B7F72">
        <w:rPr>
          <w:rFonts w:eastAsiaTheme="minorEastAsia" w:cstheme="minorBidi"/>
          <w:b/>
          <w:noProof/>
          <w:color w:val="auto"/>
          <w:lang w:eastAsia="zh-CN"/>
        </w:rPr>
        <w:t>7</w:t>
      </w:r>
      <w:r w:rsidR="002B7F72">
        <w:rPr>
          <w:rFonts w:eastAsiaTheme="minorEastAsia" w:cstheme="minorBidi"/>
          <w:noProof/>
          <w:color w:val="auto"/>
          <w:lang w:eastAsia="zh-CN"/>
        </w:rPr>
        <w:t xml:space="preserve"> 103-124, (2006).</w:t>
      </w:r>
      <w:bookmarkEnd w:id="3"/>
    </w:p>
    <w:p w14:paraId="2A0B7245" w14:textId="5EE7699C" w:rsidR="002B7F72" w:rsidRDefault="002B7F72" w:rsidP="007C68BB">
      <w:pPr>
        <w:ind w:left="720" w:hanging="720"/>
        <w:rPr>
          <w:rFonts w:eastAsiaTheme="minorEastAsia" w:cstheme="minorBidi"/>
          <w:noProof/>
          <w:color w:val="auto"/>
          <w:lang w:eastAsia="zh-CN"/>
        </w:rPr>
      </w:pPr>
      <w:bookmarkStart w:id="4" w:name="_ENREF_2"/>
      <w:r>
        <w:rPr>
          <w:rFonts w:eastAsiaTheme="minorEastAsia" w:cstheme="minorBidi"/>
          <w:noProof/>
          <w:color w:val="auto"/>
          <w:lang w:eastAsia="zh-CN"/>
        </w:rPr>
        <w:t>2</w:t>
      </w:r>
      <w:r>
        <w:rPr>
          <w:rFonts w:eastAsiaTheme="minorEastAsia" w:cstheme="minorBidi"/>
          <w:noProof/>
          <w:color w:val="auto"/>
          <w:lang w:eastAsia="zh-CN"/>
        </w:rPr>
        <w:tab/>
        <w:t xml:space="preserve">Daiger, S. P., Bowne, S. J. &amp; Sullivan, L. S. Perspective on genes and mutations causing retinitis pigmentosa. </w:t>
      </w:r>
      <w:r w:rsidR="00DD78D7" w:rsidRPr="00DD78D7">
        <w:rPr>
          <w:rFonts w:eastAsiaTheme="minorEastAsia" w:cstheme="minorBidi"/>
          <w:i/>
          <w:noProof/>
          <w:color w:val="auto"/>
          <w:lang w:eastAsia="zh-CN"/>
        </w:rPr>
        <w:t>Archives of Ophthalmology</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125</w:t>
      </w:r>
      <w:r>
        <w:rPr>
          <w:rFonts w:eastAsiaTheme="minorEastAsia" w:cstheme="minorBidi"/>
          <w:noProof/>
          <w:color w:val="auto"/>
          <w:lang w:eastAsia="zh-CN"/>
        </w:rPr>
        <w:t xml:space="preserve"> (2), 151-158, (2007).</w:t>
      </w:r>
      <w:bookmarkEnd w:id="4"/>
    </w:p>
    <w:p w14:paraId="63CF16E6" w14:textId="2902BE12" w:rsidR="002B7F72" w:rsidRDefault="002B7F72" w:rsidP="007C68BB">
      <w:pPr>
        <w:ind w:left="720" w:hanging="720"/>
        <w:rPr>
          <w:rFonts w:eastAsiaTheme="minorEastAsia" w:cstheme="minorBidi"/>
          <w:noProof/>
          <w:color w:val="auto"/>
          <w:lang w:eastAsia="zh-CN"/>
        </w:rPr>
      </w:pPr>
      <w:bookmarkStart w:id="5" w:name="_ENREF_3"/>
      <w:r>
        <w:rPr>
          <w:rFonts w:eastAsiaTheme="minorEastAsia" w:cstheme="minorBidi"/>
          <w:noProof/>
          <w:color w:val="auto"/>
          <w:lang w:eastAsia="zh-CN"/>
        </w:rPr>
        <w:t>3</w:t>
      </w:r>
      <w:r>
        <w:rPr>
          <w:rFonts w:eastAsiaTheme="minorEastAsia" w:cstheme="minorBidi"/>
          <w:noProof/>
          <w:color w:val="auto"/>
          <w:lang w:eastAsia="zh-CN"/>
        </w:rPr>
        <w:tab/>
        <w:t xml:space="preserve">Daiger, S. P., Sullivan, L. S. &amp; Bowne, S. J. Genes and mutations causing retinitis pigmentosa. </w:t>
      </w:r>
      <w:r w:rsidR="00DD78D7" w:rsidRPr="00DD78D7">
        <w:rPr>
          <w:rFonts w:eastAsiaTheme="minorEastAsia" w:cstheme="minorBidi"/>
          <w:i/>
          <w:noProof/>
          <w:color w:val="auto"/>
          <w:lang w:eastAsia="zh-CN"/>
        </w:rPr>
        <w:t>Clinical Genetics</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84</w:t>
      </w:r>
      <w:r>
        <w:rPr>
          <w:rFonts w:eastAsiaTheme="minorEastAsia" w:cstheme="minorBidi"/>
          <w:noProof/>
          <w:color w:val="auto"/>
          <w:lang w:eastAsia="zh-CN"/>
        </w:rPr>
        <w:t xml:space="preserve"> (2), 132-141, (2013).</w:t>
      </w:r>
      <w:bookmarkEnd w:id="5"/>
    </w:p>
    <w:p w14:paraId="4E2FBB28" w14:textId="59C20B59" w:rsidR="002B7F72" w:rsidRDefault="002B7F72" w:rsidP="007C68BB">
      <w:pPr>
        <w:ind w:left="720" w:hanging="720"/>
        <w:rPr>
          <w:rFonts w:eastAsiaTheme="minorEastAsia" w:cstheme="minorBidi"/>
          <w:noProof/>
          <w:color w:val="auto"/>
          <w:lang w:eastAsia="zh-CN"/>
        </w:rPr>
      </w:pPr>
      <w:bookmarkStart w:id="6" w:name="_ENREF_4"/>
      <w:r>
        <w:rPr>
          <w:rFonts w:eastAsiaTheme="minorEastAsia" w:cstheme="minorBidi"/>
          <w:noProof/>
          <w:color w:val="auto"/>
          <w:lang w:eastAsia="zh-CN"/>
        </w:rPr>
        <w:t>4</w:t>
      </w:r>
      <w:r>
        <w:rPr>
          <w:rFonts w:eastAsiaTheme="minorEastAsia" w:cstheme="minorBidi"/>
          <w:noProof/>
          <w:color w:val="auto"/>
          <w:lang w:eastAsia="zh-CN"/>
        </w:rPr>
        <w:tab/>
        <w:t>Stenson, P. D.</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The Human Gene Mutation Database: towards a comprehensive repository of inherited mutation data for medical research, genetic diagnosis and next-generation sequencing studies. </w:t>
      </w:r>
      <w:r w:rsidR="00DD78D7" w:rsidRPr="00DD78D7">
        <w:rPr>
          <w:rFonts w:eastAsiaTheme="minorEastAsia" w:cstheme="minorBidi"/>
          <w:i/>
          <w:noProof/>
          <w:color w:val="auto"/>
          <w:lang w:eastAsia="zh-CN"/>
        </w:rPr>
        <w:t>Human Genetics</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136</w:t>
      </w:r>
      <w:r>
        <w:rPr>
          <w:rFonts w:eastAsiaTheme="minorEastAsia" w:cstheme="minorBidi"/>
          <w:noProof/>
          <w:color w:val="auto"/>
          <w:lang w:eastAsia="zh-CN"/>
        </w:rPr>
        <w:t xml:space="preserve"> (6), 665-677, (2017).</w:t>
      </w:r>
      <w:bookmarkEnd w:id="6"/>
    </w:p>
    <w:p w14:paraId="2317475A" w14:textId="6DB1A721" w:rsidR="002B7F72" w:rsidRDefault="002B7F72" w:rsidP="007C68BB">
      <w:pPr>
        <w:ind w:left="720" w:hanging="720"/>
        <w:rPr>
          <w:rFonts w:eastAsiaTheme="minorEastAsia" w:cstheme="minorBidi"/>
          <w:noProof/>
          <w:color w:val="auto"/>
          <w:lang w:eastAsia="zh-CN"/>
        </w:rPr>
      </w:pPr>
      <w:bookmarkStart w:id="7" w:name="_ENREF_5"/>
      <w:r>
        <w:rPr>
          <w:rFonts w:eastAsiaTheme="minorEastAsia" w:cstheme="minorBidi"/>
          <w:noProof/>
          <w:color w:val="auto"/>
          <w:lang w:eastAsia="zh-CN"/>
        </w:rPr>
        <w:t>5</w:t>
      </w:r>
      <w:r>
        <w:rPr>
          <w:rFonts w:eastAsiaTheme="minorEastAsia" w:cstheme="minorBidi"/>
          <w:noProof/>
          <w:color w:val="auto"/>
          <w:lang w:eastAsia="zh-CN"/>
        </w:rPr>
        <w:tab/>
        <w:t xml:space="preserve">Sung, C. H., Schneider, B. G., Agarwal, N., Papermaster, D. S. &amp; Nathans, J. Functional heterogeneity of mutant rhodopsins responsible for autosomal dominant retinitis pigmentosa. </w:t>
      </w:r>
      <w:r w:rsidR="00DD78D7" w:rsidRPr="00DD78D7">
        <w:rPr>
          <w:rFonts w:eastAsiaTheme="minorEastAsia" w:cstheme="minorBidi"/>
          <w:i/>
          <w:noProof/>
          <w:color w:val="auto"/>
          <w:lang w:eastAsia="zh-CN"/>
        </w:rPr>
        <w:t>Proceedings of the National Academy of Sciences of the United States of America.</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88</w:t>
      </w:r>
      <w:r>
        <w:rPr>
          <w:rFonts w:eastAsiaTheme="minorEastAsia" w:cstheme="minorBidi"/>
          <w:noProof/>
          <w:color w:val="auto"/>
          <w:lang w:eastAsia="zh-CN"/>
        </w:rPr>
        <w:t xml:space="preserve"> (19), 8840-8844, (1991).</w:t>
      </w:r>
      <w:bookmarkEnd w:id="7"/>
    </w:p>
    <w:p w14:paraId="4280D6C3" w14:textId="2AFCDA1D" w:rsidR="002B7F72" w:rsidRDefault="002B7F72" w:rsidP="007C68BB">
      <w:pPr>
        <w:ind w:left="720" w:hanging="720"/>
        <w:rPr>
          <w:rFonts w:eastAsiaTheme="minorEastAsia" w:cstheme="minorBidi"/>
          <w:noProof/>
          <w:color w:val="auto"/>
          <w:lang w:eastAsia="zh-CN"/>
        </w:rPr>
      </w:pPr>
      <w:bookmarkStart w:id="8" w:name="_ENREF_6"/>
      <w:r>
        <w:rPr>
          <w:rFonts w:eastAsiaTheme="minorEastAsia" w:cstheme="minorBidi"/>
          <w:noProof/>
          <w:color w:val="auto"/>
          <w:lang w:eastAsia="zh-CN"/>
        </w:rPr>
        <w:t>6</w:t>
      </w:r>
      <w:r>
        <w:rPr>
          <w:rFonts w:eastAsiaTheme="minorEastAsia" w:cstheme="minorBidi"/>
          <w:noProof/>
          <w:color w:val="auto"/>
          <w:lang w:eastAsia="zh-CN"/>
        </w:rPr>
        <w:tab/>
        <w:t>Athanasiou, D.</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The molecular and cellular basis of rhodopsin retinitis pigmentosa reveals potential strategies for therapy. </w:t>
      </w:r>
      <w:r w:rsidR="00DD78D7" w:rsidRPr="00DD78D7">
        <w:rPr>
          <w:rFonts w:eastAsiaTheme="minorEastAsia" w:cstheme="minorBidi"/>
          <w:i/>
          <w:noProof/>
          <w:color w:val="auto"/>
          <w:lang w:eastAsia="zh-CN"/>
        </w:rPr>
        <w:t>Progress in Retinal and Eye Research</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62</w:t>
      </w:r>
      <w:r>
        <w:rPr>
          <w:rFonts w:eastAsiaTheme="minorEastAsia" w:cstheme="minorBidi"/>
          <w:noProof/>
          <w:color w:val="auto"/>
          <w:lang w:eastAsia="zh-CN"/>
        </w:rPr>
        <w:t xml:space="preserve"> 1-23, (2018).</w:t>
      </w:r>
      <w:bookmarkEnd w:id="8"/>
    </w:p>
    <w:p w14:paraId="39A89935" w14:textId="1DC5B066" w:rsidR="002B7F72" w:rsidRDefault="002B7F72" w:rsidP="007C68BB">
      <w:pPr>
        <w:ind w:left="720" w:hanging="720"/>
        <w:rPr>
          <w:rFonts w:eastAsiaTheme="minorEastAsia" w:cstheme="minorBidi"/>
          <w:noProof/>
          <w:color w:val="auto"/>
          <w:lang w:eastAsia="zh-CN"/>
        </w:rPr>
      </w:pPr>
      <w:bookmarkStart w:id="9" w:name="_ENREF_7"/>
      <w:r>
        <w:rPr>
          <w:rFonts w:eastAsiaTheme="minorEastAsia" w:cstheme="minorBidi"/>
          <w:noProof/>
          <w:color w:val="auto"/>
          <w:lang w:eastAsia="zh-CN"/>
        </w:rPr>
        <w:t>7</w:t>
      </w:r>
      <w:r>
        <w:rPr>
          <w:rFonts w:eastAsiaTheme="minorEastAsia" w:cstheme="minorBidi"/>
          <w:noProof/>
          <w:color w:val="auto"/>
          <w:lang w:eastAsia="zh-CN"/>
        </w:rPr>
        <w:tab/>
        <w:t>Chiang, W. C.</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Robust Endoplasmic Reticulum-Associated Degradation of Rhodopsin Precedes Retinal Degeneration. </w:t>
      </w:r>
      <w:r w:rsidR="00DD78D7" w:rsidRPr="00DD78D7">
        <w:rPr>
          <w:rFonts w:eastAsiaTheme="minorEastAsia" w:cstheme="minorBidi"/>
          <w:i/>
          <w:noProof/>
          <w:color w:val="auto"/>
          <w:lang w:eastAsia="zh-CN"/>
        </w:rPr>
        <w:t>Molecular Neurobiology</w:t>
      </w:r>
      <w:r w:rsidR="00DD78D7">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52</w:t>
      </w:r>
      <w:r>
        <w:rPr>
          <w:rFonts w:eastAsiaTheme="minorEastAsia" w:cstheme="minorBidi"/>
          <w:noProof/>
          <w:color w:val="auto"/>
          <w:lang w:eastAsia="zh-CN"/>
        </w:rPr>
        <w:t xml:space="preserve"> (1), 679-695, (2015).</w:t>
      </w:r>
      <w:bookmarkEnd w:id="9"/>
    </w:p>
    <w:p w14:paraId="64D3B7B7" w14:textId="5986C903" w:rsidR="002B7F72" w:rsidRDefault="002B7F72" w:rsidP="007C68BB">
      <w:pPr>
        <w:ind w:left="720" w:hanging="720"/>
        <w:rPr>
          <w:rFonts w:eastAsiaTheme="minorEastAsia" w:cstheme="minorBidi"/>
          <w:noProof/>
          <w:color w:val="auto"/>
          <w:lang w:eastAsia="zh-CN"/>
        </w:rPr>
      </w:pPr>
      <w:bookmarkStart w:id="10" w:name="_ENREF_8"/>
      <w:r>
        <w:rPr>
          <w:rFonts w:eastAsiaTheme="minorEastAsia" w:cstheme="minorBidi"/>
          <w:noProof/>
          <w:color w:val="auto"/>
          <w:lang w:eastAsia="zh-CN"/>
        </w:rPr>
        <w:t>8</w:t>
      </w:r>
      <w:r>
        <w:rPr>
          <w:rFonts w:eastAsiaTheme="minorEastAsia" w:cstheme="minorBidi"/>
          <w:noProof/>
          <w:color w:val="auto"/>
          <w:lang w:eastAsia="zh-CN"/>
        </w:rPr>
        <w:tab/>
        <w:t>Sakami, S.</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Probing mechanisms of photoreceptor degeneration in a new mouse model of the common form of autosomal dominant retinitis pigmentosa due to P23H opsin mutations. </w:t>
      </w:r>
      <w:r w:rsidR="00DD78D7" w:rsidRPr="00DD78D7">
        <w:rPr>
          <w:rFonts w:eastAsiaTheme="minorEastAsia" w:cstheme="minorBidi"/>
          <w:i/>
          <w:noProof/>
          <w:color w:val="auto"/>
          <w:lang w:eastAsia="zh-CN"/>
        </w:rPr>
        <w:t>Journal of Biological Chemistry</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286</w:t>
      </w:r>
      <w:r>
        <w:rPr>
          <w:rFonts w:eastAsiaTheme="minorEastAsia" w:cstheme="minorBidi"/>
          <w:noProof/>
          <w:color w:val="auto"/>
          <w:lang w:eastAsia="zh-CN"/>
        </w:rPr>
        <w:t xml:space="preserve"> (12), 10551-10567, (2011).</w:t>
      </w:r>
      <w:bookmarkEnd w:id="10"/>
    </w:p>
    <w:p w14:paraId="601EF51D" w14:textId="41B97431" w:rsidR="002B7F72" w:rsidRDefault="002B7F72" w:rsidP="007C68BB">
      <w:pPr>
        <w:ind w:left="720" w:hanging="720"/>
        <w:rPr>
          <w:rFonts w:eastAsiaTheme="minorEastAsia" w:cstheme="minorBidi"/>
          <w:noProof/>
          <w:color w:val="auto"/>
          <w:lang w:eastAsia="zh-CN"/>
        </w:rPr>
      </w:pPr>
      <w:bookmarkStart w:id="11" w:name="_ENREF_9"/>
      <w:r>
        <w:rPr>
          <w:rFonts w:eastAsiaTheme="minorEastAsia" w:cstheme="minorBidi"/>
          <w:noProof/>
          <w:color w:val="auto"/>
          <w:lang w:eastAsia="zh-CN"/>
        </w:rPr>
        <w:t>9</w:t>
      </w:r>
      <w:r>
        <w:rPr>
          <w:rFonts w:eastAsiaTheme="minorEastAsia" w:cstheme="minorBidi"/>
          <w:noProof/>
          <w:color w:val="auto"/>
          <w:lang w:eastAsia="zh-CN"/>
        </w:rPr>
        <w:tab/>
        <w:t>Dryja, T. P.</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Mutations within the rhodopsin gene in patients with autosomal dominant retinitis pigmentosa. </w:t>
      </w:r>
      <w:r w:rsidR="00DD78D7" w:rsidRPr="00DD78D7">
        <w:rPr>
          <w:rFonts w:eastAsiaTheme="minorEastAsia" w:cstheme="minorBidi"/>
          <w:i/>
          <w:noProof/>
          <w:color w:val="auto"/>
          <w:lang w:eastAsia="zh-CN"/>
        </w:rPr>
        <w:t>New England Journal of Medicine</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323</w:t>
      </w:r>
      <w:r>
        <w:rPr>
          <w:rFonts w:eastAsiaTheme="minorEastAsia" w:cstheme="minorBidi"/>
          <w:noProof/>
          <w:color w:val="auto"/>
          <w:lang w:eastAsia="zh-CN"/>
        </w:rPr>
        <w:t xml:space="preserve"> (19), 1302-1307, (1990).</w:t>
      </w:r>
      <w:bookmarkEnd w:id="11"/>
    </w:p>
    <w:p w14:paraId="1D152E9E" w14:textId="3DEAA1F2" w:rsidR="002B7F72" w:rsidRDefault="002B7F72" w:rsidP="007C68BB">
      <w:pPr>
        <w:ind w:left="720" w:hanging="720"/>
        <w:rPr>
          <w:rFonts w:eastAsiaTheme="minorEastAsia" w:cstheme="minorBidi"/>
          <w:noProof/>
          <w:color w:val="auto"/>
          <w:lang w:eastAsia="zh-CN"/>
        </w:rPr>
      </w:pPr>
      <w:bookmarkStart w:id="12" w:name="_ENREF_10"/>
      <w:r>
        <w:rPr>
          <w:rFonts w:eastAsiaTheme="minorEastAsia" w:cstheme="minorBidi"/>
          <w:noProof/>
          <w:color w:val="auto"/>
          <w:lang w:eastAsia="zh-CN"/>
        </w:rPr>
        <w:t>10</w:t>
      </w:r>
      <w:r>
        <w:rPr>
          <w:rFonts w:eastAsiaTheme="minorEastAsia" w:cstheme="minorBidi"/>
          <w:noProof/>
          <w:color w:val="auto"/>
          <w:lang w:eastAsia="zh-CN"/>
        </w:rPr>
        <w:tab/>
        <w:t>Sohocki, M. M.</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Prevalence of mutations causing retinitis pigmentosa and other inherited retinopathies. </w:t>
      </w:r>
      <w:r w:rsidRPr="002B7F72">
        <w:rPr>
          <w:rFonts w:eastAsiaTheme="minorEastAsia" w:cstheme="minorBidi"/>
          <w:i/>
          <w:noProof/>
          <w:color w:val="auto"/>
          <w:lang w:eastAsia="zh-CN"/>
        </w:rPr>
        <w:t>Hum</w:t>
      </w:r>
      <w:r w:rsidR="00DD78D7">
        <w:rPr>
          <w:rFonts w:eastAsiaTheme="minorEastAsia" w:cstheme="minorBidi"/>
          <w:i/>
          <w:noProof/>
          <w:color w:val="auto"/>
          <w:lang w:eastAsia="zh-CN"/>
        </w:rPr>
        <w:t>an</w:t>
      </w:r>
      <w:r w:rsidRPr="002B7F72">
        <w:rPr>
          <w:rFonts w:eastAsiaTheme="minorEastAsia" w:cstheme="minorBidi"/>
          <w:i/>
          <w:noProof/>
          <w:color w:val="auto"/>
          <w:lang w:eastAsia="zh-CN"/>
        </w:rPr>
        <w:t xml:space="preserve"> Mutat</w:t>
      </w:r>
      <w:r w:rsidR="00DD78D7">
        <w:rPr>
          <w:rFonts w:eastAsiaTheme="minorEastAsia" w:cstheme="minorBidi"/>
          <w:i/>
          <w:noProof/>
          <w:color w:val="auto"/>
          <w:lang w:eastAsia="zh-CN"/>
        </w:rPr>
        <w:t>ion</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17</w:t>
      </w:r>
      <w:r>
        <w:rPr>
          <w:rFonts w:eastAsiaTheme="minorEastAsia" w:cstheme="minorBidi"/>
          <w:noProof/>
          <w:color w:val="auto"/>
          <w:lang w:eastAsia="zh-CN"/>
        </w:rPr>
        <w:t xml:space="preserve"> (1), 42-51, (2001).</w:t>
      </w:r>
      <w:bookmarkEnd w:id="12"/>
    </w:p>
    <w:p w14:paraId="760C00F8" w14:textId="77777777" w:rsidR="002B7F72" w:rsidRDefault="002B7F72" w:rsidP="007C68BB">
      <w:pPr>
        <w:ind w:left="720" w:hanging="720"/>
        <w:rPr>
          <w:rFonts w:eastAsiaTheme="minorEastAsia" w:cstheme="minorBidi"/>
          <w:noProof/>
          <w:color w:val="auto"/>
          <w:lang w:eastAsia="zh-CN"/>
        </w:rPr>
      </w:pPr>
      <w:bookmarkStart w:id="13" w:name="_ENREF_11"/>
      <w:r>
        <w:rPr>
          <w:rFonts w:eastAsiaTheme="minorEastAsia" w:cstheme="minorBidi"/>
          <w:noProof/>
          <w:color w:val="auto"/>
          <w:lang w:eastAsia="zh-CN"/>
        </w:rPr>
        <w:t>11</w:t>
      </w:r>
      <w:r>
        <w:rPr>
          <w:rFonts w:eastAsiaTheme="minorEastAsia" w:cstheme="minorBidi"/>
          <w:noProof/>
          <w:color w:val="auto"/>
          <w:lang w:eastAsia="zh-CN"/>
        </w:rPr>
        <w:tab/>
        <w:t>Chen, Y.</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A novel small molecule chaperone of rod opsin and its potential therapy for retinal degeneration. </w:t>
      </w:r>
      <w:r w:rsidRPr="002B7F72">
        <w:rPr>
          <w:rFonts w:eastAsiaTheme="minorEastAsia" w:cstheme="minorBidi"/>
          <w:i/>
          <w:noProof/>
          <w:color w:val="auto"/>
          <w:lang w:eastAsia="zh-CN"/>
        </w:rPr>
        <w:t>Nature Communications.</w:t>
      </w:r>
      <w:r>
        <w:rPr>
          <w:rFonts w:eastAsiaTheme="minorEastAsia" w:cstheme="minorBidi"/>
          <w:noProof/>
          <w:color w:val="auto"/>
          <w:lang w:eastAsia="zh-CN"/>
        </w:rPr>
        <w:t xml:space="preserve"> </w:t>
      </w:r>
      <w:r w:rsidRPr="002B7F72">
        <w:rPr>
          <w:rFonts w:eastAsiaTheme="minorEastAsia" w:cstheme="minorBidi"/>
          <w:b/>
          <w:noProof/>
          <w:color w:val="auto"/>
          <w:lang w:eastAsia="zh-CN"/>
        </w:rPr>
        <w:t>9</w:t>
      </w:r>
      <w:r>
        <w:rPr>
          <w:rFonts w:eastAsiaTheme="minorEastAsia" w:cstheme="minorBidi"/>
          <w:noProof/>
          <w:color w:val="auto"/>
          <w:lang w:eastAsia="zh-CN"/>
        </w:rPr>
        <w:t xml:space="preserve"> (1), 1976, (2018).</w:t>
      </w:r>
      <w:bookmarkEnd w:id="13"/>
    </w:p>
    <w:p w14:paraId="02349098" w14:textId="26ADABE1" w:rsidR="002B7F72" w:rsidRDefault="002B7F72" w:rsidP="007C68BB">
      <w:pPr>
        <w:ind w:left="720" w:hanging="720"/>
        <w:rPr>
          <w:rFonts w:eastAsiaTheme="minorEastAsia" w:cstheme="minorBidi"/>
          <w:noProof/>
          <w:color w:val="auto"/>
          <w:lang w:eastAsia="zh-CN"/>
        </w:rPr>
      </w:pPr>
      <w:bookmarkStart w:id="14" w:name="_ENREF_12"/>
      <w:r>
        <w:rPr>
          <w:rFonts w:eastAsiaTheme="minorEastAsia" w:cstheme="minorBidi"/>
          <w:noProof/>
          <w:color w:val="auto"/>
          <w:lang w:eastAsia="zh-CN"/>
        </w:rPr>
        <w:t>12</w:t>
      </w:r>
      <w:r>
        <w:rPr>
          <w:rFonts w:eastAsiaTheme="minorEastAsia" w:cstheme="minorBidi"/>
          <w:noProof/>
          <w:color w:val="auto"/>
          <w:lang w:eastAsia="zh-CN"/>
        </w:rPr>
        <w:tab/>
        <w:t xml:space="preserve">Chen, Y. &amp; Tang, H. High-throughput screening assays to identify small molecules preventing photoreceptor degeneration caused by the rhodopsin P23H mutation. </w:t>
      </w:r>
      <w:r w:rsidR="00DD78D7" w:rsidRPr="00DD78D7">
        <w:rPr>
          <w:rFonts w:eastAsiaTheme="minorEastAsia" w:cstheme="minorBidi"/>
          <w:i/>
          <w:noProof/>
          <w:color w:val="auto"/>
          <w:lang w:eastAsia="zh-CN"/>
        </w:rPr>
        <w:t>Methods in Molecular Biology</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1271</w:t>
      </w:r>
      <w:r>
        <w:rPr>
          <w:rFonts w:eastAsiaTheme="minorEastAsia" w:cstheme="minorBidi"/>
          <w:noProof/>
          <w:color w:val="auto"/>
          <w:lang w:eastAsia="zh-CN"/>
        </w:rPr>
        <w:t xml:space="preserve"> 369-390, (2015).</w:t>
      </w:r>
      <w:bookmarkEnd w:id="14"/>
    </w:p>
    <w:p w14:paraId="3DE958D4" w14:textId="4C171F1B" w:rsidR="002B7F72" w:rsidRDefault="002B7F72" w:rsidP="007C68BB">
      <w:pPr>
        <w:ind w:left="720" w:hanging="720"/>
        <w:rPr>
          <w:rFonts w:eastAsiaTheme="minorEastAsia" w:cstheme="minorBidi"/>
          <w:noProof/>
          <w:color w:val="auto"/>
          <w:lang w:eastAsia="zh-CN"/>
        </w:rPr>
      </w:pPr>
      <w:bookmarkStart w:id="15" w:name="_ENREF_13"/>
      <w:r>
        <w:rPr>
          <w:rFonts w:eastAsiaTheme="minorEastAsia" w:cstheme="minorBidi"/>
          <w:noProof/>
          <w:color w:val="auto"/>
          <w:lang w:eastAsia="zh-CN"/>
        </w:rPr>
        <w:t>13</w:t>
      </w:r>
      <w:r>
        <w:rPr>
          <w:rFonts w:eastAsiaTheme="minorEastAsia" w:cstheme="minorBidi"/>
          <w:noProof/>
          <w:color w:val="auto"/>
          <w:lang w:eastAsia="zh-CN"/>
        </w:rPr>
        <w:tab/>
        <w:t>Chen, Y.</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A High-Throughput Drug Screening Strategy for Detecting Rhodopsin P23H Mutant Rescue and Degradation. </w:t>
      </w:r>
      <w:r w:rsidR="00DD78D7" w:rsidRPr="00DD78D7">
        <w:rPr>
          <w:rFonts w:eastAsiaTheme="minorEastAsia" w:cstheme="minorBidi"/>
          <w:i/>
          <w:noProof/>
          <w:color w:val="auto"/>
          <w:lang w:eastAsia="zh-CN"/>
        </w:rPr>
        <w:t xml:space="preserve">Investigative Ophthalmology &amp; Visual Science. </w:t>
      </w:r>
      <w:r w:rsidRPr="002B7F72">
        <w:rPr>
          <w:rFonts w:eastAsiaTheme="minorEastAsia" w:cstheme="minorBidi"/>
          <w:b/>
          <w:noProof/>
          <w:color w:val="auto"/>
          <w:lang w:eastAsia="zh-CN"/>
        </w:rPr>
        <w:t>56</w:t>
      </w:r>
      <w:r>
        <w:rPr>
          <w:rFonts w:eastAsiaTheme="minorEastAsia" w:cstheme="minorBidi"/>
          <w:noProof/>
          <w:color w:val="auto"/>
          <w:lang w:eastAsia="zh-CN"/>
        </w:rPr>
        <w:t xml:space="preserve"> (4), 2553-2567, (2015).</w:t>
      </w:r>
      <w:bookmarkEnd w:id="15"/>
    </w:p>
    <w:p w14:paraId="24D417EC" w14:textId="68FBC351" w:rsidR="002B7F72" w:rsidRDefault="002B7F72" w:rsidP="007C68BB">
      <w:pPr>
        <w:ind w:left="720" w:hanging="720"/>
        <w:rPr>
          <w:rFonts w:eastAsiaTheme="minorEastAsia" w:cstheme="minorBidi"/>
          <w:noProof/>
          <w:color w:val="auto"/>
          <w:lang w:eastAsia="zh-CN"/>
        </w:rPr>
      </w:pPr>
      <w:bookmarkStart w:id="16" w:name="_ENREF_14"/>
      <w:r>
        <w:rPr>
          <w:rFonts w:eastAsiaTheme="minorEastAsia" w:cstheme="minorBidi"/>
          <w:noProof/>
          <w:color w:val="auto"/>
          <w:lang w:eastAsia="zh-CN"/>
        </w:rPr>
        <w:t>14</w:t>
      </w:r>
      <w:r>
        <w:rPr>
          <w:rFonts w:eastAsiaTheme="minorEastAsia" w:cstheme="minorBidi"/>
          <w:noProof/>
          <w:color w:val="auto"/>
          <w:lang w:eastAsia="zh-CN"/>
        </w:rPr>
        <w:tab/>
        <w:t>Noorwez, S. M.</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Pharmacological chaperone-mediated in vivo folding and stabilization of the P23H-opsin mutant associated with autosomal dominant retinitis pigmentosa. </w:t>
      </w:r>
      <w:r w:rsidR="00DD78D7" w:rsidRPr="00DD78D7">
        <w:rPr>
          <w:rFonts w:eastAsiaTheme="minorEastAsia" w:cstheme="minorBidi"/>
          <w:i/>
          <w:noProof/>
          <w:color w:val="auto"/>
          <w:lang w:eastAsia="zh-CN"/>
        </w:rPr>
        <w:t>Journal of Biological Chemistry</w:t>
      </w:r>
      <w:r w:rsidR="00DD78D7"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278</w:t>
      </w:r>
      <w:r>
        <w:rPr>
          <w:rFonts w:eastAsiaTheme="minorEastAsia" w:cstheme="minorBidi"/>
          <w:noProof/>
          <w:color w:val="auto"/>
          <w:lang w:eastAsia="zh-CN"/>
        </w:rPr>
        <w:t xml:space="preserve"> (16), 14442-14450, (2003).</w:t>
      </w:r>
      <w:bookmarkEnd w:id="16"/>
    </w:p>
    <w:p w14:paraId="6F6F270E" w14:textId="1D1FBCF7" w:rsidR="002B7F72" w:rsidRDefault="002B7F72" w:rsidP="007C68BB">
      <w:pPr>
        <w:ind w:left="720" w:hanging="720"/>
        <w:rPr>
          <w:rFonts w:eastAsiaTheme="minorEastAsia" w:cstheme="minorBidi"/>
          <w:noProof/>
          <w:color w:val="auto"/>
          <w:lang w:eastAsia="zh-CN"/>
        </w:rPr>
      </w:pPr>
      <w:bookmarkStart w:id="17" w:name="_ENREF_15"/>
      <w:r>
        <w:rPr>
          <w:rFonts w:eastAsiaTheme="minorEastAsia" w:cstheme="minorBidi"/>
          <w:noProof/>
          <w:color w:val="auto"/>
          <w:lang w:eastAsia="zh-CN"/>
        </w:rPr>
        <w:t>15</w:t>
      </w:r>
      <w:r>
        <w:rPr>
          <w:rFonts w:eastAsiaTheme="minorEastAsia" w:cstheme="minorBidi"/>
          <w:noProof/>
          <w:color w:val="auto"/>
          <w:lang w:eastAsia="zh-CN"/>
        </w:rPr>
        <w:tab/>
        <w:t xml:space="preserve">Saliba, R. S., Munro, P. M., Luthert, P. J. &amp; Cheetham, M. E. The cellular fate of mutant rhodopsin: quality control, degradation and aggresome formation. </w:t>
      </w:r>
      <w:r w:rsidR="00DD78D7" w:rsidRPr="00DD78D7">
        <w:rPr>
          <w:rFonts w:eastAsiaTheme="minorEastAsia" w:cstheme="minorBidi"/>
          <w:i/>
          <w:noProof/>
          <w:color w:val="auto"/>
          <w:lang w:eastAsia="zh-CN"/>
        </w:rPr>
        <w:t>Journal of Cell Science.</w:t>
      </w:r>
      <w:r>
        <w:rPr>
          <w:rFonts w:eastAsiaTheme="minorEastAsia" w:cstheme="minorBidi"/>
          <w:noProof/>
          <w:color w:val="auto"/>
          <w:lang w:eastAsia="zh-CN"/>
        </w:rPr>
        <w:t xml:space="preserve"> </w:t>
      </w:r>
      <w:r w:rsidRPr="002B7F72">
        <w:rPr>
          <w:rFonts w:eastAsiaTheme="minorEastAsia" w:cstheme="minorBidi"/>
          <w:b/>
          <w:noProof/>
          <w:color w:val="auto"/>
          <w:lang w:eastAsia="zh-CN"/>
        </w:rPr>
        <w:t>115</w:t>
      </w:r>
      <w:r>
        <w:rPr>
          <w:rFonts w:eastAsiaTheme="minorEastAsia" w:cstheme="minorBidi"/>
          <w:noProof/>
          <w:color w:val="auto"/>
          <w:lang w:eastAsia="zh-CN"/>
        </w:rPr>
        <w:t xml:space="preserve"> (Pt 14), 2907-2918, (2002).</w:t>
      </w:r>
      <w:bookmarkEnd w:id="17"/>
    </w:p>
    <w:p w14:paraId="6087C4D5" w14:textId="77777777" w:rsidR="002B7F72" w:rsidRDefault="002B7F72" w:rsidP="007C68BB">
      <w:pPr>
        <w:ind w:left="720" w:hanging="720"/>
        <w:rPr>
          <w:rFonts w:eastAsiaTheme="minorEastAsia" w:cstheme="minorBidi"/>
          <w:noProof/>
          <w:color w:val="auto"/>
          <w:lang w:eastAsia="zh-CN"/>
        </w:rPr>
      </w:pPr>
      <w:bookmarkStart w:id="18" w:name="_ENREF_16"/>
      <w:r>
        <w:rPr>
          <w:rFonts w:eastAsiaTheme="minorEastAsia" w:cstheme="minorBidi"/>
          <w:noProof/>
          <w:color w:val="auto"/>
          <w:lang w:eastAsia="zh-CN"/>
        </w:rPr>
        <w:t>16</w:t>
      </w:r>
      <w:r>
        <w:rPr>
          <w:rFonts w:eastAsiaTheme="minorEastAsia" w:cstheme="minorBidi"/>
          <w:noProof/>
          <w:color w:val="auto"/>
          <w:lang w:eastAsia="zh-CN"/>
        </w:rPr>
        <w:tab/>
        <w:t xml:space="preserve">Kaushal, S. &amp; Khorana, H. G. Structure and function in rhodopsin. 7. Point mutations associated with autosomal dominant retinitis pigmentosa. </w:t>
      </w:r>
      <w:r w:rsidRPr="002B7F72">
        <w:rPr>
          <w:rFonts w:eastAsiaTheme="minorEastAsia" w:cstheme="minorBidi"/>
          <w:i/>
          <w:noProof/>
          <w:color w:val="auto"/>
          <w:lang w:eastAsia="zh-CN"/>
        </w:rPr>
        <w:t>Biochemistry.</w:t>
      </w:r>
      <w:r>
        <w:rPr>
          <w:rFonts w:eastAsiaTheme="minorEastAsia" w:cstheme="minorBidi"/>
          <w:noProof/>
          <w:color w:val="auto"/>
          <w:lang w:eastAsia="zh-CN"/>
        </w:rPr>
        <w:t xml:space="preserve"> </w:t>
      </w:r>
      <w:r w:rsidRPr="002B7F72">
        <w:rPr>
          <w:rFonts w:eastAsiaTheme="minorEastAsia" w:cstheme="minorBidi"/>
          <w:b/>
          <w:noProof/>
          <w:color w:val="auto"/>
          <w:lang w:eastAsia="zh-CN"/>
        </w:rPr>
        <w:t>33</w:t>
      </w:r>
      <w:r>
        <w:rPr>
          <w:rFonts w:eastAsiaTheme="minorEastAsia" w:cstheme="minorBidi"/>
          <w:noProof/>
          <w:color w:val="auto"/>
          <w:lang w:eastAsia="zh-CN"/>
        </w:rPr>
        <w:t xml:space="preserve"> (20), 6121-6128, (1994).</w:t>
      </w:r>
      <w:bookmarkEnd w:id="18"/>
    </w:p>
    <w:p w14:paraId="20F5141B" w14:textId="6F6E6B01" w:rsidR="002B7F72" w:rsidRDefault="002B7F72" w:rsidP="007C68BB">
      <w:pPr>
        <w:ind w:left="720" w:hanging="720"/>
        <w:rPr>
          <w:rFonts w:eastAsiaTheme="minorEastAsia" w:cstheme="minorBidi"/>
          <w:noProof/>
          <w:color w:val="auto"/>
          <w:lang w:eastAsia="zh-CN"/>
        </w:rPr>
      </w:pPr>
      <w:bookmarkStart w:id="19" w:name="_ENREF_17"/>
      <w:r>
        <w:rPr>
          <w:rFonts w:eastAsiaTheme="minorEastAsia" w:cstheme="minorBidi"/>
          <w:noProof/>
          <w:color w:val="auto"/>
          <w:lang w:eastAsia="zh-CN"/>
        </w:rPr>
        <w:t>17</w:t>
      </w:r>
      <w:r>
        <w:rPr>
          <w:rFonts w:eastAsiaTheme="minorEastAsia" w:cstheme="minorBidi"/>
          <w:noProof/>
          <w:color w:val="auto"/>
          <w:lang w:eastAsia="zh-CN"/>
        </w:rPr>
        <w:tab/>
        <w:t xml:space="preserve">Chen, Y., Brooks, M. J., Gieser, L., Swaroop, A. &amp; Palczewski, K. Transcriptome profiling of NIH3T3 cell lines expressing opsin and the P23H opsin mutant identifies candidate drugs for the treatment of retinitis pigmentosa. </w:t>
      </w:r>
      <w:r w:rsidR="00DD78D7" w:rsidRPr="00DD78D7">
        <w:rPr>
          <w:rFonts w:eastAsiaTheme="minorEastAsia" w:cstheme="minorBidi"/>
          <w:i/>
          <w:noProof/>
          <w:color w:val="auto"/>
          <w:lang w:eastAsia="zh-CN"/>
        </w:rPr>
        <w:t>Pharmacological Research</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115</w:t>
      </w:r>
      <w:r>
        <w:rPr>
          <w:rFonts w:eastAsiaTheme="minorEastAsia" w:cstheme="minorBidi"/>
          <w:noProof/>
          <w:color w:val="auto"/>
          <w:lang w:eastAsia="zh-CN"/>
        </w:rPr>
        <w:t xml:space="preserve"> 1-13, (2016).</w:t>
      </w:r>
      <w:bookmarkEnd w:id="19"/>
    </w:p>
    <w:p w14:paraId="27DCE47A" w14:textId="4526F447" w:rsidR="002B7F72" w:rsidRDefault="002B7F72" w:rsidP="007C68BB">
      <w:pPr>
        <w:ind w:left="720" w:hanging="720"/>
        <w:rPr>
          <w:rFonts w:eastAsiaTheme="minorEastAsia" w:cstheme="minorBidi"/>
          <w:noProof/>
          <w:color w:val="auto"/>
          <w:lang w:eastAsia="zh-CN"/>
        </w:rPr>
      </w:pPr>
      <w:bookmarkStart w:id="20" w:name="_ENREF_18"/>
      <w:r>
        <w:rPr>
          <w:rFonts w:eastAsiaTheme="minorEastAsia" w:cstheme="minorBidi"/>
          <w:noProof/>
          <w:color w:val="auto"/>
          <w:lang w:eastAsia="zh-CN"/>
        </w:rPr>
        <w:t>18</w:t>
      </w:r>
      <w:r>
        <w:rPr>
          <w:rFonts w:eastAsiaTheme="minorEastAsia" w:cstheme="minorBidi"/>
          <w:noProof/>
          <w:color w:val="auto"/>
          <w:lang w:eastAsia="zh-CN"/>
        </w:rPr>
        <w:tab/>
        <w:t>Adamus, G.</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Anti-rhodopsin monoclonal antibodies of defined specificity: characterization and application. </w:t>
      </w:r>
      <w:r w:rsidRPr="002B7F72">
        <w:rPr>
          <w:rFonts w:eastAsiaTheme="minorEastAsia" w:cstheme="minorBidi"/>
          <w:i/>
          <w:noProof/>
          <w:color w:val="auto"/>
          <w:lang w:eastAsia="zh-CN"/>
        </w:rPr>
        <w:t>Vision Res</w:t>
      </w:r>
      <w:r w:rsidR="00DD78D7">
        <w:rPr>
          <w:rFonts w:eastAsiaTheme="minorEastAsia" w:cstheme="minorBidi"/>
          <w:i/>
          <w:noProof/>
          <w:color w:val="auto"/>
          <w:lang w:eastAsia="zh-CN"/>
        </w:rPr>
        <w:t>earch</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31</w:t>
      </w:r>
      <w:r>
        <w:rPr>
          <w:rFonts w:eastAsiaTheme="minorEastAsia" w:cstheme="minorBidi"/>
          <w:noProof/>
          <w:color w:val="auto"/>
          <w:lang w:eastAsia="zh-CN"/>
        </w:rPr>
        <w:t xml:space="preserve"> (1), 17-31, (1991).</w:t>
      </w:r>
      <w:bookmarkEnd w:id="20"/>
    </w:p>
    <w:p w14:paraId="0F290BFA" w14:textId="5334980E" w:rsidR="002B7F72" w:rsidRDefault="002B7F72" w:rsidP="007C68BB">
      <w:pPr>
        <w:ind w:left="720" w:hanging="720"/>
        <w:rPr>
          <w:rFonts w:eastAsiaTheme="minorEastAsia" w:cstheme="minorBidi"/>
          <w:noProof/>
          <w:color w:val="auto"/>
          <w:lang w:eastAsia="zh-CN"/>
        </w:rPr>
      </w:pPr>
      <w:bookmarkStart w:id="21" w:name="_ENREF_19"/>
      <w:r>
        <w:rPr>
          <w:rFonts w:eastAsiaTheme="minorEastAsia" w:cstheme="minorBidi"/>
          <w:noProof/>
          <w:color w:val="auto"/>
          <w:lang w:eastAsia="zh-CN"/>
        </w:rPr>
        <w:t>19</w:t>
      </w:r>
      <w:r>
        <w:rPr>
          <w:rFonts w:eastAsiaTheme="minorEastAsia" w:cstheme="minorBidi"/>
          <w:noProof/>
          <w:color w:val="auto"/>
          <w:lang w:eastAsia="zh-CN"/>
        </w:rPr>
        <w:tab/>
        <w:t xml:space="preserve">Goodson, H. V., Dzurisin, J. S. &amp; Wadsworth, P. Generation of stable cell lines expressing GFP-tubulin and photoactivatable-GFP-tubulin and characterization of clones. </w:t>
      </w:r>
      <w:r w:rsidRPr="002B7F72">
        <w:rPr>
          <w:rFonts w:eastAsiaTheme="minorEastAsia" w:cstheme="minorBidi"/>
          <w:i/>
          <w:noProof/>
          <w:color w:val="auto"/>
          <w:lang w:eastAsia="zh-CN"/>
        </w:rPr>
        <w:t>Cold Spring Harb</w:t>
      </w:r>
      <w:r w:rsidR="00DD78D7">
        <w:rPr>
          <w:rFonts w:eastAsiaTheme="minorEastAsia" w:cstheme="minorBidi"/>
          <w:i/>
          <w:noProof/>
          <w:color w:val="auto"/>
          <w:lang w:eastAsia="zh-CN"/>
        </w:rPr>
        <w:t>or</w:t>
      </w:r>
      <w:r w:rsidRPr="002B7F72">
        <w:rPr>
          <w:rFonts w:eastAsiaTheme="minorEastAsia" w:cstheme="minorBidi"/>
          <w:i/>
          <w:noProof/>
          <w:color w:val="auto"/>
          <w:lang w:eastAsia="zh-CN"/>
        </w:rPr>
        <w:t xml:space="preserve"> Protoc</w:t>
      </w:r>
      <w:r w:rsidR="00DD78D7">
        <w:rPr>
          <w:rFonts w:eastAsiaTheme="minorEastAsia" w:cstheme="minorBidi"/>
          <w:i/>
          <w:noProof/>
          <w:color w:val="auto"/>
          <w:lang w:eastAsia="zh-CN"/>
        </w:rPr>
        <w:t>ols</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2010</w:t>
      </w:r>
      <w:r>
        <w:rPr>
          <w:rFonts w:eastAsiaTheme="minorEastAsia" w:cstheme="minorBidi"/>
          <w:noProof/>
          <w:color w:val="auto"/>
          <w:lang w:eastAsia="zh-CN"/>
        </w:rPr>
        <w:t xml:space="preserve"> (9), pdb prot5480, (2010).</w:t>
      </w:r>
      <w:bookmarkEnd w:id="21"/>
    </w:p>
    <w:p w14:paraId="64547F61" w14:textId="2F62EEB3" w:rsidR="002B7F72" w:rsidRDefault="002B7F72" w:rsidP="007C68BB">
      <w:pPr>
        <w:ind w:left="720" w:hanging="720"/>
        <w:rPr>
          <w:rFonts w:eastAsiaTheme="minorEastAsia" w:cstheme="minorBidi"/>
          <w:noProof/>
          <w:color w:val="auto"/>
          <w:lang w:eastAsia="zh-CN"/>
        </w:rPr>
      </w:pPr>
      <w:bookmarkStart w:id="22" w:name="_ENREF_20"/>
      <w:r>
        <w:rPr>
          <w:rFonts w:eastAsiaTheme="minorEastAsia" w:cstheme="minorBidi"/>
          <w:noProof/>
          <w:color w:val="auto"/>
          <w:lang w:eastAsia="zh-CN"/>
        </w:rPr>
        <w:t>20</w:t>
      </w:r>
      <w:r>
        <w:rPr>
          <w:rFonts w:eastAsiaTheme="minorEastAsia" w:cstheme="minorBidi"/>
          <w:noProof/>
          <w:color w:val="auto"/>
          <w:lang w:eastAsia="zh-CN"/>
        </w:rPr>
        <w:tab/>
        <w:t xml:space="preserve">Zhang, J. H., Chung, T. D. &amp; Oldenburg, K. R. A Simple Statistical Parameter for Use in Evaluation and Validation of High Throughput Screening Assays. </w:t>
      </w:r>
      <w:r w:rsidR="00DD78D7" w:rsidRPr="00DD78D7">
        <w:rPr>
          <w:rFonts w:eastAsiaTheme="minorEastAsia" w:cstheme="minorBidi"/>
          <w:i/>
          <w:noProof/>
          <w:color w:val="auto"/>
          <w:lang w:eastAsia="zh-CN"/>
        </w:rPr>
        <w:t>Journal of Biomolecular Screening</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4</w:t>
      </w:r>
      <w:r>
        <w:rPr>
          <w:rFonts w:eastAsiaTheme="minorEastAsia" w:cstheme="minorBidi"/>
          <w:noProof/>
          <w:color w:val="auto"/>
          <w:lang w:eastAsia="zh-CN"/>
        </w:rPr>
        <w:t xml:space="preserve"> (2), 67-73, (1999).</w:t>
      </w:r>
      <w:bookmarkEnd w:id="22"/>
    </w:p>
    <w:p w14:paraId="78BEC2AF" w14:textId="3227A7C8" w:rsidR="002B7F72" w:rsidRDefault="002B7F72" w:rsidP="007C68BB">
      <w:pPr>
        <w:ind w:left="720" w:hanging="720"/>
        <w:rPr>
          <w:rFonts w:eastAsiaTheme="minorEastAsia" w:cstheme="minorBidi"/>
          <w:noProof/>
          <w:color w:val="auto"/>
          <w:lang w:eastAsia="zh-CN"/>
        </w:rPr>
      </w:pPr>
      <w:bookmarkStart w:id="23" w:name="_ENREF_21"/>
      <w:r>
        <w:rPr>
          <w:rFonts w:eastAsiaTheme="minorEastAsia" w:cstheme="minorBidi"/>
          <w:noProof/>
          <w:color w:val="auto"/>
          <w:lang w:eastAsia="zh-CN"/>
        </w:rPr>
        <w:t>21</w:t>
      </w:r>
      <w:r>
        <w:rPr>
          <w:rFonts w:eastAsiaTheme="minorEastAsia" w:cstheme="minorBidi"/>
          <w:noProof/>
          <w:color w:val="auto"/>
          <w:lang w:eastAsia="zh-CN"/>
        </w:rPr>
        <w:tab/>
        <w:t>Bray, M. A. &amp; Carpenter, A.</w:t>
      </w:r>
      <w:r w:rsidR="00E9065A" w:rsidRPr="00E9065A">
        <w:t xml:space="preserve"> </w:t>
      </w:r>
      <w:r w:rsidR="00E9065A" w:rsidRPr="00E9065A">
        <w:rPr>
          <w:rFonts w:eastAsiaTheme="minorEastAsia" w:cstheme="minorBidi"/>
          <w:noProof/>
          <w:color w:val="auto"/>
          <w:lang w:eastAsia="zh-CN"/>
        </w:rPr>
        <w:t>Advanced Assay Development Guidelines for Image-Based High Content Screening and Analysis</w:t>
      </w:r>
      <w:r w:rsidR="00AD5277">
        <w:rPr>
          <w:rFonts w:eastAsiaTheme="minorEastAsia" w:cstheme="minorBidi"/>
          <w:noProof/>
          <w:color w:val="auto"/>
          <w:lang w:eastAsia="zh-CN"/>
        </w:rPr>
        <w:t>.</w:t>
      </w:r>
      <w:r>
        <w:rPr>
          <w:rFonts w:eastAsiaTheme="minorEastAsia" w:cstheme="minorBidi"/>
          <w:noProof/>
          <w:color w:val="auto"/>
          <w:lang w:eastAsia="zh-CN"/>
        </w:rPr>
        <w:t xml:space="preserve"> </w:t>
      </w:r>
      <w:r w:rsidR="00AD5277">
        <w:rPr>
          <w:rFonts w:eastAsiaTheme="minorEastAsia" w:cstheme="minorBidi"/>
          <w:noProof/>
          <w:color w:val="auto"/>
          <w:lang w:eastAsia="zh-CN"/>
        </w:rPr>
        <w:t>I</w:t>
      </w:r>
      <w:r>
        <w:rPr>
          <w:rFonts w:eastAsiaTheme="minorEastAsia" w:cstheme="minorBidi"/>
          <w:noProof/>
          <w:color w:val="auto"/>
          <w:lang w:eastAsia="zh-CN"/>
        </w:rPr>
        <w:t xml:space="preserve">n </w:t>
      </w:r>
      <w:r w:rsidRPr="002B7F72">
        <w:rPr>
          <w:rFonts w:eastAsiaTheme="minorEastAsia" w:cstheme="minorBidi"/>
          <w:i/>
          <w:noProof/>
          <w:color w:val="auto"/>
          <w:lang w:eastAsia="zh-CN"/>
        </w:rPr>
        <w:t>Assay Guidance Manual</w:t>
      </w:r>
      <w:r w:rsidR="00BB38EC">
        <w:rPr>
          <w:rFonts w:eastAsiaTheme="minorEastAsia" w:cstheme="minorBidi"/>
          <w:noProof/>
          <w:color w:val="auto"/>
          <w:lang w:eastAsia="zh-CN"/>
        </w:rPr>
        <w:t xml:space="preserve"> </w:t>
      </w:r>
      <w:r>
        <w:rPr>
          <w:rFonts w:eastAsiaTheme="minorEastAsia" w:cstheme="minorBidi"/>
          <w:noProof/>
          <w:color w:val="auto"/>
          <w:lang w:eastAsia="zh-CN"/>
        </w:rPr>
        <w:t>eds</w:t>
      </w:r>
      <w:r w:rsidR="00BB38EC">
        <w:rPr>
          <w:rFonts w:eastAsiaTheme="minorEastAsia" w:cstheme="minorBidi"/>
          <w:noProof/>
          <w:color w:val="auto"/>
          <w:lang w:eastAsia="zh-CN"/>
        </w:rPr>
        <w:t xml:space="preserve"> </w:t>
      </w:r>
      <w:r>
        <w:rPr>
          <w:rFonts w:eastAsiaTheme="minorEastAsia" w:cstheme="minorBidi"/>
          <w:noProof/>
          <w:color w:val="auto"/>
          <w:lang w:eastAsia="zh-CN"/>
        </w:rPr>
        <w:t>Sittampalam</w:t>
      </w:r>
      <w:r w:rsidRPr="002B7F72">
        <w:rPr>
          <w:rFonts w:eastAsiaTheme="minorEastAsia" w:cstheme="minorBidi"/>
          <w:i/>
          <w:noProof/>
          <w:color w:val="auto"/>
          <w:lang w:eastAsia="zh-CN"/>
        </w:rPr>
        <w:t xml:space="preserve"> </w:t>
      </w:r>
      <w:r w:rsidR="00AD5277">
        <w:rPr>
          <w:rFonts w:eastAsiaTheme="minorEastAsia" w:cstheme="minorBidi"/>
          <w:noProof/>
          <w:color w:val="auto"/>
          <w:lang w:eastAsia="zh-CN"/>
        </w:rPr>
        <w:t xml:space="preserve">G. S. </w:t>
      </w:r>
      <w:r w:rsidRPr="002B7F72">
        <w:rPr>
          <w:rFonts w:eastAsiaTheme="minorEastAsia" w:cstheme="minorBidi"/>
          <w:i/>
          <w:noProof/>
          <w:color w:val="auto"/>
          <w:lang w:eastAsia="zh-CN"/>
        </w:rPr>
        <w:t>et al.</w:t>
      </w:r>
      <w:r>
        <w:rPr>
          <w:rFonts w:eastAsiaTheme="minorEastAsia" w:cstheme="minorBidi"/>
          <w:noProof/>
          <w:color w:val="auto"/>
          <w:lang w:eastAsia="zh-CN"/>
        </w:rPr>
        <w:t xml:space="preserve"> </w:t>
      </w:r>
      <w:r w:rsidR="00AD5277" w:rsidRPr="00AD5277">
        <w:rPr>
          <w:rFonts w:eastAsiaTheme="minorEastAsia" w:cstheme="minorBidi"/>
          <w:noProof/>
          <w:color w:val="auto"/>
          <w:lang w:eastAsia="zh-CN"/>
        </w:rPr>
        <w:t>Bethesda (MD): Eli Lilly &amp; Company and the National Center for Advancing Translational Sciences</w:t>
      </w:r>
      <w:r w:rsidR="00BB38EC">
        <w:rPr>
          <w:rFonts w:eastAsiaTheme="minorEastAsia" w:cstheme="minorBidi"/>
          <w:noProof/>
          <w:color w:val="auto"/>
          <w:lang w:eastAsia="zh-CN"/>
        </w:rPr>
        <w:t xml:space="preserve"> </w:t>
      </w:r>
      <w:r>
        <w:rPr>
          <w:rFonts w:eastAsiaTheme="minorEastAsia" w:cstheme="minorBidi"/>
          <w:noProof/>
          <w:color w:val="auto"/>
          <w:lang w:eastAsia="zh-CN"/>
        </w:rPr>
        <w:t>(20</w:t>
      </w:r>
      <w:r w:rsidR="0044782A">
        <w:rPr>
          <w:rFonts w:eastAsiaTheme="minorEastAsia" w:cstheme="minorBidi"/>
          <w:noProof/>
          <w:color w:val="auto"/>
          <w:lang w:eastAsia="zh-CN"/>
        </w:rPr>
        <w:t>04</w:t>
      </w:r>
      <w:r>
        <w:rPr>
          <w:rFonts w:eastAsiaTheme="minorEastAsia" w:cstheme="minorBidi"/>
          <w:noProof/>
          <w:color w:val="auto"/>
          <w:lang w:eastAsia="zh-CN"/>
        </w:rPr>
        <w:t>).</w:t>
      </w:r>
      <w:bookmarkEnd w:id="23"/>
    </w:p>
    <w:p w14:paraId="2BBE2C98" w14:textId="69BCBA37" w:rsidR="002B7F72" w:rsidRDefault="002B7F72" w:rsidP="007C68BB">
      <w:pPr>
        <w:ind w:left="720" w:hanging="720"/>
        <w:rPr>
          <w:rFonts w:eastAsiaTheme="minorEastAsia" w:cstheme="minorBidi"/>
          <w:noProof/>
          <w:color w:val="auto"/>
          <w:lang w:eastAsia="zh-CN"/>
        </w:rPr>
      </w:pPr>
      <w:bookmarkStart w:id="24" w:name="_ENREF_22"/>
      <w:r>
        <w:rPr>
          <w:rFonts w:eastAsiaTheme="minorEastAsia" w:cstheme="minorBidi"/>
          <w:noProof/>
          <w:color w:val="auto"/>
          <w:lang w:eastAsia="zh-CN"/>
        </w:rPr>
        <w:t>22</w:t>
      </w:r>
      <w:r>
        <w:rPr>
          <w:rFonts w:eastAsiaTheme="minorEastAsia" w:cstheme="minorBidi"/>
          <w:noProof/>
          <w:color w:val="auto"/>
          <w:lang w:eastAsia="zh-CN"/>
        </w:rPr>
        <w:tab/>
        <w:t xml:space="preserve">Sung, C. H., Davenport, C. M. &amp; Nathans, J. Rhodopsin mutations responsible for autosomal dominant retinitis pigmentosa. Clustering of functional classes along the polypeptide chain. </w:t>
      </w:r>
      <w:r w:rsidR="00DD78D7" w:rsidRPr="00DD78D7">
        <w:rPr>
          <w:rFonts w:eastAsiaTheme="minorEastAsia" w:cstheme="minorBidi"/>
          <w:i/>
          <w:noProof/>
          <w:color w:val="auto"/>
          <w:lang w:eastAsia="zh-CN"/>
        </w:rPr>
        <w:t>Journal of Biological Chemistry</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268</w:t>
      </w:r>
      <w:r>
        <w:rPr>
          <w:rFonts w:eastAsiaTheme="minorEastAsia" w:cstheme="minorBidi"/>
          <w:noProof/>
          <w:color w:val="auto"/>
          <w:lang w:eastAsia="zh-CN"/>
        </w:rPr>
        <w:t xml:space="preserve"> (35), 26645-26649, (1993).</w:t>
      </w:r>
      <w:bookmarkEnd w:id="24"/>
    </w:p>
    <w:p w14:paraId="46CD5CF0" w14:textId="06AEA3F1" w:rsidR="002B7F72" w:rsidRDefault="002B7F72" w:rsidP="007C68BB">
      <w:pPr>
        <w:ind w:left="720" w:hanging="720"/>
        <w:rPr>
          <w:rFonts w:eastAsiaTheme="minorEastAsia" w:cstheme="minorBidi"/>
          <w:noProof/>
          <w:color w:val="auto"/>
          <w:lang w:eastAsia="zh-CN"/>
        </w:rPr>
      </w:pPr>
      <w:bookmarkStart w:id="25" w:name="_ENREF_23"/>
      <w:r>
        <w:rPr>
          <w:rFonts w:eastAsiaTheme="minorEastAsia" w:cstheme="minorBidi"/>
          <w:noProof/>
          <w:color w:val="auto"/>
          <w:lang w:eastAsia="zh-CN"/>
        </w:rPr>
        <w:t>23</w:t>
      </w:r>
      <w:r>
        <w:rPr>
          <w:rFonts w:eastAsiaTheme="minorEastAsia" w:cstheme="minorBidi"/>
          <w:noProof/>
          <w:color w:val="auto"/>
          <w:lang w:eastAsia="zh-CN"/>
        </w:rPr>
        <w:tab/>
        <w:t>Krebs, M. P.</w:t>
      </w:r>
      <w:r w:rsidRPr="002B7F72">
        <w:rPr>
          <w:rFonts w:eastAsiaTheme="minorEastAsia" w:cstheme="minorBidi"/>
          <w:i/>
          <w:noProof/>
          <w:color w:val="auto"/>
          <w:lang w:eastAsia="zh-CN"/>
        </w:rPr>
        <w:t xml:space="preserve"> et al.</w:t>
      </w:r>
      <w:r>
        <w:rPr>
          <w:rFonts w:eastAsiaTheme="minorEastAsia" w:cstheme="minorBidi"/>
          <w:noProof/>
          <w:color w:val="auto"/>
          <w:lang w:eastAsia="zh-CN"/>
        </w:rPr>
        <w:t xml:space="preserve"> Molecular mechanisms of rhodopsin retinitis pigmentosa and the efficacy of pharmacological rescue. </w:t>
      </w:r>
      <w:r w:rsidR="00DD78D7" w:rsidRPr="00DD78D7">
        <w:rPr>
          <w:rFonts w:eastAsiaTheme="minorEastAsia" w:cstheme="minorBidi"/>
          <w:i/>
          <w:noProof/>
          <w:color w:val="auto"/>
          <w:lang w:eastAsia="zh-CN"/>
        </w:rPr>
        <w:t>Journal of Molecular Biology</w:t>
      </w:r>
      <w:r w:rsidRPr="002B7F72">
        <w:rPr>
          <w:rFonts w:eastAsiaTheme="minorEastAsia" w:cstheme="minorBidi"/>
          <w:i/>
          <w:noProof/>
          <w:color w:val="auto"/>
          <w:lang w:eastAsia="zh-CN"/>
        </w:rPr>
        <w:t>.</w:t>
      </w:r>
      <w:r>
        <w:rPr>
          <w:rFonts w:eastAsiaTheme="minorEastAsia" w:cstheme="minorBidi"/>
          <w:noProof/>
          <w:color w:val="auto"/>
          <w:lang w:eastAsia="zh-CN"/>
        </w:rPr>
        <w:t xml:space="preserve"> </w:t>
      </w:r>
      <w:r w:rsidRPr="002B7F72">
        <w:rPr>
          <w:rFonts w:eastAsiaTheme="minorEastAsia" w:cstheme="minorBidi"/>
          <w:b/>
          <w:noProof/>
          <w:color w:val="auto"/>
          <w:lang w:eastAsia="zh-CN"/>
        </w:rPr>
        <w:t>395</w:t>
      </w:r>
      <w:r>
        <w:rPr>
          <w:rFonts w:eastAsiaTheme="minorEastAsia" w:cstheme="minorBidi"/>
          <w:noProof/>
          <w:color w:val="auto"/>
          <w:lang w:eastAsia="zh-CN"/>
        </w:rPr>
        <w:t xml:space="preserve"> (5), 1063-1078, (2010).</w:t>
      </w:r>
      <w:bookmarkEnd w:id="25"/>
    </w:p>
    <w:p w14:paraId="31E92E88" w14:textId="5096DDF2" w:rsidR="002B7F72" w:rsidRDefault="002B7F72" w:rsidP="007C68BB">
      <w:pPr>
        <w:rPr>
          <w:rFonts w:eastAsiaTheme="minorEastAsia" w:cstheme="minorBidi"/>
          <w:noProof/>
          <w:color w:val="auto"/>
          <w:lang w:eastAsia="zh-CN"/>
        </w:rPr>
      </w:pPr>
    </w:p>
    <w:p w14:paraId="25C05F1D" w14:textId="616615BC" w:rsidR="00D04760" w:rsidRPr="000D43EF" w:rsidRDefault="000F1B75" w:rsidP="007C68BB">
      <w:pPr>
        <w:widowControl/>
        <w:autoSpaceDE/>
        <w:autoSpaceDN/>
        <w:adjustRightInd/>
        <w:rPr>
          <w:rFonts w:eastAsiaTheme="minorEastAsia" w:cstheme="minorBidi"/>
          <w:noProof/>
          <w:color w:val="auto"/>
          <w:lang w:eastAsia="zh-CN"/>
        </w:rPr>
      </w:pPr>
      <w:r>
        <w:rPr>
          <w:rFonts w:eastAsiaTheme="minorEastAsia" w:cstheme="minorBidi"/>
          <w:noProof/>
          <w:color w:val="auto"/>
          <w:lang w:eastAsia="zh-CN"/>
        </w:rPr>
        <w:fldChar w:fldCharType="end"/>
      </w:r>
    </w:p>
    <w:sectPr w:rsidR="00D04760" w:rsidRPr="000D43EF"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F1B726" w14:textId="77777777" w:rsidR="00C16B30" w:rsidRDefault="00C16B30" w:rsidP="00621C4E">
      <w:r>
        <w:separator/>
      </w:r>
    </w:p>
  </w:endnote>
  <w:endnote w:type="continuationSeparator" w:id="0">
    <w:p w14:paraId="639970F6" w14:textId="77777777" w:rsidR="00C16B30" w:rsidRDefault="00C16B3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B38EC" w:rsidRDefault="00BB38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B4DFA" w14:textId="77777777" w:rsidR="00C16B30" w:rsidRDefault="00C16B30" w:rsidP="00621C4E">
      <w:r>
        <w:separator/>
      </w:r>
    </w:p>
  </w:footnote>
  <w:footnote w:type="continuationSeparator" w:id="0">
    <w:p w14:paraId="32B3A800" w14:textId="77777777" w:rsidR="00C16B30" w:rsidRDefault="00C16B3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B38EC" w:rsidRPr="006F06E4" w:rsidRDefault="00BB38EC"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F3597"/>
    <w:multiLevelType w:val="multilevel"/>
    <w:tmpl w:val="24AE7B08"/>
    <w:lvl w:ilvl="0">
      <w:start w:val="1"/>
      <w:numFmt w:val="decimal"/>
      <w:lvlText w:val="%1"/>
      <w:lvlJc w:val="left"/>
      <w:pPr>
        <w:ind w:left="384" w:hanging="384"/>
      </w:pPr>
      <w:rPr>
        <w:rFonts w:hint="default"/>
      </w:rPr>
    </w:lvl>
    <w:lvl w:ilvl="1">
      <w:start w:val="1"/>
      <w:numFmt w:val="decimal"/>
      <w:lvlText w:val="%1.%2"/>
      <w:lvlJc w:val="left"/>
      <w:pPr>
        <w:ind w:left="56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3EB1949"/>
    <w:multiLevelType w:val="multilevel"/>
    <w:tmpl w:val="46AED9CA"/>
    <w:lvl w:ilvl="0">
      <w:start w:val="1"/>
      <w:numFmt w:val="decimal"/>
      <w:lvlText w:val="%1."/>
      <w:lvlJc w:val="left"/>
      <w:pPr>
        <w:ind w:left="0" w:firstLine="0"/>
      </w:pPr>
      <w:rPr>
        <w:rFonts w:hint="default"/>
        <w:b/>
        <w:vertAlign w:val="baseline"/>
      </w:rPr>
    </w:lvl>
    <w:lvl w:ilvl="1">
      <w:start w:val="1"/>
      <w:numFmt w:val="decimal"/>
      <w:isLgl/>
      <w:lvlText w:val="%1.%2."/>
      <w:lvlJc w:val="left"/>
      <w:pPr>
        <w:ind w:left="0" w:firstLine="0"/>
      </w:pPr>
      <w:rPr>
        <w:rFonts w:hint="default"/>
        <w:color w:val="auto"/>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8C2C31"/>
    <w:multiLevelType w:val="multilevel"/>
    <w:tmpl w:val="293C6F0C"/>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A649EF"/>
    <w:multiLevelType w:val="multilevel"/>
    <w:tmpl w:val="39B8AAC2"/>
    <w:lvl w:ilvl="0">
      <w:start w:val="1"/>
      <w:numFmt w:val="decimal"/>
      <w:lvlText w:val="%1"/>
      <w:lvlJc w:val="left"/>
      <w:pPr>
        <w:ind w:left="390" w:hanging="390"/>
      </w:pPr>
      <w:rPr>
        <w:rFonts w:hint="default"/>
        <w:b w:val="0"/>
      </w:rPr>
    </w:lvl>
    <w:lvl w:ilvl="1">
      <w:start w:val="1"/>
      <w:numFmt w:val="decimal"/>
      <w:lvlText w:val="%1.%2"/>
      <w:lvlJc w:val="left"/>
      <w:pPr>
        <w:ind w:left="390" w:hanging="39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3"/>
  </w:num>
  <w:num w:numId="12">
    <w:abstractNumId w:val="2"/>
  </w:num>
  <w:num w:numId="13">
    <w:abstractNumId w:val="20"/>
  </w:num>
  <w:num w:numId="14">
    <w:abstractNumId w:val="27"/>
  </w:num>
  <w:num w:numId="15">
    <w:abstractNumId w:val="11"/>
  </w:num>
  <w:num w:numId="16">
    <w:abstractNumId w:val="7"/>
  </w:num>
  <w:num w:numId="17">
    <w:abstractNumId w:val="22"/>
  </w:num>
  <w:num w:numId="18">
    <w:abstractNumId w:val="12"/>
  </w:num>
  <w:num w:numId="19">
    <w:abstractNumId w:val="25"/>
  </w:num>
  <w:num w:numId="20">
    <w:abstractNumId w:val="3"/>
  </w:num>
  <w:num w:numId="21">
    <w:abstractNumId w:val="26"/>
  </w:num>
  <w:num w:numId="22">
    <w:abstractNumId w:val="24"/>
  </w:num>
  <w:num w:numId="23">
    <w:abstractNumId w:val="13"/>
  </w:num>
  <w:num w:numId="24">
    <w:abstractNumId w:val="28"/>
  </w:num>
  <w:num w:numId="25">
    <w:abstractNumId w:val="6"/>
  </w:num>
  <w:num w:numId="26">
    <w:abstractNumId w:val="21"/>
  </w:num>
  <w:num w:numId="27">
    <w:abstractNumId w:val="1"/>
  </w:num>
  <w:num w:numId="28">
    <w:abstractNumId w:val="18"/>
  </w:num>
  <w:num w:numId="29">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dt909acr9eabepwvbvsd2lapt5wrpszf0w&quot;&gt;ref for compounds regulating ERAD and UPR&lt;record-ids&gt;&lt;item&gt;100&lt;/item&gt;&lt;item&gt;109&lt;/item&gt;&lt;item&gt;137&lt;/item&gt;&lt;item&gt;144&lt;/item&gt;&lt;item&gt;178&lt;/item&gt;&lt;item&gt;266&lt;/item&gt;&lt;item&gt;378&lt;/item&gt;&lt;item&gt;415&lt;/item&gt;&lt;item&gt;436&lt;/item&gt;&lt;item&gt;505&lt;/item&gt;&lt;item&gt;507&lt;/item&gt;&lt;item&gt;598&lt;/item&gt;&lt;item&gt;606&lt;/item&gt;&lt;item&gt;612&lt;/item&gt;&lt;item&gt;614&lt;/item&gt;&lt;item&gt;615&lt;/item&gt;&lt;item&gt;631&lt;/item&gt;&lt;item&gt;632&lt;/item&gt;&lt;item&gt;633&lt;/item&gt;&lt;item&gt;634&lt;/item&gt;&lt;item&gt;635&lt;/item&gt;&lt;item&gt;636&lt;/item&gt;&lt;item&gt;637&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659F"/>
    <w:rsid w:val="00017802"/>
    <w:rsid w:val="00021434"/>
    <w:rsid w:val="00021774"/>
    <w:rsid w:val="00021DF3"/>
    <w:rsid w:val="00022A24"/>
    <w:rsid w:val="00023869"/>
    <w:rsid w:val="00024598"/>
    <w:rsid w:val="00024F3D"/>
    <w:rsid w:val="00025699"/>
    <w:rsid w:val="000279B0"/>
    <w:rsid w:val="00032769"/>
    <w:rsid w:val="0003311E"/>
    <w:rsid w:val="00034AB8"/>
    <w:rsid w:val="00037B58"/>
    <w:rsid w:val="0004054B"/>
    <w:rsid w:val="00041170"/>
    <w:rsid w:val="00051B73"/>
    <w:rsid w:val="00051D32"/>
    <w:rsid w:val="000577B2"/>
    <w:rsid w:val="00060ABE"/>
    <w:rsid w:val="00061989"/>
    <w:rsid w:val="00061A50"/>
    <w:rsid w:val="00062C6A"/>
    <w:rsid w:val="000634CD"/>
    <w:rsid w:val="0006361B"/>
    <w:rsid w:val="0006399C"/>
    <w:rsid w:val="00064104"/>
    <w:rsid w:val="000652E3"/>
    <w:rsid w:val="00066025"/>
    <w:rsid w:val="00067A8F"/>
    <w:rsid w:val="000701D1"/>
    <w:rsid w:val="00080A20"/>
    <w:rsid w:val="00082796"/>
    <w:rsid w:val="00082DF4"/>
    <w:rsid w:val="00082F9F"/>
    <w:rsid w:val="000849FF"/>
    <w:rsid w:val="000869D7"/>
    <w:rsid w:val="00086FF5"/>
    <w:rsid w:val="00087C0A"/>
    <w:rsid w:val="00093BC4"/>
    <w:rsid w:val="000943E6"/>
    <w:rsid w:val="00097929"/>
    <w:rsid w:val="000A1E80"/>
    <w:rsid w:val="000A359E"/>
    <w:rsid w:val="000A3B70"/>
    <w:rsid w:val="000A5153"/>
    <w:rsid w:val="000B10AE"/>
    <w:rsid w:val="000B30BF"/>
    <w:rsid w:val="000B566B"/>
    <w:rsid w:val="000B662E"/>
    <w:rsid w:val="000B7294"/>
    <w:rsid w:val="000B75D0"/>
    <w:rsid w:val="000B7C79"/>
    <w:rsid w:val="000C0BF5"/>
    <w:rsid w:val="000C1CF8"/>
    <w:rsid w:val="000C3555"/>
    <w:rsid w:val="000C49CF"/>
    <w:rsid w:val="000C52E9"/>
    <w:rsid w:val="000C5CDC"/>
    <w:rsid w:val="000C65DC"/>
    <w:rsid w:val="000C66F3"/>
    <w:rsid w:val="000C6900"/>
    <w:rsid w:val="000D31E8"/>
    <w:rsid w:val="000D41F7"/>
    <w:rsid w:val="000D43EF"/>
    <w:rsid w:val="000D76E4"/>
    <w:rsid w:val="000E04A1"/>
    <w:rsid w:val="000E0BB4"/>
    <w:rsid w:val="000E20A9"/>
    <w:rsid w:val="000E3816"/>
    <w:rsid w:val="000E4F77"/>
    <w:rsid w:val="000E6388"/>
    <w:rsid w:val="000F16B0"/>
    <w:rsid w:val="000F1B75"/>
    <w:rsid w:val="000F265C"/>
    <w:rsid w:val="000F3AFA"/>
    <w:rsid w:val="000F3F89"/>
    <w:rsid w:val="000F5712"/>
    <w:rsid w:val="000F6301"/>
    <w:rsid w:val="000F6611"/>
    <w:rsid w:val="000F7E22"/>
    <w:rsid w:val="001022F3"/>
    <w:rsid w:val="001033E8"/>
    <w:rsid w:val="001104F3"/>
    <w:rsid w:val="00112EEB"/>
    <w:rsid w:val="001173FF"/>
    <w:rsid w:val="00124A7A"/>
    <w:rsid w:val="0012563A"/>
    <w:rsid w:val="001264DE"/>
    <w:rsid w:val="001313A7"/>
    <w:rsid w:val="0013276F"/>
    <w:rsid w:val="00134427"/>
    <w:rsid w:val="00134660"/>
    <w:rsid w:val="00135BCC"/>
    <w:rsid w:val="0013621E"/>
    <w:rsid w:val="0013642E"/>
    <w:rsid w:val="00142EFE"/>
    <w:rsid w:val="00146A7A"/>
    <w:rsid w:val="00146C50"/>
    <w:rsid w:val="001525AE"/>
    <w:rsid w:val="00152A23"/>
    <w:rsid w:val="00162CB7"/>
    <w:rsid w:val="00166161"/>
    <w:rsid w:val="001665C9"/>
    <w:rsid w:val="00166F32"/>
    <w:rsid w:val="00171E5B"/>
    <w:rsid w:val="00171F94"/>
    <w:rsid w:val="0017320A"/>
    <w:rsid w:val="00175D4E"/>
    <w:rsid w:val="0017668A"/>
    <w:rsid w:val="001766FE"/>
    <w:rsid w:val="001771E7"/>
    <w:rsid w:val="0017784A"/>
    <w:rsid w:val="001805C7"/>
    <w:rsid w:val="001860AD"/>
    <w:rsid w:val="001911FF"/>
    <w:rsid w:val="00192006"/>
    <w:rsid w:val="00193180"/>
    <w:rsid w:val="00196792"/>
    <w:rsid w:val="001B1519"/>
    <w:rsid w:val="001B2E2D"/>
    <w:rsid w:val="001B43C4"/>
    <w:rsid w:val="001B47F0"/>
    <w:rsid w:val="001B5CD2"/>
    <w:rsid w:val="001C0BEE"/>
    <w:rsid w:val="001C1E49"/>
    <w:rsid w:val="001C27C1"/>
    <w:rsid w:val="001C2A98"/>
    <w:rsid w:val="001C2FB3"/>
    <w:rsid w:val="001C30B1"/>
    <w:rsid w:val="001C451E"/>
    <w:rsid w:val="001C4D95"/>
    <w:rsid w:val="001C5DDB"/>
    <w:rsid w:val="001C64F6"/>
    <w:rsid w:val="001D3CEB"/>
    <w:rsid w:val="001D3D7D"/>
    <w:rsid w:val="001D3FFF"/>
    <w:rsid w:val="001D625F"/>
    <w:rsid w:val="001D68A4"/>
    <w:rsid w:val="001D7576"/>
    <w:rsid w:val="001E0E3F"/>
    <w:rsid w:val="001E14A0"/>
    <w:rsid w:val="001E5537"/>
    <w:rsid w:val="001E7376"/>
    <w:rsid w:val="001F225C"/>
    <w:rsid w:val="001F387E"/>
    <w:rsid w:val="001F3C9E"/>
    <w:rsid w:val="00201CFA"/>
    <w:rsid w:val="0020220D"/>
    <w:rsid w:val="00202448"/>
    <w:rsid w:val="00202480"/>
    <w:rsid w:val="00202D15"/>
    <w:rsid w:val="00205B3F"/>
    <w:rsid w:val="002114AF"/>
    <w:rsid w:val="00212EAE"/>
    <w:rsid w:val="00214BEE"/>
    <w:rsid w:val="00215AE8"/>
    <w:rsid w:val="00217DA0"/>
    <w:rsid w:val="002205B8"/>
    <w:rsid w:val="002213D3"/>
    <w:rsid w:val="002218C9"/>
    <w:rsid w:val="00222479"/>
    <w:rsid w:val="002255DB"/>
    <w:rsid w:val="00225720"/>
    <w:rsid w:val="002259E5"/>
    <w:rsid w:val="00226140"/>
    <w:rsid w:val="002274F3"/>
    <w:rsid w:val="0023094C"/>
    <w:rsid w:val="00234BE3"/>
    <w:rsid w:val="00234F94"/>
    <w:rsid w:val="00235A90"/>
    <w:rsid w:val="00241E48"/>
    <w:rsid w:val="0024214E"/>
    <w:rsid w:val="00242623"/>
    <w:rsid w:val="00242B5B"/>
    <w:rsid w:val="00250558"/>
    <w:rsid w:val="00251883"/>
    <w:rsid w:val="00255B10"/>
    <w:rsid w:val="002605D1"/>
    <w:rsid w:val="00260652"/>
    <w:rsid w:val="00261028"/>
    <w:rsid w:val="00261F25"/>
    <w:rsid w:val="0026364B"/>
    <w:rsid w:val="002648A9"/>
    <w:rsid w:val="0026536F"/>
    <w:rsid w:val="0026553C"/>
    <w:rsid w:val="00267DD5"/>
    <w:rsid w:val="00274A0A"/>
    <w:rsid w:val="00277593"/>
    <w:rsid w:val="00280909"/>
    <w:rsid w:val="00280918"/>
    <w:rsid w:val="00282AF6"/>
    <w:rsid w:val="0028596A"/>
    <w:rsid w:val="00287085"/>
    <w:rsid w:val="00290AF9"/>
    <w:rsid w:val="00290B09"/>
    <w:rsid w:val="002967CF"/>
    <w:rsid w:val="00297788"/>
    <w:rsid w:val="002A3285"/>
    <w:rsid w:val="002A473C"/>
    <w:rsid w:val="002A484B"/>
    <w:rsid w:val="002A5620"/>
    <w:rsid w:val="002A64A6"/>
    <w:rsid w:val="002B3301"/>
    <w:rsid w:val="002B7766"/>
    <w:rsid w:val="002B7F72"/>
    <w:rsid w:val="002C47D4"/>
    <w:rsid w:val="002D0F38"/>
    <w:rsid w:val="002D6058"/>
    <w:rsid w:val="002D6C84"/>
    <w:rsid w:val="002D77E3"/>
    <w:rsid w:val="002E023A"/>
    <w:rsid w:val="002E3C81"/>
    <w:rsid w:val="002E6A7B"/>
    <w:rsid w:val="002F2859"/>
    <w:rsid w:val="002F2E53"/>
    <w:rsid w:val="002F660B"/>
    <w:rsid w:val="002F6E3C"/>
    <w:rsid w:val="0030117D"/>
    <w:rsid w:val="00301F30"/>
    <w:rsid w:val="003037DD"/>
    <w:rsid w:val="003038FD"/>
    <w:rsid w:val="00303C87"/>
    <w:rsid w:val="003108E5"/>
    <w:rsid w:val="003120CB"/>
    <w:rsid w:val="0031408D"/>
    <w:rsid w:val="0031454C"/>
    <w:rsid w:val="00314DF4"/>
    <w:rsid w:val="00320153"/>
    <w:rsid w:val="00320367"/>
    <w:rsid w:val="00322871"/>
    <w:rsid w:val="003256AD"/>
    <w:rsid w:val="00326FB3"/>
    <w:rsid w:val="003273E9"/>
    <w:rsid w:val="003316D4"/>
    <w:rsid w:val="00333822"/>
    <w:rsid w:val="00334A15"/>
    <w:rsid w:val="00336715"/>
    <w:rsid w:val="003401EC"/>
    <w:rsid w:val="003404FC"/>
    <w:rsid w:val="00340DFD"/>
    <w:rsid w:val="003431D0"/>
    <w:rsid w:val="00343DA9"/>
    <w:rsid w:val="00344954"/>
    <w:rsid w:val="003462AE"/>
    <w:rsid w:val="003501B5"/>
    <w:rsid w:val="00350CD7"/>
    <w:rsid w:val="00353F2A"/>
    <w:rsid w:val="00360C17"/>
    <w:rsid w:val="003621C6"/>
    <w:rsid w:val="003622B8"/>
    <w:rsid w:val="00366B76"/>
    <w:rsid w:val="00367CFB"/>
    <w:rsid w:val="00373051"/>
    <w:rsid w:val="00373B8F"/>
    <w:rsid w:val="00373F26"/>
    <w:rsid w:val="00376D95"/>
    <w:rsid w:val="00377FBB"/>
    <w:rsid w:val="00380903"/>
    <w:rsid w:val="00385140"/>
    <w:rsid w:val="0039231E"/>
    <w:rsid w:val="00393CC7"/>
    <w:rsid w:val="00395B29"/>
    <w:rsid w:val="003971F7"/>
    <w:rsid w:val="003A16FC"/>
    <w:rsid w:val="003A4E25"/>
    <w:rsid w:val="003A4F7B"/>
    <w:rsid w:val="003A4FCD"/>
    <w:rsid w:val="003B0944"/>
    <w:rsid w:val="003B1593"/>
    <w:rsid w:val="003B4381"/>
    <w:rsid w:val="003B4F88"/>
    <w:rsid w:val="003C1043"/>
    <w:rsid w:val="003C1A30"/>
    <w:rsid w:val="003C6779"/>
    <w:rsid w:val="003D2998"/>
    <w:rsid w:val="003D2F0A"/>
    <w:rsid w:val="003D3891"/>
    <w:rsid w:val="003D51DC"/>
    <w:rsid w:val="003D5D84"/>
    <w:rsid w:val="003E0F4F"/>
    <w:rsid w:val="003E18AC"/>
    <w:rsid w:val="003E210B"/>
    <w:rsid w:val="003E2A12"/>
    <w:rsid w:val="003E3384"/>
    <w:rsid w:val="003E3CA4"/>
    <w:rsid w:val="003E548E"/>
    <w:rsid w:val="003F4FB2"/>
    <w:rsid w:val="00406710"/>
    <w:rsid w:val="00407EC8"/>
    <w:rsid w:val="0041110A"/>
    <w:rsid w:val="00411624"/>
    <w:rsid w:val="004148E1"/>
    <w:rsid w:val="00414CFA"/>
    <w:rsid w:val="00415EC0"/>
    <w:rsid w:val="004166BC"/>
    <w:rsid w:val="00420BE9"/>
    <w:rsid w:val="00423AD8"/>
    <w:rsid w:val="00423F65"/>
    <w:rsid w:val="00423FDD"/>
    <w:rsid w:val="00424C85"/>
    <w:rsid w:val="004260BD"/>
    <w:rsid w:val="0043012F"/>
    <w:rsid w:val="00430F1F"/>
    <w:rsid w:val="00432256"/>
    <w:rsid w:val="004326EA"/>
    <w:rsid w:val="00432744"/>
    <w:rsid w:val="00440E05"/>
    <w:rsid w:val="0044434C"/>
    <w:rsid w:val="0044456B"/>
    <w:rsid w:val="004458F9"/>
    <w:rsid w:val="00447820"/>
    <w:rsid w:val="0044782A"/>
    <w:rsid w:val="00447BD1"/>
    <w:rsid w:val="004507F3"/>
    <w:rsid w:val="00450AF4"/>
    <w:rsid w:val="00456A57"/>
    <w:rsid w:val="004607DE"/>
    <w:rsid w:val="004671C7"/>
    <w:rsid w:val="00470A57"/>
    <w:rsid w:val="00472F4D"/>
    <w:rsid w:val="004730BF"/>
    <w:rsid w:val="00473184"/>
    <w:rsid w:val="00474DCB"/>
    <w:rsid w:val="0047535C"/>
    <w:rsid w:val="004762F6"/>
    <w:rsid w:val="00482E33"/>
    <w:rsid w:val="00485870"/>
    <w:rsid w:val="00485FE8"/>
    <w:rsid w:val="004870EA"/>
    <w:rsid w:val="0049063D"/>
    <w:rsid w:val="00491D53"/>
    <w:rsid w:val="00492473"/>
    <w:rsid w:val="00492EB5"/>
    <w:rsid w:val="00493410"/>
    <w:rsid w:val="00494F77"/>
    <w:rsid w:val="00495398"/>
    <w:rsid w:val="00497721"/>
    <w:rsid w:val="004A0229"/>
    <w:rsid w:val="004A35D2"/>
    <w:rsid w:val="004A71E4"/>
    <w:rsid w:val="004B2F00"/>
    <w:rsid w:val="004B3A07"/>
    <w:rsid w:val="004B48CE"/>
    <w:rsid w:val="004B561F"/>
    <w:rsid w:val="004B610D"/>
    <w:rsid w:val="004B6E31"/>
    <w:rsid w:val="004C1D66"/>
    <w:rsid w:val="004C31D7"/>
    <w:rsid w:val="004C3216"/>
    <w:rsid w:val="004C3CBF"/>
    <w:rsid w:val="004C4AD2"/>
    <w:rsid w:val="004C6424"/>
    <w:rsid w:val="004C6981"/>
    <w:rsid w:val="004D1F21"/>
    <w:rsid w:val="004D268C"/>
    <w:rsid w:val="004D3932"/>
    <w:rsid w:val="004D3F9D"/>
    <w:rsid w:val="004D59D8"/>
    <w:rsid w:val="004D5DA1"/>
    <w:rsid w:val="004E150F"/>
    <w:rsid w:val="004E1DCA"/>
    <w:rsid w:val="004E23A1"/>
    <w:rsid w:val="004E3489"/>
    <w:rsid w:val="004E358A"/>
    <w:rsid w:val="004E3AFA"/>
    <w:rsid w:val="004E6588"/>
    <w:rsid w:val="004E7FD6"/>
    <w:rsid w:val="004F2742"/>
    <w:rsid w:val="004F2F87"/>
    <w:rsid w:val="004F5913"/>
    <w:rsid w:val="00502A0A"/>
    <w:rsid w:val="00503E5E"/>
    <w:rsid w:val="0050448C"/>
    <w:rsid w:val="00504570"/>
    <w:rsid w:val="00507C50"/>
    <w:rsid w:val="00514D40"/>
    <w:rsid w:val="00517C3A"/>
    <w:rsid w:val="00523F6C"/>
    <w:rsid w:val="00527BF4"/>
    <w:rsid w:val="005324BE"/>
    <w:rsid w:val="00534F6C"/>
    <w:rsid w:val="00535994"/>
    <w:rsid w:val="0053646D"/>
    <w:rsid w:val="00540AAD"/>
    <w:rsid w:val="00543EC1"/>
    <w:rsid w:val="00546458"/>
    <w:rsid w:val="0054671A"/>
    <w:rsid w:val="0055087C"/>
    <w:rsid w:val="00550A4E"/>
    <w:rsid w:val="00551BA4"/>
    <w:rsid w:val="00553413"/>
    <w:rsid w:val="0055575A"/>
    <w:rsid w:val="00555983"/>
    <w:rsid w:val="00560E31"/>
    <w:rsid w:val="00561BDA"/>
    <w:rsid w:val="00571193"/>
    <w:rsid w:val="005719D2"/>
    <w:rsid w:val="005748E0"/>
    <w:rsid w:val="0057706D"/>
    <w:rsid w:val="00581B23"/>
    <w:rsid w:val="0058219C"/>
    <w:rsid w:val="0058707F"/>
    <w:rsid w:val="00591DBD"/>
    <w:rsid w:val="005931FE"/>
    <w:rsid w:val="00594FA0"/>
    <w:rsid w:val="00595B68"/>
    <w:rsid w:val="005A0028"/>
    <w:rsid w:val="005A0ACC"/>
    <w:rsid w:val="005A0E7C"/>
    <w:rsid w:val="005A6F9B"/>
    <w:rsid w:val="005B0072"/>
    <w:rsid w:val="005B0732"/>
    <w:rsid w:val="005B093F"/>
    <w:rsid w:val="005B38A0"/>
    <w:rsid w:val="005B491C"/>
    <w:rsid w:val="005B4DBF"/>
    <w:rsid w:val="005B5DE2"/>
    <w:rsid w:val="005B674C"/>
    <w:rsid w:val="005C24F2"/>
    <w:rsid w:val="005C7561"/>
    <w:rsid w:val="005C7E4A"/>
    <w:rsid w:val="005D1E57"/>
    <w:rsid w:val="005D2F57"/>
    <w:rsid w:val="005D34F6"/>
    <w:rsid w:val="005D4F1A"/>
    <w:rsid w:val="005E1547"/>
    <w:rsid w:val="005E1884"/>
    <w:rsid w:val="005E50F5"/>
    <w:rsid w:val="005E650D"/>
    <w:rsid w:val="005F373A"/>
    <w:rsid w:val="005F4F87"/>
    <w:rsid w:val="005F6AEC"/>
    <w:rsid w:val="005F6B0E"/>
    <w:rsid w:val="005F760E"/>
    <w:rsid w:val="005F7B1D"/>
    <w:rsid w:val="0060222A"/>
    <w:rsid w:val="006070C4"/>
    <w:rsid w:val="00610C21"/>
    <w:rsid w:val="00611907"/>
    <w:rsid w:val="00613116"/>
    <w:rsid w:val="00616EA3"/>
    <w:rsid w:val="006202A6"/>
    <w:rsid w:val="0062054B"/>
    <w:rsid w:val="00620F27"/>
    <w:rsid w:val="00621C4E"/>
    <w:rsid w:val="006232ED"/>
    <w:rsid w:val="0062334E"/>
    <w:rsid w:val="00624EAE"/>
    <w:rsid w:val="006252BE"/>
    <w:rsid w:val="006305D7"/>
    <w:rsid w:val="00632F63"/>
    <w:rsid w:val="00633A01"/>
    <w:rsid w:val="00633B97"/>
    <w:rsid w:val="006341F7"/>
    <w:rsid w:val="00634585"/>
    <w:rsid w:val="00635014"/>
    <w:rsid w:val="006369CE"/>
    <w:rsid w:val="006411CA"/>
    <w:rsid w:val="00644C51"/>
    <w:rsid w:val="006454C1"/>
    <w:rsid w:val="0064605E"/>
    <w:rsid w:val="006619C8"/>
    <w:rsid w:val="00664438"/>
    <w:rsid w:val="0066775F"/>
    <w:rsid w:val="00671710"/>
    <w:rsid w:val="00671949"/>
    <w:rsid w:val="00673414"/>
    <w:rsid w:val="00676079"/>
    <w:rsid w:val="00676ECD"/>
    <w:rsid w:val="00677D0A"/>
    <w:rsid w:val="00680883"/>
    <w:rsid w:val="0068185F"/>
    <w:rsid w:val="006831B1"/>
    <w:rsid w:val="00687E49"/>
    <w:rsid w:val="00693624"/>
    <w:rsid w:val="006955DE"/>
    <w:rsid w:val="006A01CF"/>
    <w:rsid w:val="006A35E8"/>
    <w:rsid w:val="006A5799"/>
    <w:rsid w:val="006A60DD"/>
    <w:rsid w:val="006B006A"/>
    <w:rsid w:val="006B0679"/>
    <w:rsid w:val="006B074C"/>
    <w:rsid w:val="006B3B84"/>
    <w:rsid w:val="006B4D7F"/>
    <w:rsid w:val="006B4E7C"/>
    <w:rsid w:val="006B5D8C"/>
    <w:rsid w:val="006B72D4"/>
    <w:rsid w:val="006C11CC"/>
    <w:rsid w:val="006C1AEB"/>
    <w:rsid w:val="006C328B"/>
    <w:rsid w:val="006C57FE"/>
    <w:rsid w:val="006C668E"/>
    <w:rsid w:val="006E0DCD"/>
    <w:rsid w:val="006E1595"/>
    <w:rsid w:val="006E1FD6"/>
    <w:rsid w:val="006E4B63"/>
    <w:rsid w:val="006F06E4"/>
    <w:rsid w:val="006F7B41"/>
    <w:rsid w:val="00702B5D"/>
    <w:rsid w:val="00703ED2"/>
    <w:rsid w:val="007070AB"/>
    <w:rsid w:val="00707B8D"/>
    <w:rsid w:val="0071037D"/>
    <w:rsid w:val="00713636"/>
    <w:rsid w:val="00714B8C"/>
    <w:rsid w:val="0071675D"/>
    <w:rsid w:val="00717736"/>
    <w:rsid w:val="007226E6"/>
    <w:rsid w:val="00726F69"/>
    <w:rsid w:val="007276E3"/>
    <w:rsid w:val="00732B47"/>
    <w:rsid w:val="00735CF5"/>
    <w:rsid w:val="0074063A"/>
    <w:rsid w:val="00741C6A"/>
    <w:rsid w:val="00742AA4"/>
    <w:rsid w:val="00743BA1"/>
    <w:rsid w:val="00745AD3"/>
    <w:rsid w:val="00745F1E"/>
    <w:rsid w:val="007468AC"/>
    <w:rsid w:val="007515FE"/>
    <w:rsid w:val="00752A01"/>
    <w:rsid w:val="00753283"/>
    <w:rsid w:val="007550EE"/>
    <w:rsid w:val="007601D0"/>
    <w:rsid w:val="007603BB"/>
    <w:rsid w:val="0076109D"/>
    <w:rsid w:val="00761FD9"/>
    <w:rsid w:val="00767107"/>
    <w:rsid w:val="00773617"/>
    <w:rsid w:val="00773BFD"/>
    <w:rsid w:val="007743B3"/>
    <w:rsid w:val="00774490"/>
    <w:rsid w:val="007819FF"/>
    <w:rsid w:val="0078360C"/>
    <w:rsid w:val="00784A4C"/>
    <w:rsid w:val="00784BC6"/>
    <w:rsid w:val="0078523D"/>
    <w:rsid w:val="00787148"/>
    <w:rsid w:val="007931DF"/>
    <w:rsid w:val="007A0172"/>
    <w:rsid w:val="007A1804"/>
    <w:rsid w:val="007A2511"/>
    <w:rsid w:val="007A260E"/>
    <w:rsid w:val="007A4D4C"/>
    <w:rsid w:val="007A4DD6"/>
    <w:rsid w:val="007A5CB9"/>
    <w:rsid w:val="007A6959"/>
    <w:rsid w:val="007B0E53"/>
    <w:rsid w:val="007B20AE"/>
    <w:rsid w:val="007B6B07"/>
    <w:rsid w:val="007B6D43"/>
    <w:rsid w:val="007B749A"/>
    <w:rsid w:val="007B7B37"/>
    <w:rsid w:val="007B7C6E"/>
    <w:rsid w:val="007C14ED"/>
    <w:rsid w:val="007C58FE"/>
    <w:rsid w:val="007C68BB"/>
    <w:rsid w:val="007D1341"/>
    <w:rsid w:val="007D44D7"/>
    <w:rsid w:val="007D621A"/>
    <w:rsid w:val="007E058A"/>
    <w:rsid w:val="007E2142"/>
    <w:rsid w:val="007E2887"/>
    <w:rsid w:val="007E5278"/>
    <w:rsid w:val="007E749C"/>
    <w:rsid w:val="007F1B5C"/>
    <w:rsid w:val="007F1F28"/>
    <w:rsid w:val="007F2962"/>
    <w:rsid w:val="007F42C5"/>
    <w:rsid w:val="00801257"/>
    <w:rsid w:val="00801916"/>
    <w:rsid w:val="00803B0A"/>
    <w:rsid w:val="00804DED"/>
    <w:rsid w:val="00805B96"/>
    <w:rsid w:val="008105BE"/>
    <w:rsid w:val="008115A5"/>
    <w:rsid w:val="00811D46"/>
    <w:rsid w:val="0081415D"/>
    <w:rsid w:val="008174AD"/>
    <w:rsid w:val="00817B4C"/>
    <w:rsid w:val="00820229"/>
    <w:rsid w:val="00822448"/>
    <w:rsid w:val="00822ABE"/>
    <w:rsid w:val="008244D1"/>
    <w:rsid w:val="00827F51"/>
    <w:rsid w:val="0083104E"/>
    <w:rsid w:val="008343BE"/>
    <w:rsid w:val="00835468"/>
    <w:rsid w:val="00836535"/>
    <w:rsid w:val="00840FB4"/>
    <w:rsid w:val="008410B2"/>
    <w:rsid w:val="0084179C"/>
    <w:rsid w:val="008469F1"/>
    <w:rsid w:val="008500A0"/>
    <w:rsid w:val="008524E5"/>
    <w:rsid w:val="0085351C"/>
    <w:rsid w:val="0085435A"/>
    <w:rsid w:val="0085436C"/>
    <w:rsid w:val="008549CA"/>
    <w:rsid w:val="008556C3"/>
    <w:rsid w:val="0085687C"/>
    <w:rsid w:val="00860898"/>
    <w:rsid w:val="00866641"/>
    <w:rsid w:val="008706C5"/>
    <w:rsid w:val="00873707"/>
    <w:rsid w:val="00874B20"/>
    <w:rsid w:val="008757C6"/>
    <w:rsid w:val="008763E1"/>
    <w:rsid w:val="0087775C"/>
    <w:rsid w:val="00877EC8"/>
    <w:rsid w:val="00880F36"/>
    <w:rsid w:val="00885530"/>
    <w:rsid w:val="008907DB"/>
    <w:rsid w:val="008910D1"/>
    <w:rsid w:val="008917E5"/>
    <w:rsid w:val="0089296C"/>
    <w:rsid w:val="008932A5"/>
    <w:rsid w:val="0089343D"/>
    <w:rsid w:val="00896ABD"/>
    <w:rsid w:val="00897AB6"/>
    <w:rsid w:val="008A29BF"/>
    <w:rsid w:val="008A3380"/>
    <w:rsid w:val="008A7A9C"/>
    <w:rsid w:val="008B24E4"/>
    <w:rsid w:val="008B5218"/>
    <w:rsid w:val="008B7102"/>
    <w:rsid w:val="008C3B7D"/>
    <w:rsid w:val="008C5199"/>
    <w:rsid w:val="008D0F90"/>
    <w:rsid w:val="008D2915"/>
    <w:rsid w:val="008D3715"/>
    <w:rsid w:val="008D5465"/>
    <w:rsid w:val="008D5E61"/>
    <w:rsid w:val="008D7EB7"/>
    <w:rsid w:val="008D7EC5"/>
    <w:rsid w:val="008E3684"/>
    <w:rsid w:val="008E57F5"/>
    <w:rsid w:val="008E5B0E"/>
    <w:rsid w:val="008E7535"/>
    <w:rsid w:val="008E7606"/>
    <w:rsid w:val="008E78D8"/>
    <w:rsid w:val="008E7926"/>
    <w:rsid w:val="008F1DAA"/>
    <w:rsid w:val="008F3EBD"/>
    <w:rsid w:val="008F60B2"/>
    <w:rsid w:val="008F7C41"/>
    <w:rsid w:val="009031E2"/>
    <w:rsid w:val="009045C6"/>
    <w:rsid w:val="00907E20"/>
    <w:rsid w:val="0091276C"/>
    <w:rsid w:val="009165AC"/>
    <w:rsid w:val="00916FFC"/>
    <w:rsid w:val="0092053F"/>
    <w:rsid w:val="0092340A"/>
    <w:rsid w:val="00924750"/>
    <w:rsid w:val="00925F60"/>
    <w:rsid w:val="009313D9"/>
    <w:rsid w:val="00935B7F"/>
    <w:rsid w:val="00941293"/>
    <w:rsid w:val="00946372"/>
    <w:rsid w:val="00947C3E"/>
    <w:rsid w:val="00950C17"/>
    <w:rsid w:val="00951FAF"/>
    <w:rsid w:val="00953706"/>
    <w:rsid w:val="00954740"/>
    <w:rsid w:val="00955AE5"/>
    <w:rsid w:val="00962E71"/>
    <w:rsid w:val="00963ABC"/>
    <w:rsid w:val="00965D21"/>
    <w:rsid w:val="00967764"/>
    <w:rsid w:val="00970B0E"/>
    <w:rsid w:val="00970BB9"/>
    <w:rsid w:val="009726EE"/>
    <w:rsid w:val="00972CDE"/>
    <w:rsid w:val="009733DD"/>
    <w:rsid w:val="00975573"/>
    <w:rsid w:val="00976C37"/>
    <w:rsid w:val="00976D03"/>
    <w:rsid w:val="009777B9"/>
    <w:rsid w:val="00977B30"/>
    <w:rsid w:val="00982F41"/>
    <w:rsid w:val="00984830"/>
    <w:rsid w:val="00984EC8"/>
    <w:rsid w:val="00985090"/>
    <w:rsid w:val="00985292"/>
    <w:rsid w:val="00987710"/>
    <w:rsid w:val="009904AB"/>
    <w:rsid w:val="00995688"/>
    <w:rsid w:val="009958A6"/>
    <w:rsid w:val="00996456"/>
    <w:rsid w:val="00996964"/>
    <w:rsid w:val="009A04F5"/>
    <w:rsid w:val="009A15EF"/>
    <w:rsid w:val="009A38A5"/>
    <w:rsid w:val="009A5B73"/>
    <w:rsid w:val="009B118B"/>
    <w:rsid w:val="009B1737"/>
    <w:rsid w:val="009B34D5"/>
    <w:rsid w:val="009B3D4B"/>
    <w:rsid w:val="009B5B99"/>
    <w:rsid w:val="009B5FC6"/>
    <w:rsid w:val="009B6EFC"/>
    <w:rsid w:val="009C0014"/>
    <w:rsid w:val="009C1313"/>
    <w:rsid w:val="009C1FD0"/>
    <w:rsid w:val="009C2CDB"/>
    <w:rsid w:val="009C2DF8"/>
    <w:rsid w:val="009C31BF"/>
    <w:rsid w:val="009C68B7"/>
    <w:rsid w:val="009D0834"/>
    <w:rsid w:val="009D0A1E"/>
    <w:rsid w:val="009D2AE3"/>
    <w:rsid w:val="009D52BC"/>
    <w:rsid w:val="009D58FE"/>
    <w:rsid w:val="009D7D0A"/>
    <w:rsid w:val="009E09D9"/>
    <w:rsid w:val="009E1155"/>
    <w:rsid w:val="009E36E7"/>
    <w:rsid w:val="009F01B1"/>
    <w:rsid w:val="009F0DBB"/>
    <w:rsid w:val="009F3887"/>
    <w:rsid w:val="009F62D0"/>
    <w:rsid w:val="009F659A"/>
    <w:rsid w:val="009F732B"/>
    <w:rsid w:val="00A00ABF"/>
    <w:rsid w:val="00A01FE0"/>
    <w:rsid w:val="00A05A04"/>
    <w:rsid w:val="00A05A2E"/>
    <w:rsid w:val="00A06945"/>
    <w:rsid w:val="00A10656"/>
    <w:rsid w:val="00A113C0"/>
    <w:rsid w:val="00A12FA6"/>
    <w:rsid w:val="00A1339B"/>
    <w:rsid w:val="00A14ABA"/>
    <w:rsid w:val="00A24CB6"/>
    <w:rsid w:val="00A261AC"/>
    <w:rsid w:val="00A26CD2"/>
    <w:rsid w:val="00A27667"/>
    <w:rsid w:val="00A32979"/>
    <w:rsid w:val="00A34A67"/>
    <w:rsid w:val="00A37462"/>
    <w:rsid w:val="00A379B1"/>
    <w:rsid w:val="00A45520"/>
    <w:rsid w:val="00A459E1"/>
    <w:rsid w:val="00A46AC4"/>
    <w:rsid w:val="00A52296"/>
    <w:rsid w:val="00A52F14"/>
    <w:rsid w:val="00A54DB9"/>
    <w:rsid w:val="00A55661"/>
    <w:rsid w:val="00A55843"/>
    <w:rsid w:val="00A578B3"/>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02D"/>
    <w:rsid w:val="00AA3270"/>
    <w:rsid w:val="00AA54F3"/>
    <w:rsid w:val="00AA582E"/>
    <w:rsid w:val="00AA6B43"/>
    <w:rsid w:val="00AA720D"/>
    <w:rsid w:val="00AB367A"/>
    <w:rsid w:val="00AB6DF9"/>
    <w:rsid w:val="00AC01D1"/>
    <w:rsid w:val="00AC0AB2"/>
    <w:rsid w:val="00AC0E9F"/>
    <w:rsid w:val="00AC52A5"/>
    <w:rsid w:val="00AC68A9"/>
    <w:rsid w:val="00AC6EFD"/>
    <w:rsid w:val="00AC7151"/>
    <w:rsid w:val="00AD460A"/>
    <w:rsid w:val="00AD4DB3"/>
    <w:rsid w:val="00AD5277"/>
    <w:rsid w:val="00AD628D"/>
    <w:rsid w:val="00AD6A05"/>
    <w:rsid w:val="00AE118B"/>
    <w:rsid w:val="00AE1565"/>
    <w:rsid w:val="00AE272B"/>
    <w:rsid w:val="00AE3E3A"/>
    <w:rsid w:val="00AE77B4"/>
    <w:rsid w:val="00AE7C1A"/>
    <w:rsid w:val="00AE7DF8"/>
    <w:rsid w:val="00AF0D9C"/>
    <w:rsid w:val="00AF13AB"/>
    <w:rsid w:val="00AF1D36"/>
    <w:rsid w:val="00AF21C6"/>
    <w:rsid w:val="00AF280B"/>
    <w:rsid w:val="00AF5F75"/>
    <w:rsid w:val="00AF6001"/>
    <w:rsid w:val="00AF70B0"/>
    <w:rsid w:val="00B01A16"/>
    <w:rsid w:val="00B04692"/>
    <w:rsid w:val="00B04A7C"/>
    <w:rsid w:val="00B05BE7"/>
    <w:rsid w:val="00B06DFB"/>
    <w:rsid w:val="00B07F45"/>
    <w:rsid w:val="00B1021A"/>
    <w:rsid w:val="00B11D0B"/>
    <w:rsid w:val="00B1481A"/>
    <w:rsid w:val="00B15A1F"/>
    <w:rsid w:val="00B15FE9"/>
    <w:rsid w:val="00B17BD3"/>
    <w:rsid w:val="00B2148A"/>
    <w:rsid w:val="00B220C2"/>
    <w:rsid w:val="00B23BFC"/>
    <w:rsid w:val="00B25B32"/>
    <w:rsid w:val="00B26D4D"/>
    <w:rsid w:val="00B32616"/>
    <w:rsid w:val="00B36C42"/>
    <w:rsid w:val="00B37721"/>
    <w:rsid w:val="00B4165C"/>
    <w:rsid w:val="00B42EA7"/>
    <w:rsid w:val="00B43F09"/>
    <w:rsid w:val="00B46883"/>
    <w:rsid w:val="00B51845"/>
    <w:rsid w:val="00B51923"/>
    <w:rsid w:val="00B5337C"/>
    <w:rsid w:val="00B53FDE"/>
    <w:rsid w:val="00B545B0"/>
    <w:rsid w:val="00B56397"/>
    <w:rsid w:val="00B571DA"/>
    <w:rsid w:val="00B6027B"/>
    <w:rsid w:val="00B636C8"/>
    <w:rsid w:val="00B640EE"/>
    <w:rsid w:val="00B64ADE"/>
    <w:rsid w:val="00B65EDB"/>
    <w:rsid w:val="00B67AFF"/>
    <w:rsid w:val="00B70B59"/>
    <w:rsid w:val="00B7256F"/>
    <w:rsid w:val="00B73657"/>
    <w:rsid w:val="00B739B3"/>
    <w:rsid w:val="00B73EC1"/>
    <w:rsid w:val="00B81B15"/>
    <w:rsid w:val="00B82922"/>
    <w:rsid w:val="00B850F8"/>
    <w:rsid w:val="00B915AE"/>
    <w:rsid w:val="00B93450"/>
    <w:rsid w:val="00BA1735"/>
    <w:rsid w:val="00BA19FA"/>
    <w:rsid w:val="00BA2933"/>
    <w:rsid w:val="00BA3715"/>
    <w:rsid w:val="00BA4288"/>
    <w:rsid w:val="00BB0902"/>
    <w:rsid w:val="00BB1BCC"/>
    <w:rsid w:val="00BB1F9C"/>
    <w:rsid w:val="00BB38EC"/>
    <w:rsid w:val="00BB3F49"/>
    <w:rsid w:val="00BB44F1"/>
    <w:rsid w:val="00BB48E5"/>
    <w:rsid w:val="00BB5607"/>
    <w:rsid w:val="00BB5ACA"/>
    <w:rsid w:val="00BB627F"/>
    <w:rsid w:val="00BC0C17"/>
    <w:rsid w:val="00BC25E6"/>
    <w:rsid w:val="00BC3823"/>
    <w:rsid w:val="00BC5841"/>
    <w:rsid w:val="00BD08A4"/>
    <w:rsid w:val="00BD2EF0"/>
    <w:rsid w:val="00BD60B4"/>
    <w:rsid w:val="00BD6B63"/>
    <w:rsid w:val="00BD768E"/>
    <w:rsid w:val="00BD796B"/>
    <w:rsid w:val="00BE1941"/>
    <w:rsid w:val="00BE1A54"/>
    <w:rsid w:val="00BE40C0"/>
    <w:rsid w:val="00BE5F4A"/>
    <w:rsid w:val="00BE705D"/>
    <w:rsid w:val="00BE79DC"/>
    <w:rsid w:val="00BE7AEF"/>
    <w:rsid w:val="00BF09B0"/>
    <w:rsid w:val="00BF1544"/>
    <w:rsid w:val="00BF1B53"/>
    <w:rsid w:val="00BF246D"/>
    <w:rsid w:val="00BF2682"/>
    <w:rsid w:val="00BF4E02"/>
    <w:rsid w:val="00C02CF6"/>
    <w:rsid w:val="00C040F2"/>
    <w:rsid w:val="00C06F06"/>
    <w:rsid w:val="00C12B82"/>
    <w:rsid w:val="00C16B30"/>
    <w:rsid w:val="00C20FAD"/>
    <w:rsid w:val="00C2375F"/>
    <w:rsid w:val="00C247CB"/>
    <w:rsid w:val="00C32E66"/>
    <w:rsid w:val="00C3355F"/>
    <w:rsid w:val="00C33A04"/>
    <w:rsid w:val="00C3466C"/>
    <w:rsid w:val="00C3569A"/>
    <w:rsid w:val="00C43F48"/>
    <w:rsid w:val="00C444D7"/>
    <w:rsid w:val="00C448FF"/>
    <w:rsid w:val="00C45E57"/>
    <w:rsid w:val="00C50037"/>
    <w:rsid w:val="00C524D6"/>
    <w:rsid w:val="00C52F29"/>
    <w:rsid w:val="00C56CE6"/>
    <w:rsid w:val="00C5745F"/>
    <w:rsid w:val="00C60005"/>
    <w:rsid w:val="00C61A98"/>
    <w:rsid w:val="00C63201"/>
    <w:rsid w:val="00C64E62"/>
    <w:rsid w:val="00C651D5"/>
    <w:rsid w:val="00C65CCC"/>
    <w:rsid w:val="00C715D2"/>
    <w:rsid w:val="00C7618F"/>
    <w:rsid w:val="00C765A9"/>
    <w:rsid w:val="00C81157"/>
    <w:rsid w:val="00C8162D"/>
    <w:rsid w:val="00C830BB"/>
    <w:rsid w:val="00C83A0B"/>
    <w:rsid w:val="00C842D0"/>
    <w:rsid w:val="00C84ED1"/>
    <w:rsid w:val="00C85BBB"/>
    <w:rsid w:val="00C863CC"/>
    <w:rsid w:val="00C9038F"/>
    <w:rsid w:val="00C90E52"/>
    <w:rsid w:val="00C91547"/>
    <w:rsid w:val="00C92AAB"/>
    <w:rsid w:val="00C95D4C"/>
    <w:rsid w:val="00C9637F"/>
    <w:rsid w:val="00C9708A"/>
    <w:rsid w:val="00CA097B"/>
    <w:rsid w:val="00CA2435"/>
    <w:rsid w:val="00CA32B6"/>
    <w:rsid w:val="00CA4068"/>
    <w:rsid w:val="00CA67F4"/>
    <w:rsid w:val="00CB0A4B"/>
    <w:rsid w:val="00CB37F8"/>
    <w:rsid w:val="00CB455E"/>
    <w:rsid w:val="00CB5E2A"/>
    <w:rsid w:val="00CB7DC3"/>
    <w:rsid w:val="00CC5BE1"/>
    <w:rsid w:val="00CC75A2"/>
    <w:rsid w:val="00CC7A18"/>
    <w:rsid w:val="00CD0E2F"/>
    <w:rsid w:val="00CD1D49"/>
    <w:rsid w:val="00CD2F20"/>
    <w:rsid w:val="00CD6B20"/>
    <w:rsid w:val="00CE1339"/>
    <w:rsid w:val="00CE4A82"/>
    <w:rsid w:val="00CE53CC"/>
    <w:rsid w:val="00CE61CC"/>
    <w:rsid w:val="00CE6E42"/>
    <w:rsid w:val="00CF20B7"/>
    <w:rsid w:val="00CF2C7A"/>
    <w:rsid w:val="00CF4752"/>
    <w:rsid w:val="00CF6692"/>
    <w:rsid w:val="00CF7441"/>
    <w:rsid w:val="00D00D16"/>
    <w:rsid w:val="00D027C6"/>
    <w:rsid w:val="00D02C4F"/>
    <w:rsid w:val="00D03C6C"/>
    <w:rsid w:val="00D0402D"/>
    <w:rsid w:val="00D04760"/>
    <w:rsid w:val="00D04A95"/>
    <w:rsid w:val="00D06288"/>
    <w:rsid w:val="00D068C7"/>
    <w:rsid w:val="00D103C8"/>
    <w:rsid w:val="00D128A4"/>
    <w:rsid w:val="00D147C8"/>
    <w:rsid w:val="00D15131"/>
    <w:rsid w:val="00D16FA2"/>
    <w:rsid w:val="00D20175"/>
    <w:rsid w:val="00D20954"/>
    <w:rsid w:val="00D21C39"/>
    <w:rsid w:val="00D21FC6"/>
    <w:rsid w:val="00D2243A"/>
    <w:rsid w:val="00D26F76"/>
    <w:rsid w:val="00D33393"/>
    <w:rsid w:val="00D33D36"/>
    <w:rsid w:val="00D33F3E"/>
    <w:rsid w:val="00D34D94"/>
    <w:rsid w:val="00D35C56"/>
    <w:rsid w:val="00D37D2A"/>
    <w:rsid w:val="00D409E2"/>
    <w:rsid w:val="00D427D7"/>
    <w:rsid w:val="00D44E62"/>
    <w:rsid w:val="00D45200"/>
    <w:rsid w:val="00D46136"/>
    <w:rsid w:val="00D4645D"/>
    <w:rsid w:val="00D51570"/>
    <w:rsid w:val="00D52DF8"/>
    <w:rsid w:val="00D556AD"/>
    <w:rsid w:val="00D60381"/>
    <w:rsid w:val="00D616DE"/>
    <w:rsid w:val="00D62201"/>
    <w:rsid w:val="00D651D1"/>
    <w:rsid w:val="00D717BB"/>
    <w:rsid w:val="00D7226B"/>
    <w:rsid w:val="00D723CD"/>
    <w:rsid w:val="00D72707"/>
    <w:rsid w:val="00D72D7F"/>
    <w:rsid w:val="00D75A9C"/>
    <w:rsid w:val="00D829C8"/>
    <w:rsid w:val="00D90871"/>
    <w:rsid w:val="00D9155F"/>
    <w:rsid w:val="00D9206F"/>
    <w:rsid w:val="00D9403F"/>
    <w:rsid w:val="00D959B4"/>
    <w:rsid w:val="00D95CA3"/>
    <w:rsid w:val="00DA3AC6"/>
    <w:rsid w:val="00DA44DE"/>
    <w:rsid w:val="00DB620A"/>
    <w:rsid w:val="00DB6EA0"/>
    <w:rsid w:val="00DC1D08"/>
    <w:rsid w:val="00DC3832"/>
    <w:rsid w:val="00DC5D74"/>
    <w:rsid w:val="00DC6874"/>
    <w:rsid w:val="00DC7A51"/>
    <w:rsid w:val="00DD25CC"/>
    <w:rsid w:val="00DD3B1E"/>
    <w:rsid w:val="00DD78D7"/>
    <w:rsid w:val="00DE072B"/>
    <w:rsid w:val="00DE52B7"/>
    <w:rsid w:val="00DE5B5F"/>
    <w:rsid w:val="00DE694B"/>
    <w:rsid w:val="00DF5C66"/>
    <w:rsid w:val="00DF614E"/>
    <w:rsid w:val="00E00696"/>
    <w:rsid w:val="00E01530"/>
    <w:rsid w:val="00E025FB"/>
    <w:rsid w:val="00E03651"/>
    <w:rsid w:val="00E03808"/>
    <w:rsid w:val="00E060C2"/>
    <w:rsid w:val="00E06324"/>
    <w:rsid w:val="00E07B81"/>
    <w:rsid w:val="00E10AFD"/>
    <w:rsid w:val="00E12B11"/>
    <w:rsid w:val="00E12FB0"/>
    <w:rsid w:val="00E14814"/>
    <w:rsid w:val="00E1591B"/>
    <w:rsid w:val="00E16A50"/>
    <w:rsid w:val="00E17952"/>
    <w:rsid w:val="00E249D5"/>
    <w:rsid w:val="00E25017"/>
    <w:rsid w:val="00E26F73"/>
    <w:rsid w:val="00E27A0A"/>
    <w:rsid w:val="00E30911"/>
    <w:rsid w:val="00E30A34"/>
    <w:rsid w:val="00E33C68"/>
    <w:rsid w:val="00E34EEB"/>
    <w:rsid w:val="00E36496"/>
    <w:rsid w:val="00E3687C"/>
    <w:rsid w:val="00E446B1"/>
    <w:rsid w:val="00E44EB9"/>
    <w:rsid w:val="00E45BDC"/>
    <w:rsid w:val="00E46358"/>
    <w:rsid w:val="00E471DC"/>
    <w:rsid w:val="00E50EB4"/>
    <w:rsid w:val="00E532FC"/>
    <w:rsid w:val="00E559B4"/>
    <w:rsid w:val="00E55BB0"/>
    <w:rsid w:val="00E609E5"/>
    <w:rsid w:val="00E60EE3"/>
    <w:rsid w:val="00E60F27"/>
    <w:rsid w:val="00E62EAA"/>
    <w:rsid w:val="00E64D93"/>
    <w:rsid w:val="00E64E1B"/>
    <w:rsid w:val="00E65EDB"/>
    <w:rsid w:val="00E660CF"/>
    <w:rsid w:val="00E66927"/>
    <w:rsid w:val="00E677B8"/>
    <w:rsid w:val="00E67FA1"/>
    <w:rsid w:val="00E7387D"/>
    <w:rsid w:val="00E73D53"/>
    <w:rsid w:val="00E75111"/>
    <w:rsid w:val="00E77296"/>
    <w:rsid w:val="00E87527"/>
    <w:rsid w:val="00E87EF7"/>
    <w:rsid w:val="00E9065A"/>
    <w:rsid w:val="00E925EF"/>
    <w:rsid w:val="00E92BF6"/>
    <w:rsid w:val="00E93763"/>
    <w:rsid w:val="00E93F1A"/>
    <w:rsid w:val="00E96C4C"/>
    <w:rsid w:val="00EA2AAE"/>
    <w:rsid w:val="00EA2EC0"/>
    <w:rsid w:val="00EA427A"/>
    <w:rsid w:val="00EA48A0"/>
    <w:rsid w:val="00EA723B"/>
    <w:rsid w:val="00EB0193"/>
    <w:rsid w:val="00EB6350"/>
    <w:rsid w:val="00EB687A"/>
    <w:rsid w:val="00EC26ED"/>
    <w:rsid w:val="00EC2F62"/>
    <w:rsid w:val="00EC4464"/>
    <w:rsid w:val="00EC509B"/>
    <w:rsid w:val="00EC62EB"/>
    <w:rsid w:val="00EC6E9F"/>
    <w:rsid w:val="00EC6ED3"/>
    <w:rsid w:val="00ED185C"/>
    <w:rsid w:val="00ED44F0"/>
    <w:rsid w:val="00ED4B0A"/>
    <w:rsid w:val="00ED4B33"/>
    <w:rsid w:val="00ED5993"/>
    <w:rsid w:val="00ED706A"/>
    <w:rsid w:val="00ED7DD6"/>
    <w:rsid w:val="00EE060B"/>
    <w:rsid w:val="00EE15A1"/>
    <w:rsid w:val="00EE2A7C"/>
    <w:rsid w:val="00EE2C42"/>
    <w:rsid w:val="00EE341B"/>
    <w:rsid w:val="00EE4453"/>
    <w:rsid w:val="00EE5FCE"/>
    <w:rsid w:val="00EE6BBD"/>
    <w:rsid w:val="00EE6E1E"/>
    <w:rsid w:val="00EE705F"/>
    <w:rsid w:val="00EF1462"/>
    <w:rsid w:val="00EF1C6B"/>
    <w:rsid w:val="00EF54FD"/>
    <w:rsid w:val="00F01A42"/>
    <w:rsid w:val="00F03FF3"/>
    <w:rsid w:val="00F073BB"/>
    <w:rsid w:val="00F07F0D"/>
    <w:rsid w:val="00F13112"/>
    <w:rsid w:val="00F16FE6"/>
    <w:rsid w:val="00F22B92"/>
    <w:rsid w:val="00F238BD"/>
    <w:rsid w:val="00F23E72"/>
    <w:rsid w:val="00F24992"/>
    <w:rsid w:val="00F250D7"/>
    <w:rsid w:val="00F32F2F"/>
    <w:rsid w:val="00F33F3F"/>
    <w:rsid w:val="00F344BB"/>
    <w:rsid w:val="00F35BDD"/>
    <w:rsid w:val="00F35EF0"/>
    <w:rsid w:val="00F370AA"/>
    <w:rsid w:val="00F3781F"/>
    <w:rsid w:val="00F403FD"/>
    <w:rsid w:val="00F40D5A"/>
    <w:rsid w:val="00F41E72"/>
    <w:rsid w:val="00F45BDF"/>
    <w:rsid w:val="00F50300"/>
    <w:rsid w:val="00F5414B"/>
    <w:rsid w:val="00F55944"/>
    <w:rsid w:val="00F56E39"/>
    <w:rsid w:val="00F60355"/>
    <w:rsid w:val="00F623E9"/>
    <w:rsid w:val="00F63951"/>
    <w:rsid w:val="00F63C86"/>
    <w:rsid w:val="00F6433A"/>
    <w:rsid w:val="00F64967"/>
    <w:rsid w:val="00F64BD6"/>
    <w:rsid w:val="00F6522D"/>
    <w:rsid w:val="00F766BE"/>
    <w:rsid w:val="00F77EB9"/>
    <w:rsid w:val="00F80635"/>
    <w:rsid w:val="00F8115F"/>
    <w:rsid w:val="00F815D1"/>
    <w:rsid w:val="00F81E7E"/>
    <w:rsid w:val="00F81F0F"/>
    <w:rsid w:val="00F825F4"/>
    <w:rsid w:val="00F92AA1"/>
    <w:rsid w:val="00F932DE"/>
    <w:rsid w:val="00F93C1F"/>
    <w:rsid w:val="00F963DD"/>
    <w:rsid w:val="00F9641A"/>
    <w:rsid w:val="00F97004"/>
    <w:rsid w:val="00FA2045"/>
    <w:rsid w:val="00FA7A66"/>
    <w:rsid w:val="00FB0220"/>
    <w:rsid w:val="00FB1AA9"/>
    <w:rsid w:val="00FB4B5A"/>
    <w:rsid w:val="00FB52B4"/>
    <w:rsid w:val="00FB5963"/>
    <w:rsid w:val="00FB5DAA"/>
    <w:rsid w:val="00FC04B9"/>
    <w:rsid w:val="00FC161A"/>
    <w:rsid w:val="00FC23D5"/>
    <w:rsid w:val="00FC4337"/>
    <w:rsid w:val="00FC4C1A"/>
    <w:rsid w:val="00FC628F"/>
    <w:rsid w:val="00FC6468"/>
    <w:rsid w:val="00FC6D49"/>
    <w:rsid w:val="00FC6DBB"/>
    <w:rsid w:val="00FD2F64"/>
    <w:rsid w:val="00FD3C42"/>
    <w:rsid w:val="00FD4922"/>
    <w:rsid w:val="00FD6461"/>
    <w:rsid w:val="00FD6BC2"/>
    <w:rsid w:val="00FE000F"/>
    <w:rsid w:val="00FE0281"/>
    <w:rsid w:val="00FE7083"/>
    <w:rsid w:val="00FF019F"/>
    <w:rsid w:val="00FF09C0"/>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customStyle="1" w:styleId="mi">
    <w:name w:val="mi"/>
    <w:basedOn w:val="a0"/>
    <w:rsid w:val="004C3216"/>
  </w:style>
  <w:style w:type="character" w:customStyle="1" w:styleId="mo">
    <w:name w:val="mo"/>
    <w:basedOn w:val="a0"/>
    <w:rsid w:val="004C3216"/>
  </w:style>
  <w:style w:type="character" w:customStyle="1" w:styleId="mn">
    <w:name w:val="mn"/>
    <w:basedOn w:val="a0"/>
    <w:rsid w:val="004C3216"/>
  </w:style>
  <w:style w:type="character" w:customStyle="1" w:styleId="mtext">
    <w:name w:val="mtext"/>
    <w:basedOn w:val="a0"/>
    <w:rsid w:val="004C32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602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057577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y1@pit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ingfeng@pit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F21FE-F747-4A52-AD8E-D0FD6535F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297</Words>
  <Characters>3589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21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9-01T11:47:00Z</dcterms:created>
  <dcterms:modified xsi:type="dcterms:W3CDTF">2018-09-06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